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E6B208" w14:textId="77777777" w:rsidR="00550B7B" w:rsidRDefault="00550B7B" w:rsidP="00326462">
      <w:pPr>
        <w:rPr>
          <w:rFonts w:ascii="Times New Roman" w:eastAsia="宋体" w:hAnsi="Times New Roman" w:cs="Times New Roman"/>
          <w:sz w:val="30"/>
          <w:szCs w:val="30"/>
          <w:u w:val="single"/>
        </w:rPr>
      </w:pPr>
    </w:p>
    <w:p w14:paraId="29BAF53B" w14:textId="77777777" w:rsidR="005B2547" w:rsidRPr="009E0AC5" w:rsidRDefault="005B2547" w:rsidP="005B2547">
      <w:pPr>
        <w:jc w:val="center"/>
        <w:rPr>
          <w:rFonts w:ascii="Times New Roman" w:eastAsia="宋体" w:hAnsi="Times New Roman" w:cstheme="majorBidi"/>
          <w:b/>
          <w:bCs/>
          <w:kern w:val="0"/>
          <w:sz w:val="70"/>
          <w:szCs w:val="70"/>
          <w:lang w:val="zh-CN"/>
        </w:rPr>
      </w:pPr>
      <w:r w:rsidRPr="009E0AC5">
        <w:rPr>
          <w:rFonts w:ascii="Times New Roman" w:eastAsia="宋体" w:hAnsi="Times New Roman" w:cstheme="majorBidi" w:hint="eastAsia"/>
          <w:b/>
          <w:bCs/>
          <w:kern w:val="0"/>
          <w:sz w:val="70"/>
          <w:szCs w:val="70"/>
          <w:lang w:val="zh-CN"/>
        </w:rPr>
        <w:t>南</w:t>
      </w:r>
      <w:r w:rsidRPr="009E0AC5">
        <w:rPr>
          <w:rFonts w:ascii="Times New Roman" w:eastAsia="宋体" w:hAnsi="Times New Roman" w:cstheme="majorBidi" w:hint="eastAsia"/>
          <w:b/>
          <w:bCs/>
          <w:kern w:val="0"/>
          <w:sz w:val="70"/>
          <w:szCs w:val="70"/>
          <w:lang w:val="zh-CN"/>
        </w:rPr>
        <w:t xml:space="preserve"> </w:t>
      </w:r>
      <w:r w:rsidRPr="009E0AC5">
        <w:rPr>
          <w:rFonts w:ascii="Times New Roman" w:eastAsia="宋体" w:hAnsi="Times New Roman" w:cstheme="majorBidi" w:hint="eastAsia"/>
          <w:b/>
          <w:bCs/>
          <w:kern w:val="0"/>
          <w:sz w:val="70"/>
          <w:szCs w:val="70"/>
          <w:lang w:val="zh-CN"/>
        </w:rPr>
        <w:t>开</w:t>
      </w:r>
      <w:r w:rsidRPr="009E0AC5">
        <w:rPr>
          <w:rFonts w:ascii="Times New Roman" w:eastAsia="宋体" w:hAnsi="Times New Roman" w:cstheme="majorBidi" w:hint="eastAsia"/>
          <w:b/>
          <w:bCs/>
          <w:kern w:val="0"/>
          <w:sz w:val="70"/>
          <w:szCs w:val="70"/>
          <w:lang w:val="zh-CN"/>
        </w:rPr>
        <w:t xml:space="preserve"> </w:t>
      </w:r>
      <w:r w:rsidRPr="009E0AC5">
        <w:rPr>
          <w:rFonts w:ascii="Times New Roman" w:eastAsia="宋体" w:hAnsi="Times New Roman" w:cstheme="majorBidi" w:hint="eastAsia"/>
          <w:b/>
          <w:bCs/>
          <w:kern w:val="0"/>
          <w:sz w:val="70"/>
          <w:szCs w:val="70"/>
          <w:lang w:val="zh-CN"/>
        </w:rPr>
        <w:t>大</w:t>
      </w:r>
      <w:r w:rsidRPr="009E0AC5">
        <w:rPr>
          <w:rFonts w:ascii="Times New Roman" w:eastAsia="宋体" w:hAnsi="Times New Roman" w:cstheme="majorBidi" w:hint="eastAsia"/>
          <w:b/>
          <w:bCs/>
          <w:kern w:val="0"/>
          <w:sz w:val="70"/>
          <w:szCs w:val="70"/>
          <w:lang w:val="zh-CN"/>
        </w:rPr>
        <w:t xml:space="preserve"> </w:t>
      </w:r>
      <w:r w:rsidRPr="009E0AC5">
        <w:rPr>
          <w:rFonts w:ascii="Times New Roman" w:eastAsia="宋体" w:hAnsi="Times New Roman" w:cstheme="majorBidi" w:hint="eastAsia"/>
          <w:b/>
          <w:bCs/>
          <w:kern w:val="0"/>
          <w:sz w:val="70"/>
          <w:szCs w:val="70"/>
          <w:lang w:val="zh-CN"/>
        </w:rPr>
        <w:t>学</w:t>
      </w:r>
    </w:p>
    <w:p w14:paraId="045EA83C" w14:textId="77777777" w:rsidR="005B2547" w:rsidRPr="009E0AC5" w:rsidRDefault="005B2547" w:rsidP="005B2547">
      <w:pPr>
        <w:jc w:val="center"/>
        <w:rPr>
          <w:rFonts w:ascii="Times New Roman" w:eastAsia="宋体" w:hAnsi="Times New Roman" w:cstheme="majorBidi"/>
          <w:b/>
          <w:bCs/>
          <w:kern w:val="0"/>
          <w:sz w:val="18"/>
          <w:szCs w:val="18"/>
          <w:lang w:val="zh-CN"/>
        </w:rPr>
      </w:pPr>
    </w:p>
    <w:p w14:paraId="650D6BCB" w14:textId="2C78974B" w:rsidR="005B2547" w:rsidRPr="000A4340" w:rsidRDefault="005B2547" w:rsidP="000A4340">
      <w:pPr>
        <w:jc w:val="center"/>
        <w:rPr>
          <w:rFonts w:ascii="Times New Roman" w:eastAsia="宋体" w:hAnsi="Times New Roman" w:cstheme="majorBidi"/>
          <w:kern w:val="0"/>
          <w:sz w:val="44"/>
          <w:szCs w:val="44"/>
          <w:lang w:val="zh-CN"/>
        </w:rPr>
      </w:pPr>
      <w:r w:rsidRPr="009E0AC5">
        <w:rPr>
          <w:rFonts w:ascii="Times New Roman" w:eastAsia="宋体" w:hAnsi="Times New Roman" w:cstheme="majorBidi" w:hint="eastAsia"/>
          <w:kern w:val="0"/>
          <w:sz w:val="44"/>
          <w:szCs w:val="44"/>
          <w:lang w:val="zh-CN"/>
        </w:rPr>
        <w:t>本</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科</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生</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毕</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业</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论</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文（设</w:t>
      </w:r>
      <w:r w:rsidRPr="009E0AC5">
        <w:rPr>
          <w:rFonts w:ascii="Times New Roman" w:eastAsia="宋体" w:hAnsi="Times New Roman" w:cstheme="majorBidi" w:hint="eastAsia"/>
          <w:kern w:val="0"/>
          <w:sz w:val="44"/>
          <w:szCs w:val="44"/>
          <w:lang w:val="zh-CN"/>
        </w:rPr>
        <w:t xml:space="preserve"> </w:t>
      </w:r>
      <w:r w:rsidRPr="009E0AC5">
        <w:rPr>
          <w:rFonts w:ascii="Times New Roman" w:eastAsia="宋体" w:hAnsi="Times New Roman" w:cstheme="majorBidi" w:hint="eastAsia"/>
          <w:kern w:val="0"/>
          <w:sz w:val="44"/>
          <w:szCs w:val="44"/>
          <w:lang w:val="zh-CN"/>
        </w:rPr>
        <w:t>计）</w:t>
      </w:r>
    </w:p>
    <w:p w14:paraId="50851EFA" w14:textId="01653764" w:rsidR="000A4340" w:rsidRPr="009E0AC5" w:rsidRDefault="000A4340" w:rsidP="009E14C2">
      <w:pPr>
        <w:ind w:leftChars="200" w:left="420" w:firstLineChars="200" w:firstLine="600"/>
        <w:rPr>
          <w:rFonts w:ascii="Times New Roman" w:eastAsia="宋体" w:hAnsi="Times New Roman"/>
          <w:b/>
          <w:bCs/>
          <w:sz w:val="30"/>
          <w:szCs w:val="30"/>
          <w:u w:val="single"/>
        </w:rPr>
      </w:pPr>
      <w:r w:rsidRPr="009E0AC5">
        <w:rPr>
          <w:rFonts w:ascii="Times New Roman" w:eastAsia="宋体" w:hAnsi="Times New Roman" w:hint="eastAsia"/>
          <w:sz w:val="30"/>
          <w:szCs w:val="30"/>
        </w:rPr>
        <w:t>中文题目：</w:t>
      </w:r>
      <w:r w:rsidR="009E14C2" w:rsidRPr="009E14C2">
        <w:rPr>
          <w:rFonts w:ascii="楷体" w:eastAsia="楷体" w:hAnsi="楷体" w:hint="eastAsia"/>
          <w:b/>
          <w:bCs/>
          <w:sz w:val="30"/>
          <w:szCs w:val="30"/>
          <w:u w:val="single"/>
        </w:rPr>
        <w:t>基于Java的五子棋游戏设计与实现</w:t>
      </w:r>
      <w:r w:rsidR="009E14C2">
        <w:rPr>
          <w:rFonts w:ascii="楷体" w:eastAsia="楷体" w:hAnsi="楷体" w:hint="eastAsia"/>
          <w:b/>
          <w:bCs/>
          <w:sz w:val="30"/>
          <w:szCs w:val="30"/>
          <w:u w:val="single"/>
        </w:rPr>
        <w:t xml:space="preserve">   </w:t>
      </w:r>
    </w:p>
    <w:p w14:paraId="6345EA0C" w14:textId="5AE4DF1F" w:rsidR="004E5C56" w:rsidRDefault="000A4340" w:rsidP="004E5C56">
      <w:pPr>
        <w:ind w:leftChars="500" w:left="1650" w:hangingChars="200" w:hanging="600"/>
        <w:rPr>
          <w:rFonts w:ascii="Times New Roman" w:eastAsia="宋体" w:hAnsi="Times New Roman" w:cs="Times New Roman"/>
          <w:sz w:val="30"/>
          <w:szCs w:val="30"/>
          <w:u w:val="single"/>
        </w:rPr>
      </w:pPr>
      <w:r w:rsidRPr="009E0AC5">
        <w:rPr>
          <w:rFonts w:ascii="Times New Roman" w:eastAsia="宋体" w:hAnsi="Times New Roman" w:hint="eastAsia"/>
          <w:sz w:val="30"/>
          <w:szCs w:val="30"/>
        </w:rPr>
        <w:t>外文题目：</w:t>
      </w:r>
      <w:r w:rsidR="004E5C56" w:rsidRPr="004E5C56">
        <w:rPr>
          <w:rFonts w:ascii="Times New Roman" w:eastAsia="宋体" w:hAnsi="Times New Roman" w:cs="Times New Roman" w:hint="eastAsia"/>
          <w:sz w:val="30"/>
          <w:szCs w:val="30"/>
          <w:u w:val="single"/>
        </w:rPr>
        <w:t xml:space="preserve">Design and Implementation of a </w:t>
      </w:r>
      <w:proofErr w:type="spellStart"/>
      <w:r w:rsidR="004E5C56" w:rsidRPr="004E5C56">
        <w:rPr>
          <w:rFonts w:ascii="Times New Roman" w:eastAsia="宋体" w:hAnsi="Times New Roman" w:cs="Times New Roman" w:hint="eastAsia"/>
          <w:sz w:val="30"/>
          <w:szCs w:val="30"/>
          <w:u w:val="single"/>
        </w:rPr>
        <w:t>Gomoku</w:t>
      </w:r>
      <w:proofErr w:type="spellEnd"/>
    </w:p>
    <w:p w14:paraId="1D05D9F9" w14:textId="6E7BBD3C" w:rsidR="005B2547" w:rsidRDefault="004E5C56" w:rsidP="004E5C56">
      <w:pPr>
        <w:ind w:leftChars="700" w:left="1470" w:firstLineChars="360" w:firstLine="1080"/>
        <w:rPr>
          <w:rFonts w:ascii="Times New Roman" w:eastAsia="宋体" w:hAnsi="Times New Roman" w:cs="Times New Roman"/>
          <w:sz w:val="30"/>
          <w:szCs w:val="30"/>
          <w:u w:val="single"/>
        </w:rPr>
      </w:pPr>
      <w:r w:rsidRPr="004E5C56">
        <w:rPr>
          <w:rFonts w:ascii="Times New Roman" w:eastAsia="宋体" w:hAnsi="Times New Roman" w:cs="Times New Roman" w:hint="eastAsia"/>
          <w:sz w:val="30"/>
          <w:szCs w:val="30"/>
          <w:u w:val="single"/>
        </w:rPr>
        <w:t>Game Based on Java</w:t>
      </w:r>
      <w:r w:rsidR="000A4340" w:rsidRPr="009E0AC5">
        <w:rPr>
          <w:rFonts w:ascii="Times New Roman" w:eastAsia="宋体" w:hAnsi="Times New Roman" w:cs="Times New Roman"/>
          <w:sz w:val="30"/>
          <w:szCs w:val="30"/>
          <w:u w:val="single"/>
        </w:rPr>
        <w:t xml:space="preserve">  </w:t>
      </w:r>
      <w:r>
        <w:rPr>
          <w:rFonts w:ascii="Times New Roman" w:eastAsia="宋体" w:hAnsi="Times New Roman" w:cs="Times New Roman" w:hint="eastAsia"/>
          <w:sz w:val="30"/>
          <w:szCs w:val="30"/>
          <w:u w:val="single"/>
        </w:rPr>
        <w:t xml:space="preserve">           </w:t>
      </w:r>
      <w:r w:rsidR="000A4340" w:rsidRPr="009E0AC5">
        <w:rPr>
          <w:rFonts w:ascii="Times New Roman" w:eastAsia="宋体" w:hAnsi="Times New Roman" w:cs="Times New Roman"/>
          <w:sz w:val="30"/>
          <w:szCs w:val="30"/>
          <w:u w:val="single"/>
        </w:rPr>
        <w:t xml:space="preserve">   </w:t>
      </w:r>
    </w:p>
    <w:p w14:paraId="48D4E58E" w14:textId="77777777" w:rsidR="003D2365" w:rsidRPr="003D2365" w:rsidRDefault="003D2365" w:rsidP="003D2365">
      <w:pPr>
        <w:ind w:leftChars="200" w:left="1320" w:hangingChars="500" w:hanging="900"/>
        <w:jc w:val="center"/>
        <w:rPr>
          <w:rFonts w:ascii="Times New Roman" w:eastAsia="宋体" w:hAnsi="Times New Roman" w:cs="Times New Roman"/>
          <w:sz w:val="18"/>
          <w:szCs w:val="18"/>
          <w:u w:val="single"/>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402"/>
      </w:tblGrid>
      <w:tr w:rsidR="000A4340" w14:paraId="2D4322C0" w14:textId="77777777" w:rsidTr="0068675E">
        <w:trPr>
          <w:jc w:val="center"/>
        </w:trPr>
        <w:tc>
          <w:tcPr>
            <w:tcW w:w="1984" w:type="dxa"/>
          </w:tcPr>
          <w:p w14:paraId="3AF71609" w14:textId="48AA0B4D" w:rsidR="000A4340" w:rsidRPr="003D2365" w:rsidRDefault="008C4F89"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学</w:t>
            </w:r>
            <w:r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号</w:t>
            </w:r>
            <w:r w:rsidR="008224BF" w:rsidRPr="003D2365">
              <w:rPr>
                <w:rFonts w:ascii="Times New Roman" w:eastAsia="宋体" w:hAnsi="Times New Roman" w:cs="Times New Roman" w:hint="eastAsia"/>
                <w:sz w:val="28"/>
                <w:szCs w:val="28"/>
              </w:rPr>
              <w:t>：</w:t>
            </w:r>
          </w:p>
        </w:tc>
        <w:tc>
          <w:tcPr>
            <w:tcW w:w="3402" w:type="dxa"/>
          </w:tcPr>
          <w:p w14:paraId="34153947" w14:textId="4513A210" w:rsidR="000A4340" w:rsidRPr="00072A77" w:rsidRDefault="004E5C56" w:rsidP="00326462">
            <w:pPr>
              <w:rPr>
                <w:rFonts w:ascii="Times New Roman" w:eastAsia="楷体" w:hAnsi="Times New Roman" w:cs="Times New Roman"/>
                <w:b/>
                <w:bCs/>
                <w:sz w:val="28"/>
                <w:szCs w:val="28"/>
                <w:u w:val="single"/>
              </w:rPr>
            </w:pPr>
            <w:r>
              <w:rPr>
                <w:rFonts w:ascii="Times New Roman" w:eastAsia="楷体" w:hAnsi="Times New Roman" w:cs="Times New Roman" w:hint="eastAsia"/>
                <w:b/>
                <w:bCs/>
                <w:sz w:val="28"/>
                <w:szCs w:val="28"/>
                <w:u w:val="single"/>
              </w:rPr>
              <w:t>2411033</w:t>
            </w:r>
            <w:r w:rsidR="002D2CD4" w:rsidRPr="00072A77">
              <w:rPr>
                <w:rFonts w:ascii="Times New Roman" w:eastAsia="楷体" w:hAnsi="Times New Roman" w:cs="Times New Roman"/>
                <w:b/>
                <w:bCs/>
                <w:sz w:val="28"/>
                <w:szCs w:val="28"/>
                <w:u w:val="single"/>
              </w:rPr>
              <w:t xml:space="preserve">             </w:t>
            </w:r>
          </w:p>
        </w:tc>
      </w:tr>
      <w:tr w:rsidR="000A4340" w14:paraId="505F5DC7" w14:textId="77777777" w:rsidTr="0068675E">
        <w:trPr>
          <w:jc w:val="center"/>
        </w:trPr>
        <w:tc>
          <w:tcPr>
            <w:tcW w:w="1984" w:type="dxa"/>
          </w:tcPr>
          <w:p w14:paraId="0398DDF2" w14:textId="1EE5164B"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姓</w:t>
            </w:r>
            <w:r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名：</w:t>
            </w:r>
          </w:p>
        </w:tc>
        <w:tc>
          <w:tcPr>
            <w:tcW w:w="3402" w:type="dxa"/>
          </w:tcPr>
          <w:p w14:paraId="1A873740" w14:textId="4C8987C7" w:rsidR="000A4340" w:rsidRPr="00C26D3F" w:rsidRDefault="004E5C56" w:rsidP="00326462">
            <w:pPr>
              <w:rPr>
                <w:rFonts w:ascii="楷体" w:eastAsia="楷体" w:hAnsi="楷体" w:cs="Times New Roman" w:hint="eastAsia"/>
                <w:b/>
                <w:bCs/>
                <w:sz w:val="28"/>
                <w:szCs w:val="28"/>
                <w:u w:val="single"/>
              </w:rPr>
            </w:pPr>
            <w:proofErr w:type="gramStart"/>
            <w:r>
              <w:rPr>
                <w:rFonts w:ascii="楷体" w:eastAsia="楷体" w:hAnsi="楷体" w:cs="Times New Roman" w:hint="eastAsia"/>
                <w:b/>
                <w:bCs/>
                <w:sz w:val="28"/>
                <w:szCs w:val="28"/>
                <w:u w:val="single"/>
              </w:rPr>
              <w:t>季艾佳</w:t>
            </w:r>
            <w:proofErr w:type="gramEnd"/>
            <w:r w:rsidR="002D2CD4" w:rsidRPr="00C26D3F">
              <w:rPr>
                <w:rFonts w:ascii="楷体" w:eastAsia="楷体" w:hAnsi="楷体" w:cs="Times New Roman" w:hint="eastAsia"/>
                <w:b/>
                <w:bCs/>
                <w:sz w:val="28"/>
                <w:szCs w:val="28"/>
                <w:u w:val="single"/>
              </w:rPr>
              <w:t xml:space="preserve"> </w:t>
            </w:r>
            <w:r w:rsidR="002D2CD4" w:rsidRPr="00C26D3F">
              <w:rPr>
                <w:rFonts w:ascii="楷体" w:eastAsia="楷体" w:hAnsi="楷体" w:cs="Times New Roman"/>
                <w:b/>
                <w:bCs/>
                <w:sz w:val="28"/>
                <w:szCs w:val="28"/>
                <w:u w:val="single"/>
              </w:rPr>
              <w:t xml:space="preserve">             </w:t>
            </w:r>
          </w:p>
        </w:tc>
      </w:tr>
      <w:tr w:rsidR="000A4340" w14:paraId="29817979" w14:textId="77777777" w:rsidTr="0068675E">
        <w:trPr>
          <w:jc w:val="center"/>
        </w:trPr>
        <w:tc>
          <w:tcPr>
            <w:tcW w:w="1984" w:type="dxa"/>
          </w:tcPr>
          <w:p w14:paraId="759D78BA" w14:textId="4700693B"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年</w:t>
            </w:r>
            <w:r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级：</w:t>
            </w:r>
          </w:p>
        </w:tc>
        <w:tc>
          <w:tcPr>
            <w:tcW w:w="3402" w:type="dxa"/>
          </w:tcPr>
          <w:p w14:paraId="352D64D1" w14:textId="48FFDCCC" w:rsidR="000A4340" w:rsidRPr="00072A77" w:rsidRDefault="004E5C56" w:rsidP="00326462">
            <w:pPr>
              <w:rPr>
                <w:rFonts w:ascii="楷体" w:eastAsia="楷体" w:hAnsi="楷体" w:cs="Times New Roman" w:hint="eastAsia"/>
                <w:b/>
                <w:bCs/>
                <w:sz w:val="28"/>
                <w:szCs w:val="28"/>
                <w:u w:val="single"/>
              </w:rPr>
            </w:pPr>
            <w:r>
              <w:rPr>
                <w:rFonts w:ascii="Times New Roman" w:eastAsia="楷体" w:hAnsi="Times New Roman" w:cs="Times New Roman" w:hint="eastAsia"/>
                <w:b/>
                <w:bCs/>
                <w:sz w:val="28"/>
                <w:szCs w:val="28"/>
                <w:u w:val="single"/>
              </w:rPr>
              <w:t>2024</w:t>
            </w:r>
            <w:r>
              <w:rPr>
                <w:rFonts w:ascii="Times New Roman" w:eastAsia="楷体" w:hAnsi="Times New Roman" w:cs="Times New Roman" w:hint="eastAsia"/>
                <w:b/>
                <w:bCs/>
                <w:sz w:val="28"/>
                <w:szCs w:val="28"/>
                <w:u w:val="single"/>
              </w:rPr>
              <w:t>级</w:t>
            </w:r>
            <w:r w:rsidR="002D2CD4" w:rsidRPr="00072A77">
              <w:rPr>
                <w:rFonts w:ascii="楷体" w:eastAsia="楷体" w:hAnsi="楷体" w:cs="Times New Roman" w:hint="eastAsia"/>
                <w:b/>
                <w:bCs/>
                <w:sz w:val="28"/>
                <w:szCs w:val="28"/>
                <w:u w:val="single"/>
              </w:rPr>
              <w:t xml:space="preserve"> </w:t>
            </w:r>
            <w:r w:rsidR="002D2CD4" w:rsidRPr="00072A77">
              <w:rPr>
                <w:rFonts w:ascii="楷体" w:eastAsia="楷体" w:hAnsi="楷体" w:cs="Times New Roman"/>
                <w:b/>
                <w:bCs/>
                <w:sz w:val="28"/>
                <w:szCs w:val="28"/>
                <w:u w:val="single"/>
              </w:rPr>
              <w:t xml:space="preserve">             </w:t>
            </w:r>
          </w:p>
        </w:tc>
      </w:tr>
      <w:tr w:rsidR="000A4340" w14:paraId="3B078966" w14:textId="77777777" w:rsidTr="0068675E">
        <w:trPr>
          <w:jc w:val="center"/>
        </w:trPr>
        <w:tc>
          <w:tcPr>
            <w:tcW w:w="1984" w:type="dxa"/>
          </w:tcPr>
          <w:p w14:paraId="671DDEBC" w14:textId="1B09BFC7"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学</w:t>
            </w:r>
            <w:r w:rsidR="00E45B61"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院：</w:t>
            </w:r>
          </w:p>
        </w:tc>
        <w:tc>
          <w:tcPr>
            <w:tcW w:w="3402" w:type="dxa"/>
          </w:tcPr>
          <w:p w14:paraId="7FF6D2F2" w14:textId="7F404B61" w:rsidR="000A4340" w:rsidRPr="00C26D3F" w:rsidRDefault="00E45B61" w:rsidP="00326462">
            <w:pPr>
              <w:rPr>
                <w:rFonts w:ascii="楷体" w:eastAsia="楷体" w:hAnsi="楷体" w:cs="Times New Roman" w:hint="eastAsia"/>
                <w:b/>
                <w:bCs/>
                <w:sz w:val="28"/>
                <w:szCs w:val="28"/>
                <w:u w:val="single"/>
              </w:rPr>
            </w:pPr>
            <w:r w:rsidRPr="00C26D3F">
              <w:rPr>
                <w:rFonts w:ascii="楷体" w:eastAsia="楷体" w:hAnsi="楷体" w:cs="Times New Roman" w:hint="eastAsia"/>
                <w:b/>
                <w:bCs/>
                <w:sz w:val="28"/>
                <w:szCs w:val="28"/>
                <w:u w:val="single"/>
              </w:rPr>
              <w:t>计算机学院</w:t>
            </w:r>
            <w:r w:rsidR="00755B39" w:rsidRPr="00C26D3F">
              <w:rPr>
                <w:rFonts w:ascii="楷体" w:eastAsia="楷体" w:hAnsi="楷体" w:cs="Times New Roman" w:hint="eastAsia"/>
                <w:b/>
                <w:bCs/>
                <w:sz w:val="28"/>
                <w:szCs w:val="28"/>
                <w:u w:val="single"/>
              </w:rPr>
              <w:t xml:space="preserve"> </w:t>
            </w:r>
            <w:r w:rsidR="00755B39" w:rsidRPr="00C26D3F">
              <w:rPr>
                <w:rFonts w:ascii="楷体" w:eastAsia="楷体" w:hAnsi="楷体" w:cs="Times New Roman"/>
                <w:b/>
                <w:bCs/>
                <w:sz w:val="28"/>
                <w:szCs w:val="28"/>
                <w:u w:val="single"/>
              </w:rPr>
              <w:t xml:space="preserve">         </w:t>
            </w:r>
          </w:p>
        </w:tc>
      </w:tr>
      <w:tr w:rsidR="000A4340" w14:paraId="1F4CB56A" w14:textId="77777777" w:rsidTr="0068675E">
        <w:trPr>
          <w:jc w:val="center"/>
        </w:trPr>
        <w:tc>
          <w:tcPr>
            <w:tcW w:w="1984" w:type="dxa"/>
          </w:tcPr>
          <w:p w14:paraId="2B2ECEB8" w14:textId="5C8CFD02"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系</w:t>
            </w:r>
            <w:r w:rsidR="00E45B61"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别：</w:t>
            </w:r>
          </w:p>
        </w:tc>
        <w:tc>
          <w:tcPr>
            <w:tcW w:w="3402" w:type="dxa"/>
          </w:tcPr>
          <w:p w14:paraId="3DBD3951" w14:textId="7293F00A" w:rsidR="000A4340" w:rsidRPr="00C26D3F" w:rsidRDefault="00E45B61" w:rsidP="00326462">
            <w:pPr>
              <w:rPr>
                <w:rFonts w:ascii="楷体" w:eastAsia="楷体" w:hAnsi="楷体" w:cs="Times New Roman" w:hint="eastAsia"/>
                <w:b/>
                <w:bCs/>
                <w:sz w:val="28"/>
                <w:szCs w:val="28"/>
                <w:u w:val="single"/>
              </w:rPr>
            </w:pPr>
            <w:r w:rsidRPr="00C26D3F">
              <w:rPr>
                <w:rFonts w:ascii="楷体" w:eastAsia="楷体" w:hAnsi="楷体" w:cs="Times New Roman" w:hint="eastAsia"/>
                <w:b/>
                <w:bCs/>
                <w:sz w:val="28"/>
                <w:szCs w:val="28"/>
                <w:u w:val="single"/>
              </w:rPr>
              <w:t>计算机科学与技术系</w:t>
            </w:r>
            <w:r w:rsidR="00755B39" w:rsidRPr="00C26D3F">
              <w:rPr>
                <w:rFonts w:ascii="楷体" w:eastAsia="楷体" w:hAnsi="楷体" w:cs="Times New Roman" w:hint="eastAsia"/>
                <w:b/>
                <w:bCs/>
                <w:sz w:val="28"/>
                <w:szCs w:val="28"/>
                <w:u w:val="single"/>
              </w:rPr>
              <w:t xml:space="preserve"> </w:t>
            </w:r>
            <w:r w:rsidR="00755B39" w:rsidRPr="00C26D3F">
              <w:rPr>
                <w:rFonts w:ascii="楷体" w:eastAsia="楷体" w:hAnsi="楷体" w:cs="Times New Roman"/>
                <w:b/>
                <w:bCs/>
                <w:sz w:val="28"/>
                <w:szCs w:val="28"/>
                <w:u w:val="single"/>
              </w:rPr>
              <w:t xml:space="preserve"> </w:t>
            </w:r>
          </w:p>
        </w:tc>
      </w:tr>
      <w:tr w:rsidR="000A4340" w:rsidRPr="00B95265" w14:paraId="0682FF73" w14:textId="77777777" w:rsidTr="0068675E">
        <w:trPr>
          <w:jc w:val="center"/>
        </w:trPr>
        <w:tc>
          <w:tcPr>
            <w:tcW w:w="1984" w:type="dxa"/>
          </w:tcPr>
          <w:p w14:paraId="5CD866F1" w14:textId="4DFD1FAA"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专</w:t>
            </w:r>
            <w:r w:rsidR="00E45B61" w:rsidRPr="003D2365">
              <w:rPr>
                <w:rFonts w:ascii="Times New Roman" w:eastAsia="宋体" w:hAnsi="Times New Roman" w:cs="Times New Roman" w:hint="eastAsia"/>
                <w:sz w:val="28"/>
                <w:szCs w:val="28"/>
              </w:rPr>
              <w:t xml:space="preserve"> </w:t>
            </w:r>
            <w:r w:rsidR="00E45B61" w:rsidRPr="003D2365">
              <w:rPr>
                <w:rFonts w:ascii="Times New Roman" w:eastAsia="宋体" w:hAnsi="Times New Roman" w:cs="Times New Roman"/>
                <w:sz w:val="28"/>
                <w:szCs w:val="28"/>
              </w:rPr>
              <w:t xml:space="preserve">   </w:t>
            </w:r>
            <w:r w:rsidRPr="003D2365">
              <w:rPr>
                <w:rFonts w:ascii="Times New Roman" w:eastAsia="宋体" w:hAnsi="Times New Roman" w:cs="Times New Roman" w:hint="eastAsia"/>
                <w:sz w:val="28"/>
                <w:szCs w:val="28"/>
              </w:rPr>
              <w:t>业：</w:t>
            </w:r>
          </w:p>
        </w:tc>
        <w:tc>
          <w:tcPr>
            <w:tcW w:w="3402" w:type="dxa"/>
          </w:tcPr>
          <w:p w14:paraId="74F217AB" w14:textId="3589D109" w:rsidR="000A4340" w:rsidRPr="00C26D3F" w:rsidRDefault="00E45B61" w:rsidP="00326462">
            <w:pPr>
              <w:rPr>
                <w:rFonts w:ascii="楷体" w:eastAsia="楷体" w:hAnsi="楷体" w:cs="Times New Roman" w:hint="eastAsia"/>
                <w:b/>
                <w:bCs/>
                <w:sz w:val="28"/>
                <w:szCs w:val="28"/>
                <w:u w:val="single"/>
              </w:rPr>
            </w:pPr>
            <w:r w:rsidRPr="00C26D3F">
              <w:rPr>
                <w:rFonts w:ascii="楷体" w:eastAsia="楷体" w:hAnsi="楷体" w:cs="Times New Roman" w:hint="eastAsia"/>
                <w:b/>
                <w:bCs/>
                <w:sz w:val="28"/>
                <w:szCs w:val="28"/>
                <w:u w:val="single"/>
              </w:rPr>
              <w:t>计算机科学与技术专业</w:t>
            </w:r>
          </w:p>
        </w:tc>
      </w:tr>
      <w:tr w:rsidR="000A4340" w14:paraId="66700B27" w14:textId="77777777" w:rsidTr="0068675E">
        <w:trPr>
          <w:jc w:val="center"/>
        </w:trPr>
        <w:tc>
          <w:tcPr>
            <w:tcW w:w="1984" w:type="dxa"/>
          </w:tcPr>
          <w:p w14:paraId="6A8E89DC" w14:textId="2E05D7F4"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完成日期：</w:t>
            </w:r>
          </w:p>
        </w:tc>
        <w:tc>
          <w:tcPr>
            <w:tcW w:w="3402" w:type="dxa"/>
          </w:tcPr>
          <w:p w14:paraId="794BA7C4" w14:textId="6091F90E" w:rsidR="000A4340" w:rsidRPr="004D4314" w:rsidRDefault="00E45B61" w:rsidP="00326462">
            <w:pPr>
              <w:rPr>
                <w:rFonts w:ascii="楷体" w:eastAsia="楷体" w:hAnsi="楷体" w:cs="Times New Roman" w:hint="eastAsia"/>
                <w:b/>
                <w:bCs/>
                <w:sz w:val="28"/>
                <w:szCs w:val="28"/>
                <w:u w:val="single"/>
              </w:rPr>
            </w:pPr>
            <w:r w:rsidRPr="004D4314">
              <w:rPr>
                <w:rFonts w:ascii="Times New Roman" w:eastAsia="楷体" w:hAnsi="Times New Roman" w:cs="Times New Roman"/>
                <w:b/>
                <w:bCs/>
                <w:sz w:val="28"/>
                <w:szCs w:val="28"/>
                <w:u w:val="single"/>
              </w:rPr>
              <w:t>202</w:t>
            </w:r>
            <w:r w:rsidR="004E5C56">
              <w:rPr>
                <w:rFonts w:ascii="Times New Roman" w:eastAsia="楷体" w:hAnsi="Times New Roman" w:cs="Times New Roman" w:hint="eastAsia"/>
                <w:b/>
                <w:bCs/>
                <w:sz w:val="28"/>
                <w:szCs w:val="28"/>
                <w:u w:val="single"/>
              </w:rPr>
              <w:t>5</w:t>
            </w:r>
            <w:r w:rsidRPr="004D4314">
              <w:rPr>
                <w:rFonts w:ascii="楷体" w:eastAsia="楷体" w:hAnsi="楷体" w:cs="Times New Roman" w:hint="eastAsia"/>
                <w:b/>
                <w:bCs/>
                <w:sz w:val="28"/>
                <w:szCs w:val="28"/>
                <w:u w:val="single"/>
              </w:rPr>
              <w:t>年</w:t>
            </w:r>
            <w:r w:rsidR="004E5C56">
              <w:rPr>
                <w:rFonts w:ascii="楷体" w:eastAsia="楷体" w:hAnsi="楷体" w:cs="Times New Roman" w:hint="eastAsia"/>
                <w:b/>
                <w:bCs/>
                <w:sz w:val="28"/>
                <w:szCs w:val="28"/>
                <w:u w:val="single"/>
              </w:rPr>
              <w:t>12</w:t>
            </w:r>
            <w:r w:rsidRPr="004D4314">
              <w:rPr>
                <w:rFonts w:ascii="楷体" w:eastAsia="楷体" w:hAnsi="楷体" w:cs="Times New Roman" w:hint="eastAsia"/>
                <w:b/>
                <w:bCs/>
                <w:sz w:val="28"/>
                <w:szCs w:val="28"/>
                <w:u w:val="single"/>
              </w:rPr>
              <w:t>月</w:t>
            </w:r>
            <w:r w:rsidR="004E5C56">
              <w:rPr>
                <w:rFonts w:ascii="楷体" w:eastAsia="楷体" w:hAnsi="楷体" w:cs="Times New Roman" w:hint="eastAsia"/>
                <w:b/>
                <w:bCs/>
                <w:sz w:val="28"/>
                <w:szCs w:val="28"/>
                <w:u w:val="single"/>
              </w:rPr>
              <w:t>29日</w:t>
            </w:r>
            <w:r w:rsidR="002D2CD4" w:rsidRPr="004D4314">
              <w:rPr>
                <w:rFonts w:ascii="楷体" w:eastAsia="楷体" w:hAnsi="楷体" w:cs="Times New Roman" w:hint="eastAsia"/>
                <w:b/>
                <w:bCs/>
                <w:sz w:val="28"/>
                <w:szCs w:val="28"/>
                <w:u w:val="single"/>
              </w:rPr>
              <w:t xml:space="preserve"> </w:t>
            </w:r>
            <w:r w:rsidR="002D2CD4" w:rsidRPr="004D4314">
              <w:rPr>
                <w:rFonts w:ascii="楷体" w:eastAsia="楷体" w:hAnsi="楷体" w:cs="Times New Roman"/>
                <w:b/>
                <w:bCs/>
                <w:sz w:val="28"/>
                <w:szCs w:val="28"/>
                <w:u w:val="single"/>
              </w:rPr>
              <w:t xml:space="preserve">  </w:t>
            </w:r>
          </w:p>
        </w:tc>
      </w:tr>
      <w:tr w:rsidR="000A4340" w14:paraId="61783B8C" w14:textId="77777777" w:rsidTr="0068675E">
        <w:trPr>
          <w:jc w:val="center"/>
        </w:trPr>
        <w:tc>
          <w:tcPr>
            <w:tcW w:w="1984" w:type="dxa"/>
          </w:tcPr>
          <w:p w14:paraId="7368C83B" w14:textId="313A645D" w:rsidR="000A4340" w:rsidRPr="003D2365" w:rsidRDefault="008224BF" w:rsidP="006B5CFE">
            <w:pPr>
              <w:jc w:val="right"/>
              <w:rPr>
                <w:rFonts w:ascii="Times New Roman" w:eastAsia="宋体" w:hAnsi="Times New Roman" w:cs="Times New Roman"/>
                <w:sz w:val="28"/>
                <w:szCs w:val="28"/>
              </w:rPr>
            </w:pPr>
            <w:r w:rsidRPr="003D2365">
              <w:rPr>
                <w:rFonts w:ascii="Times New Roman" w:eastAsia="宋体" w:hAnsi="Times New Roman" w:cs="Times New Roman" w:hint="eastAsia"/>
                <w:sz w:val="28"/>
                <w:szCs w:val="28"/>
              </w:rPr>
              <w:t>指导教师：</w:t>
            </w:r>
          </w:p>
        </w:tc>
        <w:tc>
          <w:tcPr>
            <w:tcW w:w="3402" w:type="dxa"/>
          </w:tcPr>
          <w:p w14:paraId="15D6834F" w14:textId="164CFBE6" w:rsidR="000A4340" w:rsidRPr="00C26D3F" w:rsidRDefault="004E5C56" w:rsidP="00326462">
            <w:pPr>
              <w:rPr>
                <w:rFonts w:ascii="楷体" w:eastAsia="楷体" w:hAnsi="楷体" w:cs="Times New Roman" w:hint="eastAsia"/>
                <w:b/>
                <w:bCs/>
                <w:sz w:val="28"/>
                <w:szCs w:val="28"/>
                <w:u w:val="single"/>
              </w:rPr>
            </w:pPr>
            <w:r>
              <w:rPr>
                <w:rFonts w:ascii="楷体" w:eastAsia="楷体" w:hAnsi="楷体" w:cs="Times New Roman" w:hint="eastAsia"/>
                <w:b/>
                <w:bCs/>
                <w:sz w:val="28"/>
                <w:szCs w:val="28"/>
                <w:u w:val="single"/>
              </w:rPr>
              <w:t xml:space="preserve">刘嘉欣        </w:t>
            </w:r>
            <w:r w:rsidR="002D2CD4" w:rsidRPr="00C26D3F">
              <w:rPr>
                <w:rFonts w:ascii="楷体" w:eastAsia="楷体" w:hAnsi="楷体" w:cs="Times New Roman" w:hint="eastAsia"/>
                <w:b/>
                <w:bCs/>
                <w:sz w:val="28"/>
                <w:szCs w:val="28"/>
                <w:u w:val="single"/>
              </w:rPr>
              <w:t xml:space="preserve"> </w:t>
            </w:r>
            <w:r w:rsidR="002D2CD4" w:rsidRPr="00C26D3F">
              <w:rPr>
                <w:rFonts w:ascii="楷体" w:eastAsia="楷体" w:hAnsi="楷体" w:cs="Times New Roman"/>
                <w:b/>
                <w:bCs/>
                <w:sz w:val="28"/>
                <w:szCs w:val="28"/>
                <w:u w:val="single"/>
              </w:rPr>
              <w:t xml:space="preserve">     </w:t>
            </w:r>
          </w:p>
        </w:tc>
      </w:tr>
    </w:tbl>
    <w:p w14:paraId="17A82E61" w14:textId="2950D4F1" w:rsidR="000A4340" w:rsidRPr="009E0AC5" w:rsidRDefault="000A4340" w:rsidP="00326462">
      <w:pPr>
        <w:rPr>
          <w:rFonts w:ascii="Times New Roman" w:eastAsia="宋体" w:hAnsi="Times New Roman" w:cs="Times New Roman"/>
          <w:sz w:val="30"/>
          <w:szCs w:val="30"/>
          <w:u w:val="single"/>
        </w:rPr>
        <w:sectPr w:rsidR="000A4340" w:rsidRPr="009E0AC5" w:rsidSect="009773E1">
          <w:headerReference w:type="default" r:id="rId8"/>
          <w:footerReference w:type="default" r:id="rId9"/>
          <w:pgSz w:w="11906" w:h="16838"/>
          <w:pgMar w:top="1440" w:right="1800" w:bottom="1440" w:left="1800" w:header="851" w:footer="992" w:gutter="0"/>
          <w:cols w:space="425"/>
          <w:titlePg/>
          <w:docGrid w:type="lines" w:linePitch="312"/>
        </w:sectPr>
      </w:pPr>
    </w:p>
    <w:p w14:paraId="7A0A0CD8" w14:textId="102F33A4" w:rsidR="00940D0A" w:rsidRPr="00834B59" w:rsidRDefault="00AD3A4A" w:rsidP="00703483">
      <w:pPr>
        <w:pStyle w:val="a8"/>
        <w:rPr>
          <w:rFonts w:ascii="黑体" w:hAnsi="黑体" w:hint="eastAsia"/>
          <w:sz w:val="28"/>
          <w:szCs w:val="28"/>
        </w:rPr>
      </w:pPr>
      <w:bookmarkStart w:id="0" w:name="_Toc217913990"/>
      <w:r w:rsidRPr="00834B59">
        <w:rPr>
          <w:rFonts w:ascii="黑体" w:hAnsi="黑体" w:hint="eastAsia"/>
          <w:sz w:val="28"/>
          <w:szCs w:val="28"/>
        </w:rPr>
        <w:lastRenderedPageBreak/>
        <w:t xml:space="preserve">摘 </w:t>
      </w:r>
      <w:r w:rsidRPr="00834B59">
        <w:rPr>
          <w:rFonts w:ascii="黑体" w:hAnsi="黑体"/>
          <w:sz w:val="28"/>
          <w:szCs w:val="28"/>
        </w:rPr>
        <w:t xml:space="preserve"> </w:t>
      </w:r>
      <w:r w:rsidRPr="00834B59">
        <w:rPr>
          <w:rFonts w:ascii="黑体" w:hAnsi="黑体" w:hint="eastAsia"/>
          <w:sz w:val="28"/>
          <w:szCs w:val="28"/>
        </w:rPr>
        <w:t>要</w:t>
      </w:r>
      <w:bookmarkEnd w:id="0"/>
    </w:p>
    <w:p w14:paraId="016CDDD8" w14:textId="679F19CF" w:rsidR="00636200" w:rsidRPr="009E0AC5" w:rsidRDefault="009E14C2" w:rsidP="000E2CDB">
      <w:pPr>
        <w:ind w:leftChars="51" w:left="107" w:firstLine="313"/>
        <w:rPr>
          <w:rFonts w:ascii="Times New Roman" w:eastAsia="宋体" w:hAnsi="Times New Roman" w:cs="Times New Roman"/>
          <w:sz w:val="24"/>
          <w:szCs w:val="24"/>
        </w:rPr>
      </w:pPr>
      <w:r w:rsidRPr="009E14C2">
        <w:rPr>
          <w:rFonts w:ascii="Times New Roman" w:eastAsia="宋体" w:hAnsi="Times New Roman" w:cs="Times New Roman" w:hint="eastAsia"/>
          <w:sz w:val="24"/>
          <w:szCs w:val="24"/>
        </w:rPr>
        <w:t>本文设计并实现了一个基于</w:t>
      </w:r>
      <w:r w:rsidRPr="009E14C2">
        <w:rPr>
          <w:rFonts w:ascii="Times New Roman" w:eastAsia="宋体" w:hAnsi="Times New Roman" w:cs="Times New Roman" w:hint="eastAsia"/>
          <w:sz w:val="24"/>
          <w:szCs w:val="24"/>
        </w:rPr>
        <w:t>Java</w:t>
      </w:r>
      <w:r w:rsidRPr="009E14C2">
        <w:rPr>
          <w:rFonts w:ascii="Times New Roman" w:eastAsia="宋体" w:hAnsi="Times New Roman" w:cs="Times New Roman" w:hint="eastAsia"/>
          <w:sz w:val="24"/>
          <w:szCs w:val="24"/>
        </w:rPr>
        <w:t>语言的五子棋游戏系统。该系统采用</w:t>
      </w:r>
      <w:r w:rsidRPr="009E14C2">
        <w:rPr>
          <w:rFonts w:ascii="Times New Roman" w:eastAsia="宋体" w:hAnsi="Times New Roman" w:cs="Times New Roman" w:hint="eastAsia"/>
          <w:sz w:val="24"/>
          <w:szCs w:val="24"/>
        </w:rPr>
        <w:t>MVC</w:t>
      </w:r>
      <w:r w:rsidRPr="009E14C2">
        <w:rPr>
          <w:rFonts w:ascii="Times New Roman" w:eastAsia="宋体" w:hAnsi="Times New Roman" w:cs="Times New Roman" w:hint="eastAsia"/>
          <w:sz w:val="24"/>
          <w:szCs w:val="24"/>
        </w:rPr>
        <w:t>（</w:t>
      </w:r>
      <w:r w:rsidRPr="009E14C2">
        <w:rPr>
          <w:rFonts w:ascii="Times New Roman" w:eastAsia="宋体" w:hAnsi="Times New Roman" w:cs="Times New Roman" w:hint="eastAsia"/>
          <w:sz w:val="24"/>
          <w:szCs w:val="24"/>
        </w:rPr>
        <w:t>Model-View-Controller</w:t>
      </w:r>
      <w:r w:rsidRPr="009E14C2">
        <w:rPr>
          <w:rFonts w:ascii="Times New Roman" w:eastAsia="宋体" w:hAnsi="Times New Roman" w:cs="Times New Roman" w:hint="eastAsia"/>
          <w:sz w:val="24"/>
          <w:szCs w:val="24"/>
        </w:rPr>
        <w:t>）架构模式，实现了单机对战、人机对战和网络对战三种游戏模式。系统具有完整的游戏功能，包括悔棋、复盘、倒计时、音效和聊天等特性。人机对战模块实现了三级</w:t>
      </w:r>
      <w:r w:rsidRPr="009E14C2">
        <w:rPr>
          <w:rFonts w:ascii="Times New Roman" w:eastAsia="宋体" w:hAnsi="Times New Roman" w:cs="Times New Roman" w:hint="eastAsia"/>
          <w:sz w:val="24"/>
          <w:szCs w:val="24"/>
        </w:rPr>
        <w:t>AI</w:t>
      </w:r>
      <w:r w:rsidRPr="009E14C2">
        <w:rPr>
          <w:rFonts w:ascii="Times New Roman" w:eastAsia="宋体" w:hAnsi="Times New Roman" w:cs="Times New Roman" w:hint="eastAsia"/>
          <w:sz w:val="24"/>
          <w:szCs w:val="24"/>
        </w:rPr>
        <w:t>难度，结合了蒙特卡洛树搜索算法和</w:t>
      </w:r>
      <w:r w:rsidRPr="009E14C2">
        <w:rPr>
          <w:rFonts w:ascii="Times New Roman" w:eastAsia="宋体" w:hAnsi="Times New Roman" w:cs="Times New Roman" w:hint="eastAsia"/>
          <w:sz w:val="24"/>
          <w:szCs w:val="24"/>
        </w:rPr>
        <w:t>DeepSeek API</w:t>
      </w:r>
      <w:r w:rsidRPr="009E14C2">
        <w:rPr>
          <w:rFonts w:ascii="Times New Roman" w:eastAsia="宋体" w:hAnsi="Times New Roman" w:cs="Times New Roman" w:hint="eastAsia"/>
          <w:sz w:val="24"/>
          <w:szCs w:val="24"/>
        </w:rPr>
        <w:t>调用。网络对战模块采用客户端</w:t>
      </w:r>
      <w:r w:rsidRPr="009E14C2">
        <w:rPr>
          <w:rFonts w:ascii="Times New Roman" w:eastAsia="宋体" w:hAnsi="Times New Roman" w:cs="Times New Roman" w:hint="eastAsia"/>
          <w:sz w:val="24"/>
          <w:szCs w:val="24"/>
        </w:rPr>
        <w:t>-</w:t>
      </w:r>
      <w:r w:rsidRPr="009E14C2">
        <w:rPr>
          <w:rFonts w:ascii="Times New Roman" w:eastAsia="宋体" w:hAnsi="Times New Roman" w:cs="Times New Roman" w:hint="eastAsia"/>
          <w:sz w:val="24"/>
          <w:szCs w:val="24"/>
        </w:rPr>
        <w:t>服务器架构，实现了实时同步对战。本文详细阐述了系统的设计思路、实现方法和技术难点，展示了</w:t>
      </w:r>
      <w:r w:rsidRPr="009E14C2">
        <w:rPr>
          <w:rFonts w:ascii="Times New Roman" w:eastAsia="宋体" w:hAnsi="Times New Roman" w:cs="Times New Roman" w:hint="eastAsia"/>
          <w:sz w:val="24"/>
          <w:szCs w:val="24"/>
        </w:rPr>
        <w:t>Java</w:t>
      </w:r>
      <w:r w:rsidRPr="009E14C2">
        <w:rPr>
          <w:rFonts w:ascii="Times New Roman" w:eastAsia="宋体" w:hAnsi="Times New Roman" w:cs="Times New Roman" w:hint="eastAsia"/>
          <w:sz w:val="24"/>
          <w:szCs w:val="24"/>
        </w:rPr>
        <w:t>在游戏开发中的应用价值。</w:t>
      </w:r>
    </w:p>
    <w:p w14:paraId="47EA023E" w14:textId="415082FF" w:rsidR="00A12B0C" w:rsidRPr="009E0AC5" w:rsidRDefault="00A12B0C" w:rsidP="00A12B0C">
      <w:pPr>
        <w:rPr>
          <w:rFonts w:ascii="Times New Roman" w:eastAsia="宋体" w:hAnsi="Times New Roman" w:cs="Times New Roman"/>
          <w:sz w:val="24"/>
          <w:szCs w:val="24"/>
        </w:rPr>
        <w:sectPr w:rsidR="00A12B0C" w:rsidRPr="009E0AC5" w:rsidSect="009773E1">
          <w:headerReference w:type="default" r:id="rId10"/>
          <w:pgSz w:w="11906" w:h="16838"/>
          <w:pgMar w:top="1440" w:right="1800" w:bottom="1440" w:left="1800" w:header="851" w:footer="992" w:gutter="0"/>
          <w:pgNumType w:fmt="upperRoman" w:start="1"/>
          <w:cols w:space="425"/>
          <w:docGrid w:type="lines" w:linePitch="312"/>
        </w:sectPr>
      </w:pPr>
      <w:r w:rsidRPr="00834B59">
        <w:rPr>
          <w:rFonts w:ascii="黑体" w:eastAsia="黑体" w:hAnsi="黑体" w:cs="Times New Roman" w:hint="eastAsia"/>
          <w:sz w:val="24"/>
          <w:szCs w:val="24"/>
        </w:rPr>
        <w:t>关键词</w:t>
      </w:r>
      <w:r w:rsidR="00EF65CA" w:rsidRPr="009E0AC5">
        <w:rPr>
          <w:rFonts w:ascii="Times New Roman" w:eastAsia="宋体" w:hAnsi="Times New Roman" w:cs="Times New Roman" w:hint="eastAsia"/>
          <w:sz w:val="24"/>
          <w:szCs w:val="24"/>
        </w:rPr>
        <w:t>：</w:t>
      </w:r>
      <w:r w:rsidR="009E14C2" w:rsidRPr="009E14C2">
        <w:rPr>
          <w:rFonts w:ascii="Times New Roman" w:eastAsia="宋体" w:hAnsi="Times New Roman" w:cs="Times New Roman" w:hint="eastAsia"/>
          <w:sz w:val="24"/>
          <w:szCs w:val="24"/>
        </w:rPr>
        <w:t>Java</w:t>
      </w:r>
      <w:r w:rsidR="009E14C2" w:rsidRPr="009E14C2">
        <w:rPr>
          <w:rFonts w:ascii="Times New Roman" w:eastAsia="宋体" w:hAnsi="Times New Roman" w:cs="Times New Roman" w:hint="eastAsia"/>
          <w:sz w:val="24"/>
          <w:szCs w:val="24"/>
        </w:rPr>
        <w:t>；</w:t>
      </w:r>
      <w:r w:rsidR="009E14C2" w:rsidRPr="009E14C2">
        <w:rPr>
          <w:rFonts w:ascii="Times New Roman" w:eastAsia="宋体" w:hAnsi="Times New Roman" w:cs="Times New Roman" w:hint="eastAsia"/>
          <w:sz w:val="24"/>
          <w:szCs w:val="24"/>
        </w:rPr>
        <w:t>MVC</w:t>
      </w:r>
      <w:r w:rsidR="009E14C2" w:rsidRPr="009E14C2">
        <w:rPr>
          <w:rFonts w:ascii="Times New Roman" w:eastAsia="宋体" w:hAnsi="Times New Roman" w:cs="Times New Roman" w:hint="eastAsia"/>
          <w:sz w:val="24"/>
          <w:szCs w:val="24"/>
        </w:rPr>
        <w:t>；人机对战；网络对战；蒙特卡洛树搜索</w:t>
      </w:r>
    </w:p>
    <w:p w14:paraId="46B782B0" w14:textId="23D49253" w:rsidR="00570AE7" w:rsidRPr="009E0AC5" w:rsidRDefault="00570AE7" w:rsidP="00A03B6B">
      <w:pPr>
        <w:pStyle w:val="a8"/>
        <w:rPr>
          <w:rFonts w:ascii="Times New Roman" w:eastAsia="宋体" w:hAnsi="Times New Roman" w:cs="Times New Roman"/>
          <w:sz w:val="28"/>
          <w:szCs w:val="28"/>
        </w:rPr>
      </w:pPr>
      <w:bookmarkStart w:id="1" w:name="_Toc217913991"/>
      <w:r w:rsidRPr="009E0AC5">
        <w:rPr>
          <w:rFonts w:ascii="Times New Roman" w:eastAsia="宋体" w:hAnsi="Times New Roman" w:cs="Times New Roman"/>
          <w:sz w:val="28"/>
          <w:szCs w:val="28"/>
        </w:rPr>
        <w:lastRenderedPageBreak/>
        <w:t>Abstract</w:t>
      </w:r>
      <w:bookmarkEnd w:id="1"/>
    </w:p>
    <w:p w14:paraId="30D40E3D" w14:textId="5C8996E1" w:rsidR="00475469" w:rsidRPr="009E0AC5" w:rsidRDefault="00BA1BEC" w:rsidP="00BA1BEC">
      <w:pPr>
        <w:ind w:firstLineChars="200" w:firstLine="480"/>
        <w:rPr>
          <w:rFonts w:ascii="Times New Roman" w:eastAsia="宋体" w:hAnsi="Times New Roman" w:cs="Times New Roman"/>
          <w:strike/>
          <w:color w:val="FF0000"/>
          <w:sz w:val="24"/>
          <w:szCs w:val="24"/>
        </w:rPr>
      </w:pPr>
      <w:r w:rsidRPr="00BA1BEC">
        <w:rPr>
          <w:rFonts w:ascii="Times New Roman" w:eastAsia="宋体" w:hAnsi="Times New Roman" w:cs="Times New Roman" w:hint="eastAsia"/>
          <w:sz w:val="24"/>
          <w:szCs w:val="24"/>
        </w:rPr>
        <w:t xml:space="preserve">This paper designs and implements a </w:t>
      </w:r>
      <w:proofErr w:type="spellStart"/>
      <w:r w:rsidRPr="00BA1BEC">
        <w:rPr>
          <w:rFonts w:ascii="Times New Roman" w:eastAsia="宋体" w:hAnsi="Times New Roman" w:cs="Times New Roman" w:hint="eastAsia"/>
          <w:sz w:val="24"/>
          <w:szCs w:val="24"/>
        </w:rPr>
        <w:t>Gomoku</w:t>
      </w:r>
      <w:proofErr w:type="spellEnd"/>
      <w:r w:rsidRPr="00BA1BEC">
        <w:rPr>
          <w:rFonts w:ascii="Times New Roman" w:eastAsia="宋体" w:hAnsi="Times New Roman" w:cs="Times New Roman" w:hint="eastAsia"/>
          <w:sz w:val="24"/>
          <w:szCs w:val="24"/>
        </w:rPr>
        <w:t xml:space="preserve"> (Five-in-a-Row) game system based on the Java programming language. The system adopts the MVC (Model-View-Controller) architectural pattern and implements three distinct gameplay modes: local two-player, human vs. AI, and online multiplayer. It incorporates a comprehensive set of game features, including undo move, game review, countdown timer, sound effects, and in-game chat. The AI module offers three levels of difficulty, integrating both the Monte Carlo Tree Search (MCTS) algorithm and API calls to the DeepSeek model. The online multiplayer module employs a client-server architecture to achieve real-time synchronized gameplay. This paper elaborates on the system's design rationale, implementation methodology, and technical challenges, demonstrating the practical application value of Java in game development.</w:t>
      </w:r>
    </w:p>
    <w:p w14:paraId="31EAD59C" w14:textId="38467255" w:rsidR="005E54BC" w:rsidRPr="009E0AC5" w:rsidRDefault="00EF65CA" w:rsidP="00DA1656">
      <w:pPr>
        <w:ind w:left="1566" w:hangingChars="650" w:hanging="1566"/>
        <w:rPr>
          <w:rFonts w:ascii="Times New Roman" w:eastAsia="宋体" w:hAnsi="Times New Roman" w:cs="Times New Roman"/>
          <w:b/>
          <w:bCs/>
          <w:sz w:val="24"/>
          <w:szCs w:val="24"/>
        </w:rPr>
      </w:pPr>
      <w:r w:rsidRPr="009E0AC5">
        <w:rPr>
          <w:rFonts w:ascii="Times New Roman" w:eastAsia="宋体" w:hAnsi="Times New Roman" w:cs="Times New Roman" w:hint="eastAsia"/>
          <w:b/>
          <w:bCs/>
          <w:sz w:val="24"/>
          <w:szCs w:val="24"/>
        </w:rPr>
        <w:t>K</w:t>
      </w:r>
      <w:r w:rsidRPr="009E0AC5">
        <w:rPr>
          <w:rFonts w:ascii="Times New Roman" w:eastAsia="宋体" w:hAnsi="Times New Roman" w:cs="Times New Roman"/>
          <w:b/>
          <w:bCs/>
          <w:sz w:val="24"/>
          <w:szCs w:val="24"/>
        </w:rPr>
        <w:t>ey</w:t>
      </w:r>
      <w:r w:rsidR="007E31D2" w:rsidRPr="009E0AC5">
        <w:rPr>
          <w:rFonts w:ascii="Times New Roman" w:eastAsia="宋体" w:hAnsi="Times New Roman" w:cs="Times New Roman"/>
          <w:b/>
          <w:bCs/>
          <w:sz w:val="24"/>
          <w:szCs w:val="24"/>
        </w:rPr>
        <w:t xml:space="preserve"> </w:t>
      </w:r>
      <w:r w:rsidR="00141B46" w:rsidRPr="009E0AC5">
        <w:rPr>
          <w:rFonts w:ascii="Times New Roman" w:eastAsia="宋体" w:hAnsi="Times New Roman" w:cs="Times New Roman" w:hint="eastAsia"/>
          <w:b/>
          <w:bCs/>
          <w:sz w:val="24"/>
          <w:szCs w:val="24"/>
        </w:rPr>
        <w:t>W</w:t>
      </w:r>
      <w:r w:rsidRPr="009E0AC5">
        <w:rPr>
          <w:rFonts w:ascii="Times New Roman" w:eastAsia="宋体" w:hAnsi="Times New Roman" w:cs="Times New Roman"/>
          <w:b/>
          <w:bCs/>
          <w:sz w:val="24"/>
          <w:szCs w:val="24"/>
        </w:rPr>
        <w:t>ords:</w:t>
      </w:r>
      <w:r w:rsidR="00A436C9" w:rsidRPr="009E0AC5">
        <w:rPr>
          <w:rFonts w:ascii="Times New Roman" w:eastAsia="宋体" w:hAnsi="Times New Roman" w:cs="Times New Roman" w:hint="eastAsia"/>
          <w:sz w:val="24"/>
          <w:szCs w:val="24"/>
        </w:rPr>
        <w:t xml:space="preserve"> </w:t>
      </w:r>
      <w:r w:rsidR="00BA1BEC" w:rsidRPr="00BA1BEC">
        <w:rPr>
          <w:rFonts w:ascii="Times New Roman" w:eastAsia="宋体" w:hAnsi="Times New Roman" w:cs="Times New Roman" w:hint="eastAsia"/>
          <w:sz w:val="24"/>
          <w:szCs w:val="24"/>
        </w:rPr>
        <w:t>Java; MVC; Human vs. AI; Online Multiplayer; Monte Carlo Tree Search (MCTS)</w:t>
      </w:r>
    </w:p>
    <w:p w14:paraId="4F82B08F" w14:textId="77777777" w:rsidR="00141B46" w:rsidRPr="009E0AC5" w:rsidRDefault="00141B46" w:rsidP="00570AE7">
      <w:pPr>
        <w:ind w:leftChars="200" w:left="1625" w:hangingChars="500" w:hanging="1205"/>
        <w:rPr>
          <w:rFonts w:ascii="Times New Roman" w:eastAsia="宋体" w:hAnsi="Times New Roman" w:cs="Times New Roman"/>
          <w:b/>
          <w:bCs/>
          <w:sz w:val="24"/>
          <w:szCs w:val="24"/>
        </w:rPr>
      </w:pPr>
    </w:p>
    <w:p w14:paraId="342153BA" w14:textId="191180B0" w:rsidR="00141B46" w:rsidRPr="009E0AC5" w:rsidRDefault="00141B46" w:rsidP="00353131">
      <w:pPr>
        <w:rPr>
          <w:rFonts w:ascii="Times New Roman" w:eastAsia="宋体" w:hAnsi="Times New Roman" w:cs="Times New Roman"/>
          <w:b/>
          <w:bCs/>
          <w:sz w:val="24"/>
          <w:szCs w:val="24"/>
        </w:rPr>
        <w:sectPr w:rsidR="00141B46" w:rsidRPr="009E0AC5" w:rsidSect="009773E1">
          <w:headerReference w:type="default" r:id="rId11"/>
          <w:pgSz w:w="11906" w:h="16838"/>
          <w:pgMar w:top="1440" w:right="1800" w:bottom="1440" w:left="1800" w:header="851" w:footer="992" w:gutter="0"/>
          <w:pgNumType w:fmt="upperRoman"/>
          <w:cols w:space="425"/>
          <w:docGrid w:type="lines" w:linePitch="312"/>
        </w:sectPr>
      </w:pPr>
    </w:p>
    <w:p w14:paraId="2D777378" w14:textId="70576A2A" w:rsidR="005E54BC" w:rsidRPr="009E0AC5" w:rsidRDefault="005E54BC" w:rsidP="00353131">
      <w:pPr>
        <w:rPr>
          <w:rFonts w:ascii="Times New Roman" w:eastAsia="宋体" w:hAnsi="Times New Roman" w:cs="Times New Roman"/>
          <w:b/>
          <w:bCs/>
          <w:sz w:val="32"/>
          <w:szCs w:val="32"/>
        </w:rPr>
      </w:pPr>
    </w:p>
    <w:bookmarkStart w:id="2" w:name="_Toc217913992" w:displacedByCustomXml="next"/>
    <w:sdt>
      <w:sdtPr>
        <w:rPr>
          <w:rFonts w:ascii="Times New Roman" w:eastAsia="宋体" w:hAnsi="Times New Roman"/>
          <w:b w:val="0"/>
          <w:bCs w:val="0"/>
          <w:kern w:val="2"/>
          <w:sz w:val="21"/>
          <w:szCs w:val="22"/>
          <w:lang w:val="zh-CN"/>
        </w:rPr>
        <w:id w:val="-1396891833"/>
        <w:docPartObj>
          <w:docPartGallery w:val="Table of Contents"/>
          <w:docPartUnique/>
        </w:docPartObj>
      </w:sdtPr>
      <w:sdtContent>
        <w:p w14:paraId="6362FE37" w14:textId="1675FD96" w:rsidR="00E31DFE" w:rsidRPr="00DE3546" w:rsidRDefault="00E31DFE" w:rsidP="00A97344">
          <w:pPr>
            <w:pStyle w:val="a8"/>
            <w:rPr>
              <w:rFonts w:ascii="黑体" w:hAnsi="黑体" w:hint="eastAsia"/>
            </w:rPr>
          </w:pPr>
          <w:r w:rsidRPr="00DE3546">
            <w:rPr>
              <w:rFonts w:ascii="黑体" w:hAnsi="黑体"/>
              <w:lang w:val="zh-CN"/>
            </w:rPr>
            <w:t>目</w:t>
          </w:r>
          <w:r w:rsidRPr="00DE3546">
            <w:rPr>
              <w:rFonts w:ascii="黑体" w:hAnsi="黑体" w:hint="eastAsia"/>
            </w:rPr>
            <w:t xml:space="preserve"> </w:t>
          </w:r>
          <w:r w:rsidRPr="00DE3546">
            <w:rPr>
              <w:rFonts w:ascii="黑体" w:hAnsi="黑体"/>
            </w:rPr>
            <w:t xml:space="preserve"> </w:t>
          </w:r>
          <w:r w:rsidRPr="00DE3546">
            <w:rPr>
              <w:rFonts w:ascii="黑体" w:hAnsi="黑体"/>
              <w:lang w:val="zh-CN"/>
            </w:rPr>
            <w:t>录</w:t>
          </w:r>
          <w:bookmarkEnd w:id="2"/>
        </w:p>
        <w:p w14:paraId="58E9803D" w14:textId="4CBED0E4" w:rsidR="009411D6" w:rsidRDefault="00E31DFE">
          <w:pPr>
            <w:pStyle w:val="TOC1"/>
            <w:rPr>
              <w:rFonts w:hint="eastAsia"/>
              <w:noProof/>
              <w:sz w:val="22"/>
              <w:szCs w:val="24"/>
              <w14:ligatures w14:val="standardContextual"/>
            </w:rPr>
          </w:pPr>
          <w:r w:rsidRPr="009E0AC5">
            <w:rPr>
              <w:rFonts w:ascii="Times New Roman" w:eastAsia="宋体" w:hAnsi="Times New Roman"/>
            </w:rPr>
            <w:fldChar w:fldCharType="begin"/>
          </w:r>
          <w:r w:rsidRPr="009E0AC5">
            <w:rPr>
              <w:rFonts w:ascii="Times New Roman" w:eastAsia="宋体" w:hAnsi="Times New Roman"/>
            </w:rPr>
            <w:instrText xml:space="preserve"> TOC \o "1-3" \h \z \u </w:instrText>
          </w:r>
          <w:r w:rsidRPr="009E0AC5">
            <w:rPr>
              <w:rFonts w:ascii="Times New Roman" w:eastAsia="宋体" w:hAnsi="Times New Roman"/>
            </w:rPr>
            <w:fldChar w:fldCharType="separate"/>
          </w:r>
          <w:hyperlink w:anchor="_Toc217913990" w:history="1">
            <w:r w:rsidR="009411D6" w:rsidRPr="00F33A04">
              <w:rPr>
                <w:rStyle w:val="a3"/>
                <w:rFonts w:ascii="黑体" w:hAnsi="黑体" w:hint="eastAsia"/>
                <w:noProof/>
              </w:rPr>
              <w:t>摘</w:t>
            </w:r>
            <w:r w:rsidR="009411D6" w:rsidRPr="00F33A04">
              <w:rPr>
                <w:rStyle w:val="a3"/>
                <w:rFonts w:ascii="黑体" w:hAnsi="黑体" w:hint="eastAsia"/>
                <w:noProof/>
              </w:rPr>
              <w:t xml:space="preserve">  </w:t>
            </w:r>
            <w:r w:rsidR="009411D6" w:rsidRPr="00F33A04">
              <w:rPr>
                <w:rStyle w:val="a3"/>
                <w:rFonts w:ascii="黑体" w:hAnsi="黑体" w:hint="eastAsia"/>
                <w:noProof/>
              </w:rPr>
              <w:t>要</w:t>
            </w:r>
            <w:r w:rsidR="009411D6">
              <w:rPr>
                <w:rFonts w:hint="eastAsia"/>
                <w:noProof/>
                <w:webHidden/>
              </w:rPr>
              <w:tab/>
            </w:r>
            <w:r w:rsidR="009411D6">
              <w:rPr>
                <w:rFonts w:hint="eastAsia"/>
                <w:noProof/>
                <w:webHidden/>
              </w:rPr>
              <w:fldChar w:fldCharType="begin"/>
            </w:r>
            <w:r w:rsidR="009411D6">
              <w:rPr>
                <w:rFonts w:hint="eastAsia"/>
                <w:noProof/>
                <w:webHidden/>
              </w:rPr>
              <w:instrText xml:space="preserve"> </w:instrText>
            </w:r>
            <w:r w:rsidR="009411D6">
              <w:rPr>
                <w:noProof/>
                <w:webHidden/>
              </w:rPr>
              <w:instrText>PAGEREF _Toc217913990 \h</w:instrText>
            </w:r>
            <w:r w:rsidR="009411D6">
              <w:rPr>
                <w:rFonts w:hint="eastAsia"/>
                <w:noProof/>
                <w:webHidden/>
              </w:rPr>
              <w:instrText xml:space="preserve"> </w:instrText>
            </w:r>
            <w:r w:rsidR="009411D6">
              <w:rPr>
                <w:rFonts w:hint="eastAsia"/>
                <w:noProof/>
                <w:webHidden/>
              </w:rPr>
            </w:r>
            <w:r w:rsidR="009411D6">
              <w:rPr>
                <w:rFonts w:hint="eastAsia"/>
                <w:noProof/>
                <w:webHidden/>
              </w:rPr>
              <w:fldChar w:fldCharType="separate"/>
            </w:r>
            <w:r w:rsidR="009411D6">
              <w:rPr>
                <w:rFonts w:hint="eastAsia"/>
                <w:noProof/>
                <w:webHidden/>
              </w:rPr>
              <w:t>I</w:t>
            </w:r>
            <w:r w:rsidR="009411D6">
              <w:rPr>
                <w:rFonts w:hint="eastAsia"/>
                <w:noProof/>
                <w:webHidden/>
              </w:rPr>
              <w:fldChar w:fldCharType="end"/>
            </w:r>
          </w:hyperlink>
        </w:p>
        <w:p w14:paraId="10E976CF" w14:textId="49679C72" w:rsidR="009411D6" w:rsidRDefault="009411D6">
          <w:pPr>
            <w:pStyle w:val="TOC1"/>
            <w:rPr>
              <w:rFonts w:hint="eastAsia"/>
              <w:noProof/>
              <w:sz w:val="22"/>
              <w:szCs w:val="24"/>
              <w14:ligatures w14:val="standardContextual"/>
            </w:rPr>
          </w:pPr>
          <w:hyperlink w:anchor="_Toc217913991" w:history="1">
            <w:r w:rsidRPr="00F33A04">
              <w:rPr>
                <w:rStyle w:val="a3"/>
                <w:rFonts w:ascii="Times New Roman" w:eastAsia="宋体" w:hAnsi="Times New Roman" w:cs="Times New Roman" w:hint="eastAsia"/>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II</w:t>
            </w:r>
            <w:r>
              <w:rPr>
                <w:rFonts w:hint="eastAsia"/>
                <w:noProof/>
                <w:webHidden/>
              </w:rPr>
              <w:fldChar w:fldCharType="end"/>
            </w:r>
          </w:hyperlink>
        </w:p>
        <w:p w14:paraId="677FA416" w14:textId="6A9422AE" w:rsidR="009411D6" w:rsidRDefault="009411D6">
          <w:pPr>
            <w:pStyle w:val="TOC1"/>
            <w:rPr>
              <w:rFonts w:hint="eastAsia"/>
              <w:noProof/>
              <w:sz w:val="22"/>
              <w:szCs w:val="24"/>
              <w14:ligatures w14:val="standardContextual"/>
            </w:rPr>
          </w:pPr>
          <w:hyperlink w:anchor="_Toc217913992" w:history="1">
            <w:r w:rsidRPr="00F33A04">
              <w:rPr>
                <w:rStyle w:val="a3"/>
                <w:rFonts w:ascii="黑体" w:hAnsi="黑体" w:hint="eastAsia"/>
                <w:noProof/>
                <w:lang w:val="zh-CN"/>
              </w:rPr>
              <w:t>目</w:t>
            </w:r>
            <w:r w:rsidRPr="00F33A04">
              <w:rPr>
                <w:rStyle w:val="a3"/>
                <w:rFonts w:ascii="黑体" w:hAnsi="黑体" w:hint="eastAsia"/>
                <w:noProof/>
              </w:rPr>
              <w:t xml:space="preserve">  </w:t>
            </w:r>
            <w:r w:rsidRPr="00F33A04">
              <w:rPr>
                <w:rStyle w:val="a3"/>
                <w:rFonts w:ascii="黑体" w:hAnsi="黑体" w:hint="eastAsia"/>
                <w:noProof/>
                <w:lang w:val="zh-CN"/>
              </w:rPr>
              <w:t>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III</w:t>
            </w:r>
            <w:r>
              <w:rPr>
                <w:rFonts w:hint="eastAsia"/>
                <w:noProof/>
                <w:webHidden/>
              </w:rPr>
              <w:fldChar w:fldCharType="end"/>
            </w:r>
          </w:hyperlink>
        </w:p>
        <w:p w14:paraId="26C6C55F" w14:textId="2C7864FA" w:rsidR="009411D6" w:rsidRDefault="009411D6">
          <w:pPr>
            <w:pStyle w:val="TOC1"/>
            <w:rPr>
              <w:rFonts w:hint="eastAsia"/>
              <w:noProof/>
              <w:sz w:val="22"/>
              <w:szCs w:val="24"/>
              <w14:ligatures w14:val="standardContextual"/>
            </w:rPr>
          </w:pPr>
          <w:hyperlink w:anchor="_Toc217913993" w:history="1">
            <w:r w:rsidRPr="00F33A04">
              <w:rPr>
                <w:rStyle w:val="a3"/>
                <w:rFonts w:hint="eastAsia"/>
                <w:noProof/>
              </w:rPr>
              <w:t>第一章 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w:t>
            </w:r>
            <w:r>
              <w:rPr>
                <w:rFonts w:hint="eastAsia"/>
                <w:noProof/>
                <w:webHidden/>
              </w:rPr>
              <w:fldChar w:fldCharType="end"/>
            </w:r>
          </w:hyperlink>
        </w:p>
        <w:p w14:paraId="328E9E23" w14:textId="5B3D895C" w:rsidR="009411D6" w:rsidRDefault="009411D6">
          <w:pPr>
            <w:pStyle w:val="TOC2"/>
            <w:tabs>
              <w:tab w:val="right" w:leader="dot" w:pos="8296"/>
            </w:tabs>
            <w:rPr>
              <w:rFonts w:hint="eastAsia"/>
              <w:noProof/>
              <w:sz w:val="22"/>
              <w:szCs w:val="24"/>
              <w14:ligatures w14:val="standardContextual"/>
            </w:rPr>
          </w:pPr>
          <w:hyperlink w:anchor="_Toc217913994" w:history="1">
            <w:r w:rsidRPr="00F33A04">
              <w:rPr>
                <w:rStyle w:val="a3"/>
                <w:rFonts w:hint="eastAsia"/>
                <w:noProof/>
              </w:rPr>
              <w:t>第一节 研究背景及研究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w:t>
            </w:r>
            <w:r>
              <w:rPr>
                <w:rFonts w:hint="eastAsia"/>
                <w:noProof/>
                <w:webHidden/>
              </w:rPr>
              <w:fldChar w:fldCharType="end"/>
            </w:r>
          </w:hyperlink>
        </w:p>
        <w:p w14:paraId="24556947" w14:textId="336E015A" w:rsidR="009411D6" w:rsidRDefault="009411D6">
          <w:pPr>
            <w:pStyle w:val="TOC2"/>
            <w:tabs>
              <w:tab w:val="right" w:leader="dot" w:pos="8296"/>
            </w:tabs>
            <w:rPr>
              <w:rFonts w:hint="eastAsia"/>
              <w:noProof/>
              <w:sz w:val="22"/>
              <w:szCs w:val="24"/>
              <w14:ligatures w14:val="standardContextual"/>
            </w:rPr>
          </w:pPr>
          <w:hyperlink w:anchor="_Toc217913995" w:history="1">
            <w:r w:rsidRPr="00F33A04">
              <w:rPr>
                <w:rStyle w:val="a3"/>
                <w:rFonts w:hint="eastAsia"/>
                <w:noProof/>
              </w:rPr>
              <w:t>第二节 本文的主要研究工作和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w:t>
            </w:r>
            <w:r>
              <w:rPr>
                <w:rFonts w:hint="eastAsia"/>
                <w:noProof/>
                <w:webHidden/>
              </w:rPr>
              <w:fldChar w:fldCharType="end"/>
            </w:r>
          </w:hyperlink>
        </w:p>
        <w:p w14:paraId="7BB483FC" w14:textId="34B79340" w:rsidR="009411D6" w:rsidRDefault="009411D6">
          <w:pPr>
            <w:pStyle w:val="TOC1"/>
            <w:rPr>
              <w:rFonts w:hint="eastAsia"/>
              <w:noProof/>
              <w:sz w:val="22"/>
              <w:szCs w:val="24"/>
              <w14:ligatures w14:val="standardContextual"/>
            </w:rPr>
          </w:pPr>
          <w:hyperlink w:anchor="_Toc217913996" w:history="1">
            <w:r w:rsidRPr="00F33A04">
              <w:rPr>
                <w:rStyle w:val="a3"/>
                <w:rFonts w:hint="eastAsia"/>
                <w:noProof/>
              </w:rPr>
              <w:t>第二章 开发工具选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w:t>
            </w:r>
            <w:r>
              <w:rPr>
                <w:rFonts w:hint="eastAsia"/>
                <w:noProof/>
                <w:webHidden/>
              </w:rPr>
              <w:fldChar w:fldCharType="end"/>
            </w:r>
          </w:hyperlink>
        </w:p>
        <w:p w14:paraId="5738476B" w14:textId="5FD4B9F5" w:rsidR="009411D6" w:rsidRDefault="009411D6">
          <w:pPr>
            <w:pStyle w:val="TOC1"/>
            <w:rPr>
              <w:rFonts w:hint="eastAsia"/>
              <w:noProof/>
              <w:sz w:val="22"/>
              <w:szCs w:val="24"/>
              <w14:ligatures w14:val="standardContextual"/>
            </w:rPr>
          </w:pPr>
          <w:hyperlink w:anchor="_Toc217913997" w:history="1">
            <w:r w:rsidRPr="00F33A04">
              <w:rPr>
                <w:rStyle w:val="a3"/>
                <w:rFonts w:hint="eastAsia"/>
                <w:noProof/>
              </w:rPr>
              <w:t>第三章 系统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w:t>
            </w:r>
            <w:r>
              <w:rPr>
                <w:rFonts w:hint="eastAsia"/>
                <w:noProof/>
                <w:webHidden/>
              </w:rPr>
              <w:fldChar w:fldCharType="end"/>
            </w:r>
          </w:hyperlink>
        </w:p>
        <w:p w14:paraId="2518AADD" w14:textId="2AB57AC2" w:rsidR="009411D6" w:rsidRDefault="009411D6">
          <w:pPr>
            <w:pStyle w:val="TOC2"/>
            <w:tabs>
              <w:tab w:val="right" w:leader="dot" w:pos="8296"/>
            </w:tabs>
            <w:rPr>
              <w:rFonts w:hint="eastAsia"/>
              <w:noProof/>
              <w:sz w:val="22"/>
              <w:szCs w:val="24"/>
              <w14:ligatures w14:val="standardContextual"/>
            </w:rPr>
          </w:pPr>
          <w:hyperlink w:anchor="_Toc217913998" w:history="1">
            <w:r w:rsidRPr="00F33A04">
              <w:rPr>
                <w:rStyle w:val="a3"/>
                <w:rFonts w:hint="eastAsia"/>
                <w:noProof/>
              </w:rPr>
              <w:t>第一节 总体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w:t>
            </w:r>
            <w:r>
              <w:rPr>
                <w:rFonts w:hint="eastAsia"/>
                <w:noProof/>
                <w:webHidden/>
              </w:rPr>
              <w:fldChar w:fldCharType="end"/>
            </w:r>
          </w:hyperlink>
        </w:p>
        <w:p w14:paraId="3E5FB5B4" w14:textId="3BAB3DF2" w:rsidR="009411D6" w:rsidRDefault="009411D6">
          <w:pPr>
            <w:pStyle w:val="TOC2"/>
            <w:tabs>
              <w:tab w:val="right" w:leader="dot" w:pos="8296"/>
            </w:tabs>
            <w:rPr>
              <w:rFonts w:hint="eastAsia"/>
              <w:noProof/>
              <w:sz w:val="22"/>
              <w:szCs w:val="24"/>
              <w14:ligatures w14:val="standardContextual"/>
            </w:rPr>
          </w:pPr>
          <w:hyperlink w:anchor="_Toc217913999" w:history="1">
            <w:r w:rsidRPr="00F33A04">
              <w:rPr>
                <w:rStyle w:val="a3"/>
                <w:rFonts w:hint="eastAsia"/>
                <w:noProof/>
              </w:rPr>
              <w:t>第二节 MVC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399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5</w:t>
            </w:r>
            <w:r>
              <w:rPr>
                <w:rFonts w:hint="eastAsia"/>
                <w:noProof/>
                <w:webHidden/>
              </w:rPr>
              <w:fldChar w:fldCharType="end"/>
            </w:r>
          </w:hyperlink>
        </w:p>
        <w:p w14:paraId="78CA96ED" w14:textId="0B10D6BA" w:rsidR="009411D6" w:rsidRDefault="009411D6">
          <w:pPr>
            <w:pStyle w:val="TOC3"/>
            <w:rPr>
              <w:rFonts w:asciiTheme="minorHAnsi" w:eastAsiaTheme="minorEastAsia" w:hAnsiTheme="minorHAnsi" w:hint="eastAsia"/>
              <w:sz w:val="22"/>
              <w:szCs w:val="24"/>
              <w14:ligatures w14:val="standardContextual"/>
            </w:rPr>
          </w:pPr>
          <w:hyperlink w:anchor="_Toc217914000" w:history="1">
            <w:r w:rsidRPr="00F33A04">
              <w:rPr>
                <w:rStyle w:val="a3"/>
                <w:rFonts w:hint="eastAsia"/>
              </w:rPr>
              <w:t>3.2.1 Model部分</w:t>
            </w:r>
            <w:r>
              <w:rPr>
                <w:rFonts w:hint="eastAsia"/>
                <w:webHidden/>
              </w:rPr>
              <w:tab/>
            </w:r>
            <w:r>
              <w:rPr>
                <w:rFonts w:hint="eastAsia"/>
                <w:webHidden/>
              </w:rPr>
              <w:fldChar w:fldCharType="begin"/>
            </w:r>
            <w:r>
              <w:rPr>
                <w:rFonts w:hint="eastAsia"/>
                <w:webHidden/>
              </w:rPr>
              <w:instrText xml:space="preserve"> </w:instrText>
            </w:r>
            <w:r>
              <w:rPr>
                <w:webHidden/>
              </w:rPr>
              <w:instrText>PAGEREF _Toc217914000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6</w:t>
            </w:r>
            <w:r>
              <w:rPr>
                <w:rFonts w:hint="eastAsia"/>
                <w:webHidden/>
              </w:rPr>
              <w:fldChar w:fldCharType="end"/>
            </w:r>
          </w:hyperlink>
        </w:p>
        <w:p w14:paraId="0F0CE874" w14:textId="44D4620D" w:rsidR="009411D6" w:rsidRDefault="009411D6">
          <w:pPr>
            <w:pStyle w:val="TOC3"/>
            <w:rPr>
              <w:rFonts w:asciiTheme="minorHAnsi" w:eastAsiaTheme="minorEastAsia" w:hAnsiTheme="minorHAnsi" w:hint="eastAsia"/>
              <w:sz w:val="22"/>
              <w:szCs w:val="24"/>
              <w14:ligatures w14:val="standardContextual"/>
            </w:rPr>
          </w:pPr>
          <w:hyperlink w:anchor="_Toc217914001" w:history="1">
            <w:r w:rsidRPr="00F33A04">
              <w:rPr>
                <w:rStyle w:val="a3"/>
                <w:rFonts w:hint="eastAsia"/>
              </w:rPr>
              <w:t>3.2.2 View部分</w:t>
            </w:r>
            <w:r>
              <w:rPr>
                <w:rFonts w:hint="eastAsia"/>
                <w:webHidden/>
              </w:rPr>
              <w:tab/>
            </w:r>
            <w:r>
              <w:rPr>
                <w:rFonts w:hint="eastAsia"/>
                <w:webHidden/>
              </w:rPr>
              <w:fldChar w:fldCharType="begin"/>
            </w:r>
            <w:r>
              <w:rPr>
                <w:rFonts w:hint="eastAsia"/>
                <w:webHidden/>
              </w:rPr>
              <w:instrText xml:space="preserve"> </w:instrText>
            </w:r>
            <w:r>
              <w:rPr>
                <w:webHidden/>
              </w:rPr>
              <w:instrText>PAGEREF _Toc217914001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7</w:t>
            </w:r>
            <w:r>
              <w:rPr>
                <w:rFonts w:hint="eastAsia"/>
                <w:webHidden/>
              </w:rPr>
              <w:fldChar w:fldCharType="end"/>
            </w:r>
          </w:hyperlink>
        </w:p>
        <w:p w14:paraId="7D3E6269" w14:textId="17866CBF" w:rsidR="009411D6" w:rsidRDefault="009411D6">
          <w:pPr>
            <w:pStyle w:val="TOC3"/>
            <w:rPr>
              <w:rFonts w:asciiTheme="minorHAnsi" w:eastAsiaTheme="minorEastAsia" w:hAnsiTheme="minorHAnsi" w:hint="eastAsia"/>
              <w:sz w:val="22"/>
              <w:szCs w:val="24"/>
              <w14:ligatures w14:val="standardContextual"/>
            </w:rPr>
          </w:pPr>
          <w:hyperlink w:anchor="_Toc217914002" w:history="1">
            <w:r w:rsidRPr="00F33A04">
              <w:rPr>
                <w:rStyle w:val="a3"/>
                <w:rFonts w:hint="eastAsia"/>
              </w:rPr>
              <w:t>3.2.3 Controler部分</w:t>
            </w:r>
            <w:r>
              <w:rPr>
                <w:rFonts w:hint="eastAsia"/>
                <w:webHidden/>
              </w:rPr>
              <w:tab/>
            </w:r>
            <w:r>
              <w:rPr>
                <w:rFonts w:hint="eastAsia"/>
                <w:webHidden/>
              </w:rPr>
              <w:fldChar w:fldCharType="begin"/>
            </w:r>
            <w:r>
              <w:rPr>
                <w:rFonts w:hint="eastAsia"/>
                <w:webHidden/>
              </w:rPr>
              <w:instrText xml:space="preserve"> </w:instrText>
            </w:r>
            <w:r>
              <w:rPr>
                <w:webHidden/>
              </w:rPr>
              <w:instrText>PAGEREF _Toc217914002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1</w:t>
            </w:r>
            <w:r>
              <w:rPr>
                <w:rFonts w:hint="eastAsia"/>
                <w:webHidden/>
              </w:rPr>
              <w:fldChar w:fldCharType="end"/>
            </w:r>
          </w:hyperlink>
        </w:p>
        <w:p w14:paraId="5D523FCB" w14:textId="657B47C4" w:rsidR="009411D6" w:rsidRDefault="009411D6">
          <w:pPr>
            <w:pStyle w:val="TOC2"/>
            <w:tabs>
              <w:tab w:val="right" w:leader="dot" w:pos="8296"/>
            </w:tabs>
            <w:rPr>
              <w:rFonts w:hint="eastAsia"/>
              <w:noProof/>
              <w:sz w:val="22"/>
              <w:szCs w:val="24"/>
              <w14:ligatures w14:val="standardContextual"/>
            </w:rPr>
          </w:pPr>
          <w:hyperlink w:anchor="_Toc217914003" w:history="1">
            <w:r w:rsidRPr="00F33A04">
              <w:rPr>
                <w:rStyle w:val="a3"/>
                <w:rFonts w:hint="eastAsia"/>
                <w:noProof/>
              </w:rPr>
              <w:t>第三节 网络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0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4</w:t>
            </w:r>
            <w:r>
              <w:rPr>
                <w:rFonts w:hint="eastAsia"/>
                <w:noProof/>
                <w:webHidden/>
              </w:rPr>
              <w:fldChar w:fldCharType="end"/>
            </w:r>
          </w:hyperlink>
        </w:p>
        <w:p w14:paraId="37662D15" w14:textId="6AE54B13" w:rsidR="009411D6" w:rsidRDefault="009411D6">
          <w:pPr>
            <w:pStyle w:val="TOC3"/>
            <w:rPr>
              <w:rFonts w:asciiTheme="minorHAnsi" w:eastAsiaTheme="minorEastAsia" w:hAnsiTheme="minorHAnsi" w:hint="eastAsia"/>
              <w:sz w:val="22"/>
              <w:szCs w:val="24"/>
              <w14:ligatures w14:val="standardContextual"/>
            </w:rPr>
          </w:pPr>
          <w:hyperlink w:anchor="_Toc217914004" w:history="1">
            <w:r w:rsidRPr="00F33A04">
              <w:rPr>
                <w:rStyle w:val="a3"/>
                <w:rFonts w:hint="eastAsia"/>
              </w:rPr>
              <w:t>3.3.1. 架构设计</w:t>
            </w:r>
            <w:r>
              <w:rPr>
                <w:rFonts w:hint="eastAsia"/>
                <w:webHidden/>
              </w:rPr>
              <w:tab/>
            </w:r>
            <w:r>
              <w:rPr>
                <w:rFonts w:hint="eastAsia"/>
                <w:webHidden/>
              </w:rPr>
              <w:fldChar w:fldCharType="begin"/>
            </w:r>
            <w:r>
              <w:rPr>
                <w:rFonts w:hint="eastAsia"/>
                <w:webHidden/>
              </w:rPr>
              <w:instrText xml:space="preserve"> </w:instrText>
            </w:r>
            <w:r>
              <w:rPr>
                <w:webHidden/>
              </w:rPr>
              <w:instrText>PAGEREF _Toc217914004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4</w:t>
            </w:r>
            <w:r>
              <w:rPr>
                <w:rFonts w:hint="eastAsia"/>
                <w:webHidden/>
              </w:rPr>
              <w:fldChar w:fldCharType="end"/>
            </w:r>
          </w:hyperlink>
        </w:p>
        <w:p w14:paraId="65DC4C67" w14:textId="74F6DAFC" w:rsidR="009411D6" w:rsidRDefault="009411D6">
          <w:pPr>
            <w:pStyle w:val="TOC3"/>
            <w:rPr>
              <w:rFonts w:asciiTheme="minorHAnsi" w:eastAsiaTheme="minorEastAsia" w:hAnsiTheme="minorHAnsi" w:hint="eastAsia"/>
              <w:sz w:val="22"/>
              <w:szCs w:val="24"/>
              <w14:ligatures w14:val="standardContextual"/>
            </w:rPr>
          </w:pPr>
          <w:hyperlink w:anchor="_Toc217914005" w:history="1">
            <w:r w:rsidRPr="00F33A04">
              <w:rPr>
                <w:rStyle w:val="a3"/>
                <w:rFonts w:hint="eastAsia"/>
              </w:rPr>
              <w:t>3.3.2. 服务器端实现（GameServer.java）</w:t>
            </w:r>
            <w:r>
              <w:rPr>
                <w:rFonts w:hint="eastAsia"/>
                <w:webHidden/>
              </w:rPr>
              <w:tab/>
            </w:r>
            <w:r>
              <w:rPr>
                <w:rFonts w:hint="eastAsia"/>
                <w:webHidden/>
              </w:rPr>
              <w:fldChar w:fldCharType="begin"/>
            </w:r>
            <w:r>
              <w:rPr>
                <w:rFonts w:hint="eastAsia"/>
                <w:webHidden/>
              </w:rPr>
              <w:instrText xml:space="preserve"> </w:instrText>
            </w:r>
            <w:r>
              <w:rPr>
                <w:webHidden/>
              </w:rPr>
              <w:instrText>PAGEREF _Toc217914005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4</w:t>
            </w:r>
            <w:r>
              <w:rPr>
                <w:rFonts w:hint="eastAsia"/>
                <w:webHidden/>
              </w:rPr>
              <w:fldChar w:fldCharType="end"/>
            </w:r>
          </w:hyperlink>
        </w:p>
        <w:p w14:paraId="4F6BFA16" w14:textId="3E7DED73" w:rsidR="009411D6" w:rsidRDefault="009411D6">
          <w:pPr>
            <w:pStyle w:val="TOC3"/>
            <w:rPr>
              <w:rFonts w:asciiTheme="minorHAnsi" w:eastAsiaTheme="minorEastAsia" w:hAnsiTheme="minorHAnsi" w:hint="eastAsia"/>
              <w:sz w:val="22"/>
              <w:szCs w:val="24"/>
              <w14:ligatures w14:val="standardContextual"/>
            </w:rPr>
          </w:pPr>
          <w:hyperlink w:anchor="_Toc217914006" w:history="1">
            <w:r w:rsidRPr="00F33A04">
              <w:rPr>
                <w:rStyle w:val="a3"/>
                <w:rFonts w:hint="eastAsia"/>
              </w:rPr>
              <w:t>3.3.3. 客户端实现（NetworkManager.java）</w:t>
            </w:r>
            <w:r>
              <w:rPr>
                <w:rFonts w:hint="eastAsia"/>
                <w:webHidden/>
              </w:rPr>
              <w:tab/>
            </w:r>
            <w:r>
              <w:rPr>
                <w:rFonts w:hint="eastAsia"/>
                <w:webHidden/>
              </w:rPr>
              <w:fldChar w:fldCharType="begin"/>
            </w:r>
            <w:r>
              <w:rPr>
                <w:rFonts w:hint="eastAsia"/>
                <w:webHidden/>
              </w:rPr>
              <w:instrText xml:space="preserve"> </w:instrText>
            </w:r>
            <w:r>
              <w:rPr>
                <w:webHidden/>
              </w:rPr>
              <w:instrText>PAGEREF _Toc217914006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5</w:t>
            </w:r>
            <w:r>
              <w:rPr>
                <w:rFonts w:hint="eastAsia"/>
                <w:webHidden/>
              </w:rPr>
              <w:fldChar w:fldCharType="end"/>
            </w:r>
          </w:hyperlink>
        </w:p>
        <w:p w14:paraId="7C6602B1" w14:textId="4592B165" w:rsidR="009411D6" w:rsidRDefault="009411D6">
          <w:pPr>
            <w:pStyle w:val="TOC3"/>
            <w:rPr>
              <w:rFonts w:asciiTheme="minorHAnsi" w:eastAsiaTheme="minorEastAsia" w:hAnsiTheme="minorHAnsi" w:hint="eastAsia"/>
              <w:sz w:val="22"/>
              <w:szCs w:val="24"/>
              <w14:ligatures w14:val="standardContextual"/>
            </w:rPr>
          </w:pPr>
          <w:hyperlink w:anchor="_Toc217914007" w:history="1">
            <w:r w:rsidRPr="00F33A04">
              <w:rPr>
                <w:rStyle w:val="a3"/>
                <w:rFonts w:hint="eastAsia"/>
              </w:rPr>
              <w:t>3.3.4. 网络对战流程控制</w:t>
            </w:r>
            <w:r>
              <w:rPr>
                <w:rFonts w:hint="eastAsia"/>
                <w:webHidden/>
              </w:rPr>
              <w:tab/>
            </w:r>
            <w:r>
              <w:rPr>
                <w:rFonts w:hint="eastAsia"/>
                <w:webHidden/>
              </w:rPr>
              <w:fldChar w:fldCharType="begin"/>
            </w:r>
            <w:r>
              <w:rPr>
                <w:rFonts w:hint="eastAsia"/>
                <w:webHidden/>
              </w:rPr>
              <w:instrText xml:space="preserve"> </w:instrText>
            </w:r>
            <w:r>
              <w:rPr>
                <w:webHidden/>
              </w:rPr>
              <w:instrText>PAGEREF _Toc217914007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5</w:t>
            </w:r>
            <w:r>
              <w:rPr>
                <w:rFonts w:hint="eastAsia"/>
                <w:webHidden/>
              </w:rPr>
              <w:fldChar w:fldCharType="end"/>
            </w:r>
          </w:hyperlink>
        </w:p>
        <w:p w14:paraId="7082454C" w14:textId="14C205EC" w:rsidR="009411D6" w:rsidRDefault="009411D6">
          <w:pPr>
            <w:pStyle w:val="TOC2"/>
            <w:tabs>
              <w:tab w:val="right" w:leader="dot" w:pos="8296"/>
            </w:tabs>
            <w:rPr>
              <w:rFonts w:hint="eastAsia"/>
              <w:noProof/>
              <w:sz w:val="22"/>
              <w:szCs w:val="24"/>
              <w14:ligatures w14:val="standardContextual"/>
            </w:rPr>
          </w:pPr>
          <w:hyperlink w:anchor="_Toc217914008" w:history="1">
            <w:r w:rsidRPr="00F33A04">
              <w:rPr>
                <w:rStyle w:val="a3"/>
                <w:rFonts w:hint="eastAsia"/>
                <w:noProof/>
              </w:rPr>
              <w:t>第四节 AI棋手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0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5</w:t>
            </w:r>
            <w:r>
              <w:rPr>
                <w:rFonts w:hint="eastAsia"/>
                <w:noProof/>
                <w:webHidden/>
              </w:rPr>
              <w:fldChar w:fldCharType="end"/>
            </w:r>
          </w:hyperlink>
        </w:p>
        <w:p w14:paraId="50A95E55" w14:textId="61EA30DE" w:rsidR="009411D6" w:rsidRDefault="009411D6">
          <w:pPr>
            <w:pStyle w:val="TOC3"/>
            <w:rPr>
              <w:rFonts w:asciiTheme="minorHAnsi" w:eastAsiaTheme="minorEastAsia" w:hAnsiTheme="minorHAnsi" w:hint="eastAsia"/>
              <w:sz w:val="22"/>
              <w:szCs w:val="24"/>
              <w14:ligatures w14:val="standardContextual"/>
            </w:rPr>
          </w:pPr>
          <w:hyperlink w:anchor="_Toc217914009" w:history="1">
            <w:r w:rsidRPr="00F33A04">
              <w:rPr>
                <w:rStyle w:val="a3"/>
                <w:rFonts w:hint="eastAsia"/>
              </w:rPr>
              <w:t>3.4.1威胁检测层（公共逻辑）</w:t>
            </w:r>
            <w:r>
              <w:rPr>
                <w:rFonts w:hint="eastAsia"/>
                <w:webHidden/>
              </w:rPr>
              <w:tab/>
            </w:r>
            <w:r>
              <w:rPr>
                <w:rFonts w:hint="eastAsia"/>
                <w:webHidden/>
              </w:rPr>
              <w:fldChar w:fldCharType="begin"/>
            </w:r>
            <w:r>
              <w:rPr>
                <w:rFonts w:hint="eastAsia"/>
                <w:webHidden/>
              </w:rPr>
              <w:instrText xml:space="preserve"> </w:instrText>
            </w:r>
            <w:r>
              <w:rPr>
                <w:webHidden/>
              </w:rPr>
              <w:instrText>PAGEREF _Toc217914009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6</w:t>
            </w:r>
            <w:r>
              <w:rPr>
                <w:rFonts w:hint="eastAsia"/>
                <w:webHidden/>
              </w:rPr>
              <w:fldChar w:fldCharType="end"/>
            </w:r>
          </w:hyperlink>
        </w:p>
        <w:p w14:paraId="0C94C81C" w14:textId="6B30D13C" w:rsidR="009411D6" w:rsidRDefault="009411D6">
          <w:pPr>
            <w:pStyle w:val="TOC3"/>
            <w:rPr>
              <w:rFonts w:asciiTheme="minorHAnsi" w:eastAsiaTheme="minorEastAsia" w:hAnsiTheme="minorHAnsi" w:hint="eastAsia"/>
              <w:sz w:val="22"/>
              <w:szCs w:val="24"/>
              <w14:ligatures w14:val="standardContextual"/>
            </w:rPr>
          </w:pPr>
          <w:hyperlink w:anchor="_Toc217914010" w:history="1">
            <w:r w:rsidRPr="00F33A04">
              <w:rPr>
                <w:rStyle w:val="a3"/>
                <w:rFonts w:hint="eastAsia"/>
              </w:rPr>
              <w:t>3.4.2三级难度实现</w:t>
            </w:r>
            <w:r>
              <w:rPr>
                <w:rFonts w:hint="eastAsia"/>
                <w:webHidden/>
              </w:rPr>
              <w:tab/>
            </w:r>
            <w:r>
              <w:rPr>
                <w:rFonts w:hint="eastAsia"/>
                <w:webHidden/>
              </w:rPr>
              <w:fldChar w:fldCharType="begin"/>
            </w:r>
            <w:r>
              <w:rPr>
                <w:rFonts w:hint="eastAsia"/>
                <w:webHidden/>
              </w:rPr>
              <w:instrText xml:space="preserve"> </w:instrText>
            </w:r>
            <w:r>
              <w:rPr>
                <w:webHidden/>
              </w:rPr>
              <w:instrText>PAGEREF _Toc217914010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6</w:t>
            </w:r>
            <w:r>
              <w:rPr>
                <w:rFonts w:hint="eastAsia"/>
                <w:webHidden/>
              </w:rPr>
              <w:fldChar w:fldCharType="end"/>
            </w:r>
          </w:hyperlink>
        </w:p>
        <w:p w14:paraId="42CD9CDC" w14:textId="5390E819" w:rsidR="009411D6" w:rsidRDefault="009411D6">
          <w:pPr>
            <w:pStyle w:val="TOC3"/>
            <w:rPr>
              <w:rFonts w:asciiTheme="minorHAnsi" w:eastAsiaTheme="minorEastAsia" w:hAnsiTheme="minorHAnsi" w:hint="eastAsia"/>
              <w:sz w:val="22"/>
              <w:szCs w:val="24"/>
              <w14:ligatures w14:val="standardContextual"/>
            </w:rPr>
          </w:pPr>
          <w:hyperlink w:anchor="_Toc217914011" w:history="1">
            <w:r w:rsidRPr="00F33A04">
              <w:rPr>
                <w:rStyle w:val="a3"/>
                <w:rFonts w:hint="eastAsia"/>
              </w:rPr>
              <w:t>3.4.3候选落子点生成（getCandidateMoves）</w:t>
            </w:r>
            <w:r>
              <w:rPr>
                <w:rFonts w:hint="eastAsia"/>
                <w:webHidden/>
              </w:rPr>
              <w:tab/>
            </w:r>
            <w:r>
              <w:rPr>
                <w:rFonts w:hint="eastAsia"/>
                <w:webHidden/>
              </w:rPr>
              <w:fldChar w:fldCharType="begin"/>
            </w:r>
            <w:r>
              <w:rPr>
                <w:rFonts w:hint="eastAsia"/>
                <w:webHidden/>
              </w:rPr>
              <w:instrText xml:space="preserve"> </w:instrText>
            </w:r>
            <w:r>
              <w:rPr>
                <w:webHidden/>
              </w:rPr>
              <w:instrText>PAGEREF _Toc217914011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17</w:t>
            </w:r>
            <w:r>
              <w:rPr>
                <w:rFonts w:hint="eastAsia"/>
                <w:webHidden/>
              </w:rPr>
              <w:fldChar w:fldCharType="end"/>
            </w:r>
          </w:hyperlink>
        </w:p>
        <w:p w14:paraId="650770B9" w14:textId="17AD25B6" w:rsidR="009411D6" w:rsidRDefault="009411D6">
          <w:pPr>
            <w:pStyle w:val="TOC2"/>
            <w:tabs>
              <w:tab w:val="right" w:leader="dot" w:pos="8296"/>
            </w:tabs>
            <w:rPr>
              <w:rFonts w:hint="eastAsia"/>
              <w:noProof/>
              <w:sz w:val="22"/>
              <w:szCs w:val="24"/>
              <w14:ligatures w14:val="standardContextual"/>
            </w:rPr>
          </w:pPr>
          <w:hyperlink w:anchor="_Toc217914012" w:history="1">
            <w:r w:rsidRPr="00F33A04">
              <w:rPr>
                <w:rStyle w:val="a3"/>
                <w:rFonts w:hint="eastAsia"/>
                <w:noProof/>
              </w:rPr>
              <w:t>第五节 倒计时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1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7</w:t>
            </w:r>
            <w:r>
              <w:rPr>
                <w:rFonts w:hint="eastAsia"/>
                <w:noProof/>
                <w:webHidden/>
              </w:rPr>
              <w:fldChar w:fldCharType="end"/>
            </w:r>
          </w:hyperlink>
        </w:p>
        <w:p w14:paraId="697C4A03" w14:textId="6D805F49" w:rsidR="009411D6" w:rsidRDefault="009411D6">
          <w:pPr>
            <w:pStyle w:val="TOC2"/>
            <w:tabs>
              <w:tab w:val="right" w:leader="dot" w:pos="8296"/>
            </w:tabs>
            <w:rPr>
              <w:rFonts w:hint="eastAsia"/>
              <w:noProof/>
              <w:sz w:val="22"/>
              <w:szCs w:val="24"/>
              <w14:ligatures w14:val="standardContextual"/>
            </w:rPr>
          </w:pPr>
          <w:hyperlink w:anchor="_Toc217914013" w:history="1">
            <w:r w:rsidRPr="00F33A04">
              <w:rPr>
                <w:rStyle w:val="a3"/>
                <w:rFonts w:hint="eastAsia"/>
                <w:noProof/>
              </w:rPr>
              <w:t>第六节 音乐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1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9</w:t>
            </w:r>
            <w:r>
              <w:rPr>
                <w:rFonts w:hint="eastAsia"/>
                <w:noProof/>
                <w:webHidden/>
              </w:rPr>
              <w:fldChar w:fldCharType="end"/>
            </w:r>
          </w:hyperlink>
        </w:p>
        <w:p w14:paraId="60304901" w14:textId="1F5769C1" w:rsidR="009411D6" w:rsidRDefault="009411D6">
          <w:pPr>
            <w:pStyle w:val="TOC2"/>
            <w:tabs>
              <w:tab w:val="right" w:leader="dot" w:pos="8296"/>
            </w:tabs>
            <w:rPr>
              <w:rFonts w:hint="eastAsia"/>
              <w:noProof/>
              <w:sz w:val="22"/>
              <w:szCs w:val="24"/>
              <w14:ligatures w14:val="standardContextual"/>
            </w:rPr>
          </w:pPr>
          <w:hyperlink w:anchor="_Toc217914014" w:history="1">
            <w:r w:rsidRPr="00F33A04">
              <w:rPr>
                <w:rStyle w:val="a3"/>
                <w:rFonts w:hint="eastAsia"/>
                <w:noProof/>
              </w:rPr>
              <w:t>第七节 自定义按钮部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1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9</w:t>
            </w:r>
            <w:r>
              <w:rPr>
                <w:rFonts w:hint="eastAsia"/>
                <w:noProof/>
                <w:webHidden/>
              </w:rPr>
              <w:fldChar w:fldCharType="end"/>
            </w:r>
          </w:hyperlink>
        </w:p>
        <w:p w14:paraId="376D8521" w14:textId="21A6AAAB" w:rsidR="009411D6" w:rsidRDefault="009411D6">
          <w:pPr>
            <w:pStyle w:val="TOC3"/>
            <w:rPr>
              <w:rFonts w:asciiTheme="minorHAnsi" w:eastAsiaTheme="minorEastAsia" w:hAnsiTheme="minorHAnsi" w:hint="eastAsia"/>
              <w:sz w:val="22"/>
              <w:szCs w:val="24"/>
              <w14:ligatures w14:val="standardContextual"/>
            </w:rPr>
          </w:pPr>
          <w:hyperlink w:anchor="_Toc217914015" w:history="1">
            <w:r w:rsidRPr="00F33A04">
              <w:rPr>
                <w:rStyle w:val="a3"/>
                <w:rFonts w:hint="eastAsia"/>
              </w:rPr>
              <w:t>3.7.1核心实现</w:t>
            </w:r>
            <w:r>
              <w:rPr>
                <w:rFonts w:hint="eastAsia"/>
                <w:webHidden/>
              </w:rPr>
              <w:tab/>
            </w:r>
            <w:r>
              <w:rPr>
                <w:rFonts w:hint="eastAsia"/>
                <w:webHidden/>
              </w:rPr>
              <w:fldChar w:fldCharType="begin"/>
            </w:r>
            <w:r>
              <w:rPr>
                <w:rFonts w:hint="eastAsia"/>
                <w:webHidden/>
              </w:rPr>
              <w:instrText xml:space="preserve"> </w:instrText>
            </w:r>
            <w:r>
              <w:rPr>
                <w:webHidden/>
              </w:rPr>
              <w:instrText>PAGEREF _Toc217914015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0</w:t>
            </w:r>
            <w:r>
              <w:rPr>
                <w:rFonts w:hint="eastAsia"/>
                <w:webHidden/>
              </w:rPr>
              <w:fldChar w:fldCharType="end"/>
            </w:r>
          </w:hyperlink>
        </w:p>
        <w:p w14:paraId="7F990DB0" w14:textId="7837C3CD" w:rsidR="009411D6" w:rsidRDefault="009411D6">
          <w:pPr>
            <w:pStyle w:val="TOC3"/>
            <w:rPr>
              <w:rFonts w:asciiTheme="minorHAnsi" w:eastAsiaTheme="minorEastAsia" w:hAnsiTheme="minorHAnsi" w:hint="eastAsia"/>
              <w:sz w:val="22"/>
              <w:szCs w:val="24"/>
              <w14:ligatures w14:val="standardContextual"/>
            </w:rPr>
          </w:pPr>
          <w:hyperlink w:anchor="_Toc217914016" w:history="1">
            <w:r w:rsidRPr="00F33A04">
              <w:rPr>
                <w:rStyle w:val="a3"/>
                <w:rFonts w:hint="eastAsia"/>
              </w:rPr>
              <w:t>3.7.2自定义绘制逻辑</w:t>
            </w:r>
            <w:r>
              <w:rPr>
                <w:rFonts w:hint="eastAsia"/>
                <w:webHidden/>
              </w:rPr>
              <w:tab/>
            </w:r>
            <w:r>
              <w:rPr>
                <w:rFonts w:hint="eastAsia"/>
                <w:webHidden/>
              </w:rPr>
              <w:fldChar w:fldCharType="begin"/>
            </w:r>
            <w:r>
              <w:rPr>
                <w:rFonts w:hint="eastAsia"/>
                <w:webHidden/>
              </w:rPr>
              <w:instrText xml:space="preserve"> </w:instrText>
            </w:r>
            <w:r>
              <w:rPr>
                <w:webHidden/>
              </w:rPr>
              <w:instrText>PAGEREF _Toc217914016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0</w:t>
            </w:r>
            <w:r>
              <w:rPr>
                <w:rFonts w:hint="eastAsia"/>
                <w:webHidden/>
              </w:rPr>
              <w:fldChar w:fldCharType="end"/>
            </w:r>
          </w:hyperlink>
        </w:p>
        <w:p w14:paraId="2DAF1CD0" w14:textId="7F631C45" w:rsidR="009411D6" w:rsidRDefault="009411D6">
          <w:pPr>
            <w:pStyle w:val="TOC1"/>
            <w:rPr>
              <w:rFonts w:hint="eastAsia"/>
              <w:noProof/>
              <w:sz w:val="22"/>
              <w:szCs w:val="24"/>
              <w14:ligatures w14:val="standardContextual"/>
            </w:rPr>
          </w:pPr>
          <w:hyperlink w:anchor="_Toc217914017" w:history="1">
            <w:r w:rsidRPr="00F33A04">
              <w:rPr>
                <w:rStyle w:val="a3"/>
                <w:rFonts w:hint="eastAsia"/>
                <w:noProof/>
              </w:rPr>
              <w:t>第四章 系统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1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1</w:t>
            </w:r>
            <w:r>
              <w:rPr>
                <w:rFonts w:hint="eastAsia"/>
                <w:noProof/>
                <w:webHidden/>
              </w:rPr>
              <w:fldChar w:fldCharType="end"/>
            </w:r>
          </w:hyperlink>
        </w:p>
        <w:p w14:paraId="31F1256A" w14:textId="7BC838F4" w:rsidR="009411D6" w:rsidRDefault="009411D6">
          <w:pPr>
            <w:pStyle w:val="TOC2"/>
            <w:tabs>
              <w:tab w:val="right" w:leader="dot" w:pos="8296"/>
            </w:tabs>
            <w:rPr>
              <w:rFonts w:hint="eastAsia"/>
              <w:noProof/>
              <w:sz w:val="22"/>
              <w:szCs w:val="24"/>
              <w14:ligatures w14:val="standardContextual"/>
            </w:rPr>
          </w:pPr>
          <w:hyperlink w:anchor="_Toc217914018" w:history="1">
            <w:r w:rsidRPr="00F33A04">
              <w:rPr>
                <w:rStyle w:val="a3"/>
                <w:rFonts w:hint="eastAsia"/>
                <w:noProof/>
              </w:rPr>
              <w:t>第一节 关键问题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1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1</w:t>
            </w:r>
            <w:r>
              <w:rPr>
                <w:rFonts w:hint="eastAsia"/>
                <w:noProof/>
                <w:webHidden/>
              </w:rPr>
              <w:fldChar w:fldCharType="end"/>
            </w:r>
          </w:hyperlink>
        </w:p>
        <w:p w14:paraId="0B3522C9" w14:textId="20BB9C8F" w:rsidR="009411D6" w:rsidRDefault="009411D6">
          <w:pPr>
            <w:pStyle w:val="TOC3"/>
            <w:rPr>
              <w:rFonts w:asciiTheme="minorHAnsi" w:eastAsiaTheme="minorEastAsia" w:hAnsiTheme="minorHAnsi" w:hint="eastAsia"/>
              <w:sz w:val="22"/>
              <w:szCs w:val="24"/>
              <w14:ligatures w14:val="standardContextual"/>
            </w:rPr>
          </w:pPr>
          <w:hyperlink w:anchor="_Toc217914019" w:history="1">
            <w:r w:rsidRPr="00F33A04">
              <w:rPr>
                <w:rStyle w:val="a3"/>
                <w:rFonts w:hint="eastAsia"/>
              </w:rPr>
              <w:t>4.1.1. SwingUtilities.invokeLater安全更新UI</w:t>
            </w:r>
            <w:r>
              <w:rPr>
                <w:rFonts w:hint="eastAsia"/>
                <w:webHidden/>
              </w:rPr>
              <w:tab/>
            </w:r>
            <w:r>
              <w:rPr>
                <w:rFonts w:hint="eastAsia"/>
                <w:webHidden/>
              </w:rPr>
              <w:fldChar w:fldCharType="begin"/>
            </w:r>
            <w:r>
              <w:rPr>
                <w:rFonts w:hint="eastAsia"/>
                <w:webHidden/>
              </w:rPr>
              <w:instrText xml:space="preserve"> </w:instrText>
            </w:r>
            <w:r>
              <w:rPr>
                <w:webHidden/>
              </w:rPr>
              <w:instrText>PAGEREF _Toc217914019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1</w:t>
            </w:r>
            <w:r>
              <w:rPr>
                <w:rFonts w:hint="eastAsia"/>
                <w:webHidden/>
              </w:rPr>
              <w:fldChar w:fldCharType="end"/>
            </w:r>
          </w:hyperlink>
        </w:p>
        <w:p w14:paraId="1084333E" w14:textId="260A04E9" w:rsidR="009411D6" w:rsidRDefault="009411D6">
          <w:pPr>
            <w:pStyle w:val="TOC3"/>
            <w:rPr>
              <w:rFonts w:asciiTheme="minorHAnsi" w:eastAsiaTheme="minorEastAsia" w:hAnsiTheme="minorHAnsi" w:hint="eastAsia"/>
              <w:sz w:val="22"/>
              <w:szCs w:val="24"/>
              <w14:ligatures w14:val="standardContextual"/>
            </w:rPr>
          </w:pPr>
          <w:hyperlink w:anchor="_Toc217914020" w:history="1">
            <w:r w:rsidRPr="00F33A04">
              <w:rPr>
                <w:rStyle w:val="a3"/>
                <w:rFonts w:hint="eastAsia"/>
              </w:rPr>
              <w:t>4.1.2. 联网悔棋的双方交互流程</w:t>
            </w:r>
            <w:r>
              <w:rPr>
                <w:rFonts w:hint="eastAsia"/>
                <w:webHidden/>
              </w:rPr>
              <w:tab/>
            </w:r>
            <w:r>
              <w:rPr>
                <w:rFonts w:hint="eastAsia"/>
                <w:webHidden/>
              </w:rPr>
              <w:fldChar w:fldCharType="begin"/>
            </w:r>
            <w:r>
              <w:rPr>
                <w:rFonts w:hint="eastAsia"/>
                <w:webHidden/>
              </w:rPr>
              <w:instrText xml:space="preserve"> </w:instrText>
            </w:r>
            <w:r>
              <w:rPr>
                <w:webHidden/>
              </w:rPr>
              <w:instrText>PAGEREF _Toc217914020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2</w:t>
            </w:r>
            <w:r>
              <w:rPr>
                <w:rFonts w:hint="eastAsia"/>
                <w:webHidden/>
              </w:rPr>
              <w:fldChar w:fldCharType="end"/>
            </w:r>
          </w:hyperlink>
        </w:p>
        <w:p w14:paraId="3AAE8A2B" w14:textId="4F8E33CC" w:rsidR="009411D6" w:rsidRDefault="009411D6">
          <w:pPr>
            <w:pStyle w:val="TOC3"/>
            <w:rPr>
              <w:rFonts w:asciiTheme="minorHAnsi" w:eastAsiaTheme="minorEastAsia" w:hAnsiTheme="minorHAnsi" w:hint="eastAsia"/>
              <w:sz w:val="22"/>
              <w:szCs w:val="24"/>
              <w14:ligatures w14:val="standardContextual"/>
            </w:rPr>
          </w:pPr>
          <w:hyperlink w:anchor="_Toc217914021" w:history="1">
            <w:r w:rsidRPr="00F33A04">
              <w:rPr>
                <w:rStyle w:val="a3"/>
                <w:rFonts w:hint="eastAsia"/>
              </w:rPr>
              <w:t>4.1.3. MCTS算法改进</w:t>
            </w:r>
            <w:r>
              <w:rPr>
                <w:rFonts w:hint="eastAsia"/>
                <w:webHidden/>
              </w:rPr>
              <w:tab/>
            </w:r>
            <w:r>
              <w:rPr>
                <w:rFonts w:hint="eastAsia"/>
                <w:webHidden/>
              </w:rPr>
              <w:fldChar w:fldCharType="begin"/>
            </w:r>
            <w:r>
              <w:rPr>
                <w:rFonts w:hint="eastAsia"/>
                <w:webHidden/>
              </w:rPr>
              <w:instrText xml:space="preserve"> </w:instrText>
            </w:r>
            <w:r>
              <w:rPr>
                <w:webHidden/>
              </w:rPr>
              <w:instrText>PAGEREF _Toc217914021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3</w:t>
            </w:r>
            <w:r>
              <w:rPr>
                <w:rFonts w:hint="eastAsia"/>
                <w:webHidden/>
              </w:rPr>
              <w:fldChar w:fldCharType="end"/>
            </w:r>
          </w:hyperlink>
        </w:p>
        <w:p w14:paraId="54F779BF" w14:textId="6E0324F8" w:rsidR="009411D6" w:rsidRDefault="009411D6">
          <w:pPr>
            <w:pStyle w:val="TOC3"/>
            <w:rPr>
              <w:rFonts w:asciiTheme="minorHAnsi" w:eastAsiaTheme="minorEastAsia" w:hAnsiTheme="minorHAnsi" w:hint="eastAsia"/>
              <w:sz w:val="22"/>
              <w:szCs w:val="24"/>
              <w14:ligatures w14:val="standardContextual"/>
            </w:rPr>
          </w:pPr>
          <w:hyperlink w:anchor="_Toc217914022" w:history="1">
            <w:r w:rsidRPr="00F33A04">
              <w:rPr>
                <w:rStyle w:val="a3"/>
                <w:rFonts w:hint="eastAsia"/>
              </w:rPr>
              <w:t>4.1.4. DeepSeek API集成与JSON处理</w:t>
            </w:r>
            <w:r>
              <w:rPr>
                <w:rFonts w:hint="eastAsia"/>
                <w:webHidden/>
              </w:rPr>
              <w:tab/>
            </w:r>
            <w:r>
              <w:rPr>
                <w:rFonts w:hint="eastAsia"/>
                <w:webHidden/>
              </w:rPr>
              <w:fldChar w:fldCharType="begin"/>
            </w:r>
            <w:r>
              <w:rPr>
                <w:rFonts w:hint="eastAsia"/>
                <w:webHidden/>
              </w:rPr>
              <w:instrText xml:space="preserve"> </w:instrText>
            </w:r>
            <w:r>
              <w:rPr>
                <w:webHidden/>
              </w:rPr>
              <w:instrText>PAGEREF _Toc217914022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24</w:t>
            </w:r>
            <w:r>
              <w:rPr>
                <w:rFonts w:hint="eastAsia"/>
                <w:webHidden/>
              </w:rPr>
              <w:fldChar w:fldCharType="end"/>
            </w:r>
          </w:hyperlink>
        </w:p>
        <w:p w14:paraId="35068455" w14:textId="7A45B60C" w:rsidR="009411D6" w:rsidRDefault="009411D6">
          <w:pPr>
            <w:pStyle w:val="TOC2"/>
            <w:tabs>
              <w:tab w:val="right" w:leader="dot" w:pos="8296"/>
            </w:tabs>
            <w:rPr>
              <w:rFonts w:hint="eastAsia"/>
              <w:noProof/>
              <w:sz w:val="22"/>
              <w:szCs w:val="24"/>
              <w14:ligatures w14:val="standardContextual"/>
            </w:rPr>
          </w:pPr>
          <w:hyperlink w:anchor="_Toc217914023" w:history="1">
            <w:r w:rsidRPr="00F33A04">
              <w:rPr>
                <w:rStyle w:val="a3"/>
                <w:rFonts w:hint="eastAsia"/>
                <w:noProof/>
              </w:rPr>
              <w:t>第二节 实现效果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6</w:t>
            </w:r>
            <w:r>
              <w:rPr>
                <w:rFonts w:hint="eastAsia"/>
                <w:noProof/>
                <w:webHidden/>
              </w:rPr>
              <w:fldChar w:fldCharType="end"/>
            </w:r>
          </w:hyperlink>
        </w:p>
        <w:p w14:paraId="560F7297" w14:textId="652EF943" w:rsidR="009411D6" w:rsidRDefault="009411D6">
          <w:pPr>
            <w:pStyle w:val="TOC1"/>
            <w:rPr>
              <w:rFonts w:hint="eastAsia"/>
              <w:noProof/>
              <w:sz w:val="22"/>
              <w:szCs w:val="24"/>
              <w14:ligatures w14:val="standardContextual"/>
            </w:rPr>
          </w:pPr>
          <w:hyperlink w:anchor="_Toc217914024" w:history="1">
            <w:r w:rsidRPr="00F33A04">
              <w:rPr>
                <w:rStyle w:val="a3"/>
                <w:rFonts w:hint="eastAsia"/>
                <w:noProof/>
              </w:rPr>
              <w:t>第五章 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7</w:t>
            </w:r>
            <w:r>
              <w:rPr>
                <w:rFonts w:hint="eastAsia"/>
                <w:noProof/>
                <w:webHidden/>
              </w:rPr>
              <w:fldChar w:fldCharType="end"/>
            </w:r>
          </w:hyperlink>
        </w:p>
        <w:p w14:paraId="29ABF029" w14:textId="3EF02B83" w:rsidR="009411D6" w:rsidRDefault="009411D6">
          <w:pPr>
            <w:pStyle w:val="TOC2"/>
            <w:tabs>
              <w:tab w:val="right" w:leader="dot" w:pos="8296"/>
            </w:tabs>
            <w:rPr>
              <w:rFonts w:hint="eastAsia"/>
              <w:noProof/>
              <w:sz w:val="22"/>
              <w:szCs w:val="24"/>
              <w14:ligatures w14:val="standardContextual"/>
            </w:rPr>
          </w:pPr>
          <w:hyperlink w:anchor="_Toc217914025" w:history="1">
            <w:r w:rsidRPr="00F33A04">
              <w:rPr>
                <w:rStyle w:val="a3"/>
                <w:rFonts w:hint="eastAsia"/>
                <w:noProof/>
              </w:rPr>
              <w:t>第一节 全文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7</w:t>
            </w:r>
            <w:r>
              <w:rPr>
                <w:rFonts w:hint="eastAsia"/>
                <w:noProof/>
                <w:webHidden/>
              </w:rPr>
              <w:fldChar w:fldCharType="end"/>
            </w:r>
          </w:hyperlink>
        </w:p>
        <w:p w14:paraId="44291E8D" w14:textId="1809994C" w:rsidR="009411D6" w:rsidRDefault="009411D6">
          <w:pPr>
            <w:pStyle w:val="TOC2"/>
            <w:tabs>
              <w:tab w:val="right" w:leader="dot" w:pos="8296"/>
            </w:tabs>
            <w:rPr>
              <w:rFonts w:hint="eastAsia"/>
              <w:noProof/>
              <w:sz w:val="22"/>
              <w:szCs w:val="24"/>
              <w14:ligatures w14:val="standardContextual"/>
            </w:rPr>
          </w:pPr>
          <w:hyperlink w:anchor="_Toc217914026" w:history="1">
            <w:r w:rsidRPr="00F33A04">
              <w:rPr>
                <w:rStyle w:val="a3"/>
                <w:rFonts w:hint="eastAsia"/>
                <w:noProof/>
              </w:rPr>
              <w:t>第二节 未来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7</w:t>
            </w:r>
            <w:r>
              <w:rPr>
                <w:rFonts w:hint="eastAsia"/>
                <w:noProof/>
                <w:webHidden/>
              </w:rPr>
              <w:fldChar w:fldCharType="end"/>
            </w:r>
          </w:hyperlink>
        </w:p>
        <w:p w14:paraId="7885CFE6" w14:textId="26E309B0" w:rsidR="009411D6" w:rsidRDefault="009411D6">
          <w:pPr>
            <w:pStyle w:val="TOC1"/>
            <w:rPr>
              <w:rFonts w:hint="eastAsia"/>
              <w:noProof/>
              <w:sz w:val="22"/>
              <w:szCs w:val="24"/>
              <w14:ligatures w14:val="standardContextual"/>
            </w:rPr>
          </w:pPr>
          <w:hyperlink w:anchor="_Toc217914027" w:history="1">
            <w:r w:rsidRPr="00F33A04">
              <w:rPr>
                <w:rStyle w:val="a3"/>
                <w:rFonts w:ascii="Times New Roman" w:eastAsia="宋体" w:hAnsi="Times New Roman"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7</w:t>
            </w:r>
            <w:r>
              <w:rPr>
                <w:rFonts w:hint="eastAsia"/>
                <w:noProof/>
                <w:webHidden/>
              </w:rPr>
              <w:fldChar w:fldCharType="end"/>
            </w:r>
          </w:hyperlink>
        </w:p>
        <w:p w14:paraId="4085B21A" w14:textId="22CE0342" w:rsidR="009411D6" w:rsidRDefault="009411D6">
          <w:pPr>
            <w:pStyle w:val="TOC1"/>
            <w:rPr>
              <w:rFonts w:hint="eastAsia"/>
              <w:noProof/>
              <w:sz w:val="22"/>
              <w:szCs w:val="24"/>
              <w14:ligatures w14:val="standardContextual"/>
            </w:rPr>
          </w:pPr>
          <w:hyperlink w:anchor="_Toc217914028" w:history="1">
            <w:r w:rsidRPr="00F33A04">
              <w:rPr>
                <w:rStyle w:val="a3"/>
                <w:rFonts w:ascii="Times New Roman" w:eastAsia="宋体" w:hAnsi="Times New Roman"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791402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8</w:t>
            </w:r>
            <w:r>
              <w:rPr>
                <w:rFonts w:hint="eastAsia"/>
                <w:noProof/>
                <w:webHidden/>
              </w:rPr>
              <w:fldChar w:fldCharType="end"/>
            </w:r>
          </w:hyperlink>
        </w:p>
        <w:p w14:paraId="67BF792B" w14:textId="640E598C" w:rsidR="00E31DFE" w:rsidRPr="009E0AC5" w:rsidRDefault="00E31DFE">
          <w:pPr>
            <w:rPr>
              <w:rFonts w:ascii="Times New Roman" w:eastAsia="宋体" w:hAnsi="Times New Roman"/>
            </w:rPr>
          </w:pPr>
          <w:r w:rsidRPr="009E0AC5">
            <w:rPr>
              <w:rFonts w:ascii="Times New Roman" w:eastAsia="宋体" w:hAnsi="Times New Roman"/>
              <w:b/>
              <w:bCs/>
              <w:lang w:val="zh-CN"/>
            </w:rPr>
            <w:fldChar w:fldCharType="end"/>
          </w:r>
        </w:p>
      </w:sdtContent>
    </w:sdt>
    <w:p w14:paraId="066BCCCE" w14:textId="66DD1E49" w:rsidR="007E31D2" w:rsidRPr="009E0AC5" w:rsidRDefault="007E31D2" w:rsidP="007E31D2">
      <w:pPr>
        <w:ind w:leftChars="200" w:left="1620" w:hangingChars="500" w:hanging="1200"/>
        <w:rPr>
          <w:rFonts w:ascii="Times New Roman" w:eastAsia="宋体" w:hAnsi="Times New Roman"/>
          <w:sz w:val="24"/>
        </w:rPr>
      </w:pPr>
    </w:p>
    <w:p w14:paraId="6AB7DED3" w14:textId="77777777" w:rsidR="00141B46" w:rsidRPr="009E0AC5" w:rsidRDefault="00141B46" w:rsidP="007E31D2">
      <w:pPr>
        <w:ind w:leftChars="200" w:left="2026" w:hangingChars="500" w:hanging="1606"/>
        <w:rPr>
          <w:rFonts w:ascii="Times New Roman" w:eastAsia="宋体" w:hAnsi="Times New Roman" w:cs="Times New Roman"/>
          <w:b/>
          <w:bCs/>
          <w:sz w:val="32"/>
          <w:szCs w:val="32"/>
        </w:rPr>
        <w:sectPr w:rsidR="00141B46" w:rsidRPr="009E0AC5" w:rsidSect="009773E1">
          <w:headerReference w:type="default" r:id="rId12"/>
          <w:pgSz w:w="11906" w:h="16838"/>
          <w:pgMar w:top="1440" w:right="1800" w:bottom="1440" w:left="1800" w:header="851" w:footer="992" w:gutter="0"/>
          <w:pgNumType w:fmt="upperRoman"/>
          <w:cols w:space="425"/>
          <w:docGrid w:type="lines" w:linePitch="312"/>
        </w:sectPr>
      </w:pPr>
    </w:p>
    <w:p w14:paraId="6C3B740D" w14:textId="7C621DD6" w:rsidR="000B4FCD" w:rsidRDefault="00C90337" w:rsidP="00AD1614">
      <w:pPr>
        <w:pStyle w:val="a8"/>
      </w:pPr>
      <w:bookmarkStart w:id="3" w:name="_Toc217913993"/>
      <w:r w:rsidRPr="00C26D3F">
        <w:rPr>
          <w:rFonts w:hint="eastAsia"/>
        </w:rPr>
        <w:lastRenderedPageBreak/>
        <w:t>第一章</w:t>
      </w:r>
      <w:r w:rsidRPr="00C26D3F">
        <w:rPr>
          <w:rFonts w:hint="eastAsia"/>
        </w:rPr>
        <w:t xml:space="preserve"> </w:t>
      </w:r>
      <w:r w:rsidRPr="00C26D3F">
        <w:rPr>
          <w:rFonts w:hint="eastAsia"/>
        </w:rPr>
        <w:t>绪论</w:t>
      </w:r>
      <w:bookmarkEnd w:id="3"/>
    </w:p>
    <w:p w14:paraId="136BEB6A" w14:textId="29E5645C" w:rsidR="00CA412E" w:rsidRDefault="00CA412E" w:rsidP="00CA412E">
      <w:pPr>
        <w:pStyle w:val="my"/>
        <w:ind w:firstLineChars="200" w:firstLine="480"/>
        <w:rPr>
          <w:rFonts w:hint="eastAsia"/>
        </w:rPr>
      </w:pPr>
      <w:r>
        <w:rPr>
          <w:rFonts w:hint="eastAsia"/>
        </w:rPr>
        <w:t>五子棋，又称"连珠"、"</w:t>
      </w:r>
      <w:proofErr w:type="spellStart"/>
      <w:r>
        <w:rPr>
          <w:rFonts w:hint="eastAsia"/>
        </w:rPr>
        <w:t>Gomoku</w:t>
      </w:r>
      <w:proofErr w:type="spellEnd"/>
      <w:r>
        <w:rPr>
          <w:rFonts w:hint="eastAsia"/>
        </w:rPr>
        <w:t>"，是一种起源于中国古代的传统棋类游戏，其规则简单</w:t>
      </w:r>
      <w:proofErr w:type="gramStart"/>
      <w:r>
        <w:rPr>
          <w:rFonts w:hint="eastAsia"/>
        </w:rPr>
        <w:t>易懂但</w:t>
      </w:r>
      <w:proofErr w:type="gramEnd"/>
      <w:r>
        <w:rPr>
          <w:rFonts w:hint="eastAsia"/>
        </w:rPr>
        <w:t>策略丰富，兼具娱乐性与竞技性，在世界范围内拥有广泛的爱好者群体。随着计算机技术的飞速发展，棋类游戏作为人工智能研究的重要载体，其电子化、智能化发展已成为计算机应用领域的一个重要研究方向。</w:t>
      </w:r>
    </w:p>
    <w:p w14:paraId="44157611" w14:textId="2E330492" w:rsidR="00CA412E" w:rsidRPr="00AD1614" w:rsidRDefault="00CA412E" w:rsidP="00CA412E">
      <w:pPr>
        <w:pStyle w:val="my"/>
        <w:ind w:firstLineChars="200" w:firstLine="480"/>
        <w:rPr>
          <w:rFonts w:hint="eastAsia"/>
        </w:rPr>
      </w:pPr>
      <w:r>
        <w:rPr>
          <w:rFonts w:hint="eastAsia"/>
        </w:rPr>
        <w:t>Java作为一种成熟、稳定、跨平台的面向对象编程语言，自1995年诞生以来，凭借其"一次编写，到处运行"的特性、丰富的类库支持和良好的社区生态，在企业级应用、移动开发和教学实践等领域得到了广泛应用。然而，在游戏开发领域，特别是桌面图形界面游戏开发中，Java的应用价值和潜力尚未得到充分挖掘。</w:t>
      </w:r>
    </w:p>
    <w:p w14:paraId="24B49124" w14:textId="10ED1542" w:rsidR="00825FB1" w:rsidRPr="00AD1614" w:rsidRDefault="00C90337" w:rsidP="00AD1614">
      <w:pPr>
        <w:pStyle w:val="aa"/>
        <w:rPr>
          <w:rFonts w:hint="eastAsia"/>
        </w:rPr>
      </w:pPr>
      <w:bookmarkStart w:id="4" w:name="_Toc217913994"/>
      <w:r w:rsidRPr="009E0AC5">
        <w:rPr>
          <w:rFonts w:hint="eastAsia"/>
        </w:rPr>
        <w:t>第一节</w:t>
      </w:r>
      <w:r w:rsidRPr="009E0AC5">
        <w:rPr>
          <w:rFonts w:hint="eastAsia"/>
        </w:rPr>
        <w:t xml:space="preserve"> </w:t>
      </w:r>
      <w:r w:rsidRPr="009E0AC5">
        <w:rPr>
          <w:rFonts w:hint="eastAsia"/>
        </w:rPr>
        <w:t>研究背景及研究意义</w:t>
      </w:r>
      <w:bookmarkEnd w:id="4"/>
    </w:p>
    <w:p w14:paraId="0836A45C" w14:textId="1FFE036D" w:rsidR="009E14C2" w:rsidRPr="009E14C2" w:rsidRDefault="009E14C2" w:rsidP="009E14C2">
      <w:pPr>
        <w:pStyle w:val="my"/>
        <w:ind w:firstLine="420"/>
        <w:rPr>
          <w:rFonts w:ascii="Times New Roman" w:hAnsi="Times New Roman"/>
        </w:rPr>
      </w:pPr>
      <w:r w:rsidRPr="009E14C2">
        <w:rPr>
          <w:rFonts w:ascii="Times New Roman" w:hAnsi="Times New Roman" w:hint="eastAsia"/>
        </w:rPr>
        <w:t>用</w:t>
      </w:r>
      <w:r w:rsidRPr="009E14C2">
        <w:rPr>
          <w:rFonts w:ascii="Times New Roman" w:hAnsi="Times New Roman" w:hint="eastAsia"/>
        </w:rPr>
        <w:t>Java</w:t>
      </w:r>
      <w:r w:rsidRPr="009E14C2">
        <w:rPr>
          <w:rFonts w:ascii="Times New Roman" w:hAnsi="Times New Roman" w:hint="eastAsia"/>
        </w:rPr>
        <w:t>开发五子棋小游戏具有以下重要意义：</w:t>
      </w:r>
    </w:p>
    <w:p w14:paraId="068D6C1D" w14:textId="27C78D59" w:rsidR="009E14C2" w:rsidRPr="009E14C2" w:rsidRDefault="009E14C2" w:rsidP="009E14C2">
      <w:pPr>
        <w:pStyle w:val="my"/>
        <w:rPr>
          <w:rFonts w:ascii="Times New Roman" w:hAnsi="Times New Roman"/>
        </w:rPr>
      </w:pPr>
      <w:r>
        <w:rPr>
          <w:rFonts w:ascii="Times New Roman" w:hAnsi="Times New Roman" w:hint="eastAsia"/>
        </w:rPr>
        <w:t>1.</w:t>
      </w:r>
      <w:r w:rsidRPr="009E14C2">
        <w:rPr>
          <w:rFonts w:ascii="Times New Roman" w:hAnsi="Times New Roman" w:hint="eastAsia"/>
        </w:rPr>
        <w:t>教育价值：五子棋游戏开发涵盖了</w:t>
      </w:r>
      <w:r w:rsidRPr="009E14C2">
        <w:rPr>
          <w:rFonts w:ascii="Times New Roman" w:hAnsi="Times New Roman" w:hint="eastAsia"/>
        </w:rPr>
        <w:t>Java</w:t>
      </w:r>
      <w:r w:rsidRPr="009E14C2">
        <w:rPr>
          <w:rFonts w:ascii="Times New Roman" w:hAnsi="Times New Roman" w:hint="eastAsia"/>
        </w:rPr>
        <w:t>编程的多个核心知识点，包括图形界面开发、多线程编程、网络通信、算法设计等，是学习</w:t>
      </w:r>
      <w:r w:rsidRPr="009E14C2">
        <w:rPr>
          <w:rFonts w:ascii="Times New Roman" w:hAnsi="Times New Roman" w:hint="eastAsia"/>
        </w:rPr>
        <w:t>Java</w:t>
      </w:r>
      <w:r w:rsidRPr="009E14C2">
        <w:rPr>
          <w:rFonts w:ascii="Times New Roman" w:hAnsi="Times New Roman" w:hint="eastAsia"/>
        </w:rPr>
        <w:t>编程的</w:t>
      </w:r>
      <w:proofErr w:type="gramStart"/>
      <w:r w:rsidRPr="009E14C2">
        <w:rPr>
          <w:rFonts w:ascii="Times New Roman" w:hAnsi="Times New Roman" w:hint="eastAsia"/>
        </w:rPr>
        <w:t>优秀实践</w:t>
      </w:r>
      <w:proofErr w:type="gramEnd"/>
      <w:r w:rsidRPr="009E14C2">
        <w:rPr>
          <w:rFonts w:ascii="Times New Roman" w:hAnsi="Times New Roman" w:hint="eastAsia"/>
        </w:rPr>
        <w:t>项目。</w:t>
      </w:r>
    </w:p>
    <w:p w14:paraId="17E9827E" w14:textId="17699B13" w:rsidR="009E14C2" w:rsidRPr="009E14C2" w:rsidRDefault="009E14C2" w:rsidP="009E14C2">
      <w:pPr>
        <w:pStyle w:val="my"/>
        <w:rPr>
          <w:rFonts w:ascii="Times New Roman" w:hAnsi="Times New Roman"/>
        </w:rPr>
      </w:pPr>
      <w:r>
        <w:rPr>
          <w:rFonts w:ascii="Times New Roman" w:hAnsi="Times New Roman" w:hint="eastAsia"/>
        </w:rPr>
        <w:t>2.</w:t>
      </w:r>
      <w:r w:rsidRPr="009E14C2">
        <w:rPr>
          <w:rFonts w:ascii="Times New Roman" w:hAnsi="Times New Roman" w:hint="eastAsia"/>
        </w:rPr>
        <w:t>技术验证：通过该项目可以验证</w:t>
      </w:r>
      <w:r w:rsidRPr="009E14C2">
        <w:rPr>
          <w:rFonts w:ascii="Times New Roman" w:hAnsi="Times New Roman" w:hint="eastAsia"/>
        </w:rPr>
        <w:t>Java</w:t>
      </w:r>
      <w:r w:rsidRPr="009E14C2">
        <w:rPr>
          <w:rFonts w:ascii="Times New Roman" w:hAnsi="Times New Roman" w:hint="eastAsia"/>
        </w:rPr>
        <w:t>在游戏开发领域的适用性，探索</w:t>
      </w:r>
      <w:r w:rsidRPr="009E14C2">
        <w:rPr>
          <w:rFonts w:ascii="Times New Roman" w:hAnsi="Times New Roman" w:hint="eastAsia"/>
        </w:rPr>
        <w:t>Java</w:t>
      </w:r>
      <w:r w:rsidRPr="009E14C2">
        <w:rPr>
          <w:rFonts w:ascii="Times New Roman" w:hAnsi="Times New Roman" w:hint="eastAsia"/>
        </w:rPr>
        <w:t>在实时交互应用中的性能表现和技术解决方案。</w:t>
      </w:r>
    </w:p>
    <w:p w14:paraId="4F381956" w14:textId="3E9D95FF" w:rsidR="009E14C2" w:rsidRPr="009E14C2" w:rsidRDefault="009E14C2" w:rsidP="009E14C2">
      <w:pPr>
        <w:pStyle w:val="my"/>
        <w:rPr>
          <w:rFonts w:ascii="Times New Roman" w:hAnsi="Times New Roman"/>
        </w:rPr>
      </w:pPr>
      <w:r>
        <w:rPr>
          <w:rFonts w:ascii="Times New Roman" w:hAnsi="Times New Roman" w:hint="eastAsia"/>
        </w:rPr>
        <w:t>3.</w:t>
      </w:r>
      <w:r w:rsidRPr="009E14C2">
        <w:rPr>
          <w:rFonts w:ascii="Times New Roman" w:hAnsi="Times New Roman" w:hint="eastAsia"/>
        </w:rPr>
        <w:t>算法研究：五子棋</w:t>
      </w:r>
      <w:r w:rsidRPr="009E14C2">
        <w:rPr>
          <w:rFonts w:ascii="Times New Roman" w:hAnsi="Times New Roman" w:hint="eastAsia"/>
        </w:rPr>
        <w:t>AI</w:t>
      </w:r>
      <w:r w:rsidRPr="009E14C2">
        <w:rPr>
          <w:rFonts w:ascii="Times New Roman" w:hAnsi="Times New Roman" w:hint="eastAsia"/>
        </w:rPr>
        <w:t>的实现涉及多种算法，如蒙特卡洛树搜索、博弈树搜索等，为人工智能算法研究提供了实际应用场景。</w:t>
      </w:r>
    </w:p>
    <w:p w14:paraId="7512050C" w14:textId="12F8BB31" w:rsidR="00FC464C" w:rsidRPr="009E0AC5" w:rsidRDefault="009E14C2" w:rsidP="009E14C2">
      <w:pPr>
        <w:pStyle w:val="my"/>
        <w:rPr>
          <w:rFonts w:ascii="Times New Roman" w:hAnsi="Times New Roman"/>
        </w:rPr>
      </w:pPr>
      <w:r>
        <w:rPr>
          <w:rFonts w:ascii="Times New Roman" w:hAnsi="Times New Roman" w:hint="eastAsia"/>
        </w:rPr>
        <w:t>4.</w:t>
      </w:r>
      <w:r w:rsidRPr="009E14C2">
        <w:rPr>
          <w:rFonts w:ascii="Times New Roman" w:hAnsi="Times New Roman" w:hint="eastAsia"/>
        </w:rPr>
        <w:t>工程实践：完整的游戏开发过程涵盖了软件工程的各个阶段，从需求分析、系统设计到编码实现和测试，是软件工程实践的典型案例。</w:t>
      </w:r>
    </w:p>
    <w:p w14:paraId="3C363DAF" w14:textId="326BD039" w:rsidR="00C90337" w:rsidRPr="009E0AC5" w:rsidRDefault="00C90337" w:rsidP="000D25EF">
      <w:pPr>
        <w:pStyle w:val="aa"/>
        <w:rPr>
          <w:rFonts w:hint="eastAsia"/>
        </w:rPr>
      </w:pPr>
      <w:bookmarkStart w:id="5" w:name="_Toc217913995"/>
      <w:r w:rsidRPr="009E0AC5">
        <w:rPr>
          <w:rFonts w:hint="eastAsia"/>
        </w:rPr>
        <w:t>第</w:t>
      </w:r>
      <w:r w:rsidR="002C6E6E">
        <w:rPr>
          <w:rFonts w:hint="eastAsia"/>
        </w:rPr>
        <w:t>二</w:t>
      </w:r>
      <w:r w:rsidRPr="009E0AC5">
        <w:rPr>
          <w:rFonts w:hint="eastAsia"/>
        </w:rPr>
        <w:t>节</w:t>
      </w:r>
      <w:r w:rsidRPr="009E0AC5">
        <w:rPr>
          <w:rFonts w:hint="eastAsia"/>
        </w:rPr>
        <w:t xml:space="preserve"> </w:t>
      </w:r>
      <w:r w:rsidRPr="009E0AC5">
        <w:rPr>
          <w:rFonts w:hint="eastAsia"/>
        </w:rPr>
        <w:t>本文的</w:t>
      </w:r>
      <w:r w:rsidR="00E3348B" w:rsidRPr="009E0AC5">
        <w:rPr>
          <w:rFonts w:hint="eastAsia"/>
        </w:rPr>
        <w:t>主要研究工作</w:t>
      </w:r>
      <w:r w:rsidR="00CB150B" w:rsidRPr="009E0AC5">
        <w:rPr>
          <w:rFonts w:hint="eastAsia"/>
        </w:rPr>
        <w:t>和</w:t>
      </w:r>
      <w:r w:rsidRPr="009E0AC5">
        <w:rPr>
          <w:rFonts w:hint="eastAsia"/>
        </w:rPr>
        <w:t>组织结构</w:t>
      </w:r>
      <w:bookmarkEnd w:id="5"/>
    </w:p>
    <w:p w14:paraId="4BAB8D4A" w14:textId="1A247B17" w:rsidR="009E14C2" w:rsidRPr="009E14C2" w:rsidRDefault="009E14C2" w:rsidP="009E14C2">
      <w:pPr>
        <w:pStyle w:val="my"/>
        <w:ind w:firstLineChars="100" w:firstLine="240"/>
        <w:rPr>
          <w:rFonts w:ascii="Times New Roman" w:hAnsi="Times New Roman"/>
        </w:rPr>
      </w:pPr>
      <w:r w:rsidRPr="009E14C2">
        <w:rPr>
          <w:rFonts w:ascii="Times New Roman" w:hAnsi="Times New Roman" w:hint="eastAsia"/>
        </w:rPr>
        <w:t>本文主要研究工作包括：</w:t>
      </w:r>
    </w:p>
    <w:p w14:paraId="4576222C" w14:textId="65E99BA3" w:rsidR="009E14C2" w:rsidRPr="009E14C2" w:rsidRDefault="009E14C2" w:rsidP="009E14C2">
      <w:pPr>
        <w:pStyle w:val="my"/>
        <w:rPr>
          <w:rFonts w:ascii="Times New Roman" w:hAnsi="Times New Roman"/>
        </w:rPr>
      </w:pPr>
      <w:r>
        <w:rPr>
          <w:rFonts w:ascii="Times New Roman" w:hAnsi="Times New Roman" w:hint="eastAsia"/>
        </w:rPr>
        <w:lastRenderedPageBreak/>
        <w:t>1.</w:t>
      </w:r>
      <w:r w:rsidRPr="009E14C2">
        <w:rPr>
          <w:rFonts w:ascii="Times New Roman" w:hAnsi="Times New Roman" w:hint="eastAsia"/>
        </w:rPr>
        <w:t>设计并实现基于</w:t>
      </w:r>
      <w:r w:rsidRPr="009E14C2">
        <w:rPr>
          <w:rFonts w:ascii="Times New Roman" w:hAnsi="Times New Roman" w:hint="eastAsia"/>
        </w:rPr>
        <w:t>MVC</w:t>
      </w:r>
      <w:r w:rsidRPr="009E14C2">
        <w:rPr>
          <w:rFonts w:ascii="Times New Roman" w:hAnsi="Times New Roman" w:hint="eastAsia"/>
        </w:rPr>
        <w:t>架构的五子棋游戏系统</w:t>
      </w:r>
    </w:p>
    <w:p w14:paraId="7092C9B4" w14:textId="264FEB76" w:rsidR="009E14C2" w:rsidRPr="009E14C2" w:rsidRDefault="009E14C2" w:rsidP="009E14C2">
      <w:pPr>
        <w:pStyle w:val="my"/>
        <w:rPr>
          <w:rFonts w:ascii="Times New Roman" w:hAnsi="Times New Roman"/>
        </w:rPr>
      </w:pPr>
      <w:r>
        <w:rPr>
          <w:rFonts w:ascii="Times New Roman" w:hAnsi="Times New Roman" w:hint="eastAsia"/>
        </w:rPr>
        <w:t>2.</w:t>
      </w:r>
      <w:r w:rsidRPr="009E14C2">
        <w:rPr>
          <w:rFonts w:ascii="Times New Roman" w:hAnsi="Times New Roman" w:hint="eastAsia"/>
        </w:rPr>
        <w:t>开发三种游戏模式：单机对战、人机对战和网络对战</w:t>
      </w:r>
    </w:p>
    <w:p w14:paraId="1FB4256F" w14:textId="625599FC" w:rsidR="009E14C2" w:rsidRPr="009E14C2" w:rsidRDefault="009E14C2" w:rsidP="009E14C2">
      <w:pPr>
        <w:pStyle w:val="my"/>
        <w:rPr>
          <w:rFonts w:ascii="Times New Roman" w:hAnsi="Times New Roman"/>
        </w:rPr>
      </w:pPr>
      <w:r>
        <w:rPr>
          <w:rFonts w:ascii="Times New Roman" w:hAnsi="Times New Roman" w:hint="eastAsia"/>
        </w:rPr>
        <w:t>3.</w:t>
      </w:r>
      <w:r w:rsidRPr="009E14C2">
        <w:rPr>
          <w:rFonts w:ascii="Times New Roman" w:hAnsi="Times New Roman" w:hint="eastAsia"/>
        </w:rPr>
        <w:t>实现三级</w:t>
      </w:r>
      <w:r w:rsidRPr="009E14C2">
        <w:rPr>
          <w:rFonts w:ascii="Times New Roman" w:hAnsi="Times New Roman" w:hint="eastAsia"/>
        </w:rPr>
        <w:t>AI</w:t>
      </w:r>
      <w:r w:rsidRPr="009E14C2">
        <w:rPr>
          <w:rFonts w:ascii="Times New Roman" w:hAnsi="Times New Roman" w:hint="eastAsia"/>
        </w:rPr>
        <w:t>难度的人机对战系统</w:t>
      </w:r>
    </w:p>
    <w:p w14:paraId="514FB452" w14:textId="0EA9099F" w:rsidR="009E14C2" w:rsidRPr="009E14C2" w:rsidRDefault="009E14C2" w:rsidP="009E14C2">
      <w:pPr>
        <w:pStyle w:val="my"/>
        <w:rPr>
          <w:rFonts w:ascii="Times New Roman" w:hAnsi="Times New Roman"/>
        </w:rPr>
      </w:pPr>
      <w:r>
        <w:rPr>
          <w:rFonts w:ascii="Times New Roman" w:hAnsi="Times New Roman" w:hint="eastAsia"/>
        </w:rPr>
        <w:t>4.</w:t>
      </w:r>
      <w:r w:rsidRPr="009E14C2">
        <w:rPr>
          <w:rFonts w:ascii="Times New Roman" w:hAnsi="Times New Roman" w:hint="eastAsia"/>
        </w:rPr>
        <w:t>设计并实现网络对战模块</w:t>
      </w:r>
    </w:p>
    <w:p w14:paraId="2B470DC6" w14:textId="6AA4FC1A" w:rsidR="009E14C2" w:rsidRPr="009E14C2" w:rsidRDefault="009E14C2" w:rsidP="009E14C2">
      <w:pPr>
        <w:pStyle w:val="my"/>
        <w:rPr>
          <w:rFonts w:ascii="Times New Roman" w:hAnsi="Times New Roman"/>
        </w:rPr>
      </w:pPr>
      <w:r>
        <w:rPr>
          <w:rFonts w:ascii="Times New Roman" w:hAnsi="Times New Roman" w:hint="eastAsia"/>
        </w:rPr>
        <w:t>5.</w:t>
      </w:r>
      <w:r w:rsidRPr="009E14C2">
        <w:rPr>
          <w:rFonts w:ascii="Times New Roman" w:hAnsi="Times New Roman" w:hint="eastAsia"/>
        </w:rPr>
        <w:t>开发完整的用户界面和辅助功能</w:t>
      </w:r>
    </w:p>
    <w:p w14:paraId="672DD1BE" w14:textId="6656ED7D" w:rsidR="009E14C2" w:rsidRPr="009E14C2" w:rsidRDefault="009E14C2" w:rsidP="009E14C2">
      <w:pPr>
        <w:pStyle w:val="my"/>
        <w:ind w:firstLineChars="100" w:firstLine="240"/>
        <w:rPr>
          <w:rFonts w:ascii="Times New Roman" w:hAnsi="Times New Roman"/>
        </w:rPr>
      </w:pPr>
      <w:r w:rsidRPr="009E14C2">
        <w:rPr>
          <w:rFonts w:ascii="Times New Roman" w:hAnsi="Times New Roman" w:hint="eastAsia"/>
        </w:rPr>
        <w:t>本文组织结构如下：</w:t>
      </w:r>
    </w:p>
    <w:p w14:paraId="023C8407" w14:textId="0758E0A5" w:rsidR="009E14C2" w:rsidRDefault="009E14C2" w:rsidP="009E14C2">
      <w:pPr>
        <w:pStyle w:val="my"/>
        <w:ind w:leftChars="0" w:left="0" w:firstLine="420"/>
        <w:rPr>
          <w:rFonts w:ascii="Times New Roman" w:hAnsi="Times New Roman"/>
        </w:rPr>
      </w:pPr>
      <w:r>
        <w:rPr>
          <w:rFonts w:ascii="Times New Roman" w:hAnsi="Times New Roman" w:hint="eastAsia"/>
        </w:rPr>
        <w:t>第一章</w:t>
      </w:r>
      <w:r>
        <w:rPr>
          <w:rFonts w:ascii="Times New Roman" w:hAnsi="Times New Roman" w:hint="eastAsia"/>
        </w:rPr>
        <w:t xml:space="preserve"> </w:t>
      </w:r>
      <w:r>
        <w:rPr>
          <w:rFonts w:ascii="Times New Roman" w:hAnsi="Times New Roman" w:hint="eastAsia"/>
        </w:rPr>
        <w:t>绪论，介绍本文的研究背景以及研究意义，介绍本文的主要研究工作与组织结构</w:t>
      </w:r>
    </w:p>
    <w:p w14:paraId="075BFB70" w14:textId="77777777" w:rsidR="009E14C2" w:rsidRDefault="009E14C2" w:rsidP="009E14C2">
      <w:pPr>
        <w:pStyle w:val="my"/>
        <w:ind w:leftChars="0" w:left="0" w:firstLine="420"/>
        <w:rPr>
          <w:rFonts w:ascii="Times New Roman" w:hAnsi="Times New Roman"/>
        </w:rPr>
      </w:pPr>
      <w:r w:rsidRPr="009E14C2">
        <w:rPr>
          <w:rFonts w:ascii="Times New Roman" w:hAnsi="Times New Roman" w:hint="eastAsia"/>
        </w:rPr>
        <w:t>第二章介绍开发工具选型，分析选择</w:t>
      </w:r>
      <w:r w:rsidRPr="009E14C2">
        <w:rPr>
          <w:rFonts w:ascii="Times New Roman" w:hAnsi="Times New Roman" w:hint="eastAsia"/>
        </w:rPr>
        <w:t>Java</w:t>
      </w:r>
      <w:r w:rsidRPr="009E14C2">
        <w:rPr>
          <w:rFonts w:ascii="Times New Roman" w:hAnsi="Times New Roman" w:hint="eastAsia"/>
        </w:rPr>
        <w:t>和</w:t>
      </w:r>
      <w:r w:rsidRPr="009E14C2">
        <w:rPr>
          <w:rFonts w:ascii="Times New Roman" w:hAnsi="Times New Roman" w:hint="eastAsia"/>
        </w:rPr>
        <w:t>Eclipse</w:t>
      </w:r>
      <w:r w:rsidRPr="009E14C2">
        <w:rPr>
          <w:rFonts w:ascii="Times New Roman" w:hAnsi="Times New Roman" w:hint="eastAsia"/>
        </w:rPr>
        <w:t>的原因。</w:t>
      </w:r>
    </w:p>
    <w:p w14:paraId="47179A31" w14:textId="77777777" w:rsidR="009E14C2" w:rsidRDefault="009E14C2" w:rsidP="009E14C2">
      <w:pPr>
        <w:pStyle w:val="my"/>
        <w:ind w:leftChars="0" w:left="0" w:firstLine="420"/>
        <w:rPr>
          <w:rFonts w:ascii="Times New Roman" w:hAnsi="Times New Roman"/>
        </w:rPr>
      </w:pPr>
      <w:r w:rsidRPr="009E14C2">
        <w:rPr>
          <w:rFonts w:ascii="Times New Roman" w:hAnsi="Times New Roman" w:hint="eastAsia"/>
        </w:rPr>
        <w:t>第三章详细阐述系统设计，包括总体架构和各个模块的设计。</w:t>
      </w:r>
    </w:p>
    <w:p w14:paraId="233C7BE3" w14:textId="77777777" w:rsidR="009E14C2" w:rsidRDefault="009E14C2" w:rsidP="009E14C2">
      <w:pPr>
        <w:pStyle w:val="my"/>
        <w:ind w:leftChars="0" w:left="0" w:firstLine="420"/>
        <w:rPr>
          <w:rFonts w:ascii="Times New Roman" w:hAnsi="Times New Roman"/>
        </w:rPr>
      </w:pPr>
      <w:r w:rsidRPr="009E14C2">
        <w:rPr>
          <w:rFonts w:ascii="Times New Roman" w:hAnsi="Times New Roman" w:hint="eastAsia"/>
        </w:rPr>
        <w:t>第四</w:t>
      </w:r>
      <w:proofErr w:type="gramStart"/>
      <w:r w:rsidRPr="009E14C2">
        <w:rPr>
          <w:rFonts w:ascii="Times New Roman" w:hAnsi="Times New Roman" w:hint="eastAsia"/>
        </w:rPr>
        <w:t>章重点</w:t>
      </w:r>
      <w:proofErr w:type="gramEnd"/>
      <w:r w:rsidRPr="009E14C2">
        <w:rPr>
          <w:rFonts w:ascii="Times New Roman" w:hAnsi="Times New Roman" w:hint="eastAsia"/>
        </w:rPr>
        <w:t>描述系统实现过程中的关键问题和解决方案</w:t>
      </w:r>
      <w:r>
        <w:rPr>
          <w:rFonts w:ascii="Times New Roman" w:hAnsi="Times New Roman" w:hint="eastAsia"/>
        </w:rPr>
        <w:t>，</w:t>
      </w:r>
      <w:r w:rsidRPr="009E14C2">
        <w:rPr>
          <w:rFonts w:ascii="Times New Roman" w:hAnsi="Times New Roman" w:hint="eastAsia"/>
        </w:rPr>
        <w:t>展示系统实现效果并进行性能分析。</w:t>
      </w:r>
    </w:p>
    <w:p w14:paraId="59D7EDAB" w14:textId="626976C0" w:rsidR="003042A1" w:rsidRPr="009E0AC5" w:rsidRDefault="00984D44" w:rsidP="009E14C2">
      <w:pPr>
        <w:pStyle w:val="my"/>
        <w:ind w:leftChars="0" w:left="0" w:firstLine="420"/>
        <w:rPr>
          <w:rFonts w:ascii="Times New Roman" w:hAnsi="Times New Roman"/>
        </w:rPr>
      </w:pPr>
      <w:r w:rsidRPr="009E0AC5">
        <w:rPr>
          <w:rFonts w:ascii="Times New Roman" w:hAnsi="Times New Roman" w:hint="eastAsia"/>
        </w:rPr>
        <w:t>第五</w:t>
      </w:r>
      <w:proofErr w:type="gramStart"/>
      <w:r w:rsidRPr="009E0AC5">
        <w:rPr>
          <w:rFonts w:ascii="Times New Roman" w:hAnsi="Times New Roman" w:hint="eastAsia"/>
        </w:rPr>
        <w:t>章总结</w:t>
      </w:r>
      <w:proofErr w:type="gramEnd"/>
      <w:r w:rsidRPr="009E0AC5">
        <w:rPr>
          <w:rFonts w:ascii="Times New Roman" w:hAnsi="Times New Roman" w:hint="eastAsia"/>
        </w:rPr>
        <w:t>与展望</w:t>
      </w:r>
      <w:r w:rsidR="003B75AF" w:rsidRPr="009E0AC5">
        <w:rPr>
          <w:rFonts w:ascii="Times New Roman" w:hAnsi="Times New Roman" w:hint="eastAsia"/>
        </w:rPr>
        <w:t>，对本文内容作了简要总结</w:t>
      </w:r>
      <w:r w:rsidR="003D778C" w:rsidRPr="009E0AC5">
        <w:rPr>
          <w:rFonts w:ascii="Times New Roman" w:hAnsi="Times New Roman" w:hint="eastAsia"/>
        </w:rPr>
        <w:t>以及根据当前存在的不足提出新的展望。</w:t>
      </w:r>
    </w:p>
    <w:p w14:paraId="41D1B469" w14:textId="77777777" w:rsidR="003E3512" w:rsidRPr="009E0AC5" w:rsidRDefault="003E3512" w:rsidP="007D2D3D">
      <w:pPr>
        <w:pStyle w:val="my"/>
        <w:ind w:leftChars="0" w:left="0"/>
        <w:rPr>
          <w:rFonts w:ascii="Times New Roman" w:hAnsi="Times New Roman"/>
        </w:rPr>
        <w:sectPr w:rsidR="003E3512" w:rsidRPr="009E0AC5" w:rsidSect="009773E1">
          <w:headerReference w:type="default" r:id="rId13"/>
          <w:pgSz w:w="11906" w:h="16838"/>
          <w:pgMar w:top="1440" w:right="1800" w:bottom="1440" w:left="1800" w:header="851" w:footer="992" w:gutter="0"/>
          <w:pgNumType w:start="1"/>
          <w:cols w:space="425"/>
          <w:docGrid w:type="lines" w:linePitch="312"/>
        </w:sectPr>
      </w:pPr>
    </w:p>
    <w:p w14:paraId="526E9407" w14:textId="4F7D1472" w:rsidR="00B85EE2" w:rsidRPr="009E14C2" w:rsidRDefault="00DC56BE" w:rsidP="009E14C2">
      <w:pPr>
        <w:pStyle w:val="a8"/>
        <w:rPr>
          <w:rFonts w:hint="eastAsia"/>
        </w:rPr>
      </w:pPr>
      <w:bookmarkStart w:id="6" w:name="_Toc217913996"/>
      <w:r w:rsidRPr="009E0AC5">
        <w:rPr>
          <w:rFonts w:hint="eastAsia"/>
        </w:rPr>
        <w:lastRenderedPageBreak/>
        <w:t>第二章</w:t>
      </w:r>
      <w:r w:rsidRPr="009E0AC5">
        <w:rPr>
          <w:rFonts w:hint="eastAsia"/>
        </w:rPr>
        <w:t xml:space="preserve"> </w:t>
      </w:r>
      <w:r w:rsidR="002C6E6E">
        <w:rPr>
          <w:rFonts w:hint="eastAsia"/>
        </w:rPr>
        <w:t>开发工具选型</w:t>
      </w:r>
      <w:bookmarkEnd w:id="6"/>
    </w:p>
    <w:p w14:paraId="42208F6E" w14:textId="13E69B6B" w:rsidR="009E14C2" w:rsidRPr="009E14C2" w:rsidRDefault="009E14C2" w:rsidP="009E14C2">
      <w:pPr>
        <w:pStyle w:val="my"/>
        <w:rPr>
          <w:rFonts w:ascii="Times New Roman" w:hAnsi="Times New Roman"/>
        </w:rPr>
      </w:pPr>
      <w:r w:rsidRPr="009E14C2">
        <w:rPr>
          <w:rFonts w:ascii="Times New Roman" w:hAnsi="Times New Roman"/>
        </w:rPr>
        <w:t>在项目开发初期，我对比了多种编程语言：</w:t>
      </w:r>
    </w:p>
    <w:p w14:paraId="762B3B9C" w14:textId="77777777" w:rsidR="009E14C2" w:rsidRPr="009E14C2" w:rsidRDefault="009E14C2" w:rsidP="009E14C2">
      <w:pPr>
        <w:pStyle w:val="my"/>
        <w:numPr>
          <w:ilvl w:val="0"/>
          <w:numId w:val="4"/>
        </w:numPr>
        <w:ind w:left="780"/>
        <w:rPr>
          <w:rFonts w:ascii="Times New Roman" w:hAnsi="Times New Roman"/>
        </w:rPr>
      </w:pPr>
      <w:r w:rsidRPr="009E14C2">
        <w:rPr>
          <w:rFonts w:ascii="Times New Roman" w:hAnsi="Times New Roman"/>
          <w:b/>
          <w:bCs/>
        </w:rPr>
        <w:t>C++</w:t>
      </w:r>
      <w:r w:rsidRPr="009E14C2">
        <w:rPr>
          <w:rFonts w:ascii="Times New Roman" w:hAnsi="Times New Roman"/>
        </w:rPr>
        <w:t>：性能优异，但开发效率较低，跨平台性较差</w:t>
      </w:r>
    </w:p>
    <w:p w14:paraId="739AC8E7" w14:textId="77777777" w:rsidR="009E14C2" w:rsidRPr="009E14C2" w:rsidRDefault="009E14C2" w:rsidP="009E14C2">
      <w:pPr>
        <w:pStyle w:val="my"/>
        <w:numPr>
          <w:ilvl w:val="0"/>
          <w:numId w:val="4"/>
        </w:numPr>
        <w:ind w:left="780"/>
        <w:rPr>
          <w:rFonts w:ascii="Times New Roman" w:hAnsi="Times New Roman"/>
        </w:rPr>
      </w:pPr>
      <w:r w:rsidRPr="009E14C2">
        <w:rPr>
          <w:rFonts w:ascii="Times New Roman" w:hAnsi="Times New Roman"/>
          <w:b/>
          <w:bCs/>
        </w:rPr>
        <w:t>Python</w:t>
      </w:r>
      <w:r w:rsidRPr="009E14C2">
        <w:rPr>
          <w:rFonts w:ascii="Times New Roman" w:hAnsi="Times New Roman"/>
        </w:rPr>
        <w:t>：开发效率高，但运行效率较低，打包部署复杂</w:t>
      </w:r>
    </w:p>
    <w:p w14:paraId="141A423A" w14:textId="77777777" w:rsidR="009E14C2" w:rsidRPr="009E14C2" w:rsidRDefault="009E14C2" w:rsidP="009E14C2">
      <w:pPr>
        <w:pStyle w:val="my"/>
        <w:numPr>
          <w:ilvl w:val="0"/>
          <w:numId w:val="4"/>
        </w:numPr>
        <w:ind w:left="780"/>
        <w:rPr>
          <w:rFonts w:ascii="Times New Roman" w:hAnsi="Times New Roman"/>
        </w:rPr>
      </w:pPr>
      <w:r w:rsidRPr="009E14C2">
        <w:rPr>
          <w:rFonts w:ascii="Times New Roman" w:hAnsi="Times New Roman"/>
          <w:b/>
          <w:bCs/>
        </w:rPr>
        <w:t>JavaScript</w:t>
      </w:r>
      <w:r w:rsidRPr="009E14C2">
        <w:rPr>
          <w:rFonts w:ascii="Times New Roman" w:hAnsi="Times New Roman"/>
        </w:rPr>
        <w:t>：适合</w:t>
      </w:r>
      <w:r w:rsidRPr="009E14C2">
        <w:rPr>
          <w:rFonts w:ascii="Times New Roman" w:hAnsi="Times New Roman"/>
        </w:rPr>
        <w:t>Web</w:t>
      </w:r>
      <w:r w:rsidRPr="009E14C2">
        <w:rPr>
          <w:rFonts w:ascii="Times New Roman" w:hAnsi="Times New Roman"/>
        </w:rPr>
        <w:t>开发，但本地应用开发不够成熟</w:t>
      </w:r>
    </w:p>
    <w:p w14:paraId="4E6B6BBC" w14:textId="77777777" w:rsidR="009E14C2" w:rsidRPr="009E14C2" w:rsidRDefault="009E14C2" w:rsidP="009E14C2">
      <w:pPr>
        <w:pStyle w:val="my"/>
        <w:numPr>
          <w:ilvl w:val="0"/>
          <w:numId w:val="4"/>
        </w:numPr>
        <w:ind w:left="780"/>
        <w:rPr>
          <w:rFonts w:ascii="Times New Roman" w:hAnsi="Times New Roman"/>
        </w:rPr>
      </w:pPr>
      <w:r w:rsidRPr="009E14C2">
        <w:rPr>
          <w:rFonts w:ascii="Times New Roman" w:hAnsi="Times New Roman"/>
          <w:b/>
          <w:bCs/>
        </w:rPr>
        <w:t>Java</w:t>
      </w:r>
      <w:r w:rsidRPr="009E14C2">
        <w:rPr>
          <w:rFonts w:ascii="Times New Roman" w:hAnsi="Times New Roman"/>
        </w:rPr>
        <w:t>：平衡了开发效率和运行性能，跨平台性好，生态系统完善</w:t>
      </w:r>
    </w:p>
    <w:p w14:paraId="0A10DBC6" w14:textId="77777777" w:rsidR="009E14C2" w:rsidRPr="009E14C2" w:rsidRDefault="009E14C2" w:rsidP="009E14C2">
      <w:pPr>
        <w:pStyle w:val="my"/>
        <w:rPr>
          <w:rFonts w:ascii="Times New Roman" w:hAnsi="Times New Roman"/>
        </w:rPr>
      </w:pPr>
      <w:r w:rsidRPr="009E14C2">
        <w:rPr>
          <w:rFonts w:ascii="Times New Roman" w:hAnsi="Times New Roman"/>
        </w:rPr>
        <w:t>最终选择</w:t>
      </w:r>
      <w:r w:rsidRPr="009E14C2">
        <w:rPr>
          <w:rFonts w:ascii="Times New Roman" w:hAnsi="Times New Roman"/>
        </w:rPr>
        <w:t>Java</w:t>
      </w:r>
      <w:r w:rsidRPr="009E14C2">
        <w:rPr>
          <w:rFonts w:ascii="Times New Roman" w:hAnsi="Times New Roman"/>
        </w:rPr>
        <w:t>的主要原因：</w:t>
      </w:r>
    </w:p>
    <w:p w14:paraId="43CBF18D" w14:textId="77777777" w:rsidR="009E14C2" w:rsidRPr="009E14C2" w:rsidRDefault="009E14C2" w:rsidP="009E14C2">
      <w:pPr>
        <w:pStyle w:val="my"/>
        <w:numPr>
          <w:ilvl w:val="0"/>
          <w:numId w:val="5"/>
        </w:numPr>
        <w:ind w:left="780"/>
        <w:rPr>
          <w:rFonts w:ascii="Times New Roman" w:hAnsi="Times New Roman"/>
        </w:rPr>
      </w:pPr>
      <w:r w:rsidRPr="009E14C2">
        <w:rPr>
          <w:rFonts w:ascii="Times New Roman" w:hAnsi="Times New Roman"/>
          <w:b/>
          <w:bCs/>
        </w:rPr>
        <w:t>跨平台性</w:t>
      </w:r>
      <w:r w:rsidRPr="009E14C2">
        <w:rPr>
          <w:rFonts w:ascii="Times New Roman" w:hAnsi="Times New Roman"/>
        </w:rPr>
        <w:t>：游戏可以在</w:t>
      </w:r>
      <w:r w:rsidRPr="009E14C2">
        <w:rPr>
          <w:rFonts w:ascii="Times New Roman" w:hAnsi="Times New Roman"/>
        </w:rPr>
        <w:t>Windows</w:t>
      </w:r>
      <w:r w:rsidRPr="009E14C2">
        <w:rPr>
          <w:rFonts w:ascii="Times New Roman" w:hAnsi="Times New Roman"/>
        </w:rPr>
        <w:t>、</w:t>
      </w:r>
      <w:r w:rsidRPr="009E14C2">
        <w:rPr>
          <w:rFonts w:ascii="Times New Roman" w:hAnsi="Times New Roman"/>
        </w:rPr>
        <w:t>macOS</w:t>
      </w:r>
      <w:r w:rsidRPr="009E14C2">
        <w:rPr>
          <w:rFonts w:ascii="Times New Roman" w:hAnsi="Times New Roman"/>
        </w:rPr>
        <w:t>、</w:t>
      </w:r>
      <w:r w:rsidRPr="009E14C2">
        <w:rPr>
          <w:rFonts w:ascii="Times New Roman" w:hAnsi="Times New Roman"/>
        </w:rPr>
        <w:t>Linux</w:t>
      </w:r>
      <w:r w:rsidRPr="009E14C2">
        <w:rPr>
          <w:rFonts w:ascii="Times New Roman" w:hAnsi="Times New Roman"/>
        </w:rPr>
        <w:t>系统上运行</w:t>
      </w:r>
    </w:p>
    <w:p w14:paraId="01FE9807" w14:textId="77777777" w:rsidR="009E14C2" w:rsidRPr="009E14C2" w:rsidRDefault="009E14C2" w:rsidP="009E14C2">
      <w:pPr>
        <w:pStyle w:val="my"/>
        <w:numPr>
          <w:ilvl w:val="0"/>
          <w:numId w:val="5"/>
        </w:numPr>
        <w:ind w:left="780"/>
        <w:rPr>
          <w:rFonts w:ascii="Times New Roman" w:hAnsi="Times New Roman"/>
        </w:rPr>
      </w:pPr>
      <w:r w:rsidRPr="009E14C2">
        <w:rPr>
          <w:rFonts w:ascii="Times New Roman" w:hAnsi="Times New Roman"/>
          <w:b/>
          <w:bCs/>
        </w:rPr>
        <w:t>丰富的类库</w:t>
      </w:r>
      <w:r w:rsidRPr="009E14C2">
        <w:rPr>
          <w:rFonts w:ascii="Times New Roman" w:hAnsi="Times New Roman"/>
        </w:rPr>
        <w:t>：</w:t>
      </w:r>
      <w:r w:rsidRPr="009E14C2">
        <w:rPr>
          <w:rFonts w:ascii="Times New Roman" w:hAnsi="Times New Roman"/>
        </w:rPr>
        <w:t>Swing</w:t>
      </w:r>
      <w:r w:rsidRPr="009E14C2">
        <w:rPr>
          <w:rFonts w:ascii="Times New Roman" w:hAnsi="Times New Roman"/>
        </w:rPr>
        <w:t>图形库、多线程支持、网络编程等</w:t>
      </w:r>
    </w:p>
    <w:p w14:paraId="1F1AE3F1" w14:textId="77777777" w:rsidR="009E14C2" w:rsidRPr="009E14C2" w:rsidRDefault="009E14C2" w:rsidP="009E14C2">
      <w:pPr>
        <w:pStyle w:val="my"/>
        <w:numPr>
          <w:ilvl w:val="0"/>
          <w:numId w:val="5"/>
        </w:numPr>
        <w:ind w:left="780"/>
        <w:rPr>
          <w:rFonts w:ascii="Times New Roman" w:hAnsi="Times New Roman"/>
        </w:rPr>
      </w:pPr>
      <w:r w:rsidRPr="009E14C2">
        <w:rPr>
          <w:rFonts w:ascii="Times New Roman" w:hAnsi="Times New Roman"/>
          <w:b/>
          <w:bCs/>
        </w:rPr>
        <w:t>开发效率</w:t>
      </w:r>
      <w:r w:rsidRPr="009E14C2">
        <w:rPr>
          <w:rFonts w:ascii="Times New Roman" w:hAnsi="Times New Roman"/>
        </w:rPr>
        <w:t>：面向对象特性适合中大型项目开发</w:t>
      </w:r>
    </w:p>
    <w:p w14:paraId="1881C1AF" w14:textId="2493C41E" w:rsidR="009E14C2" w:rsidRDefault="009E14C2" w:rsidP="00E968CF">
      <w:pPr>
        <w:pStyle w:val="my"/>
        <w:numPr>
          <w:ilvl w:val="0"/>
          <w:numId w:val="5"/>
        </w:numPr>
        <w:ind w:left="780"/>
        <w:rPr>
          <w:rFonts w:ascii="Times New Roman" w:hAnsi="Times New Roman"/>
        </w:rPr>
      </w:pPr>
      <w:r w:rsidRPr="009E14C2">
        <w:rPr>
          <w:rFonts w:ascii="Times New Roman" w:hAnsi="Times New Roman"/>
          <w:b/>
          <w:bCs/>
        </w:rPr>
        <w:t>学习资源</w:t>
      </w:r>
      <w:r w:rsidRPr="009E14C2">
        <w:rPr>
          <w:rFonts w:ascii="Times New Roman" w:hAnsi="Times New Roman"/>
        </w:rPr>
        <w:t>：丰富的学习资料和社区支持</w:t>
      </w:r>
    </w:p>
    <w:p w14:paraId="4FE55763" w14:textId="77777777" w:rsidR="00E968CF" w:rsidRPr="00E968CF" w:rsidRDefault="00E968CF" w:rsidP="00E968CF">
      <w:pPr>
        <w:pStyle w:val="my"/>
        <w:ind w:leftChars="0" w:left="780"/>
        <w:rPr>
          <w:rFonts w:ascii="Times New Roman" w:hAnsi="Times New Roman"/>
        </w:rPr>
      </w:pPr>
    </w:p>
    <w:p w14:paraId="3AD18A70" w14:textId="53D76BD8" w:rsidR="00E968CF" w:rsidRPr="00E968CF" w:rsidRDefault="00E968CF" w:rsidP="00E968CF">
      <w:pPr>
        <w:pStyle w:val="my"/>
        <w:rPr>
          <w:rFonts w:ascii="Times New Roman" w:hAnsi="Times New Roman"/>
        </w:rPr>
      </w:pPr>
      <w:r w:rsidRPr="00E968CF">
        <w:rPr>
          <w:rFonts w:ascii="Times New Roman" w:hAnsi="Times New Roman"/>
        </w:rPr>
        <w:t>开发工具选用</w:t>
      </w:r>
      <w:r w:rsidRPr="00E968CF">
        <w:rPr>
          <w:rFonts w:ascii="Times New Roman" w:hAnsi="Times New Roman"/>
        </w:rPr>
        <w:t>Eclipse IDE</w:t>
      </w:r>
      <w:r w:rsidRPr="00E968CF">
        <w:rPr>
          <w:rFonts w:ascii="Times New Roman" w:hAnsi="Times New Roman"/>
        </w:rPr>
        <w:t>，选择原因：</w:t>
      </w:r>
    </w:p>
    <w:p w14:paraId="13B8B6AB" w14:textId="77777777" w:rsidR="00E968CF" w:rsidRPr="00E968CF" w:rsidRDefault="00E968CF" w:rsidP="00E968CF">
      <w:pPr>
        <w:pStyle w:val="my"/>
        <w:numPr>
          <w:ilvl w:val="0"/>
          <w:numId w:val="6"/>
        </w:numPr>
        <w:ind w:left="780"/>
        <w:rPr>
          <w:rFonts w:ascii="Times New Roman" w:hAnsi="Times New Roman"/>
        </w:rPr>
      </w:pPr>
      <w:r w:rsidRPr="00E968CF">
        <w:rPr>
          <w:rFonts w:ascii="Times New Roman" w:hAnsi="Times New Roman"/>
          <w:b/>
          <w:bCs/>
        </w:rPr>
        <w:t>免费开源</w:t>
      </w:r>
      <w:r w:rsidRPr="00E968CF">
        <w:rPr>
          <w:rFonts w:ascii="Times New Roman" w:hAnsi="Times New Roman"/>
        </w:rPr>
        <w:t>：适合学生和教学使用</w:t>
      </w:r>
    </w:p>
    <w:p w14:paraId="304478A4" w14:textId="77777777" w:rsidR="00E968CF" w:rsidRPr="00E968CF" w:rsidRDefault="00E968CF" w:rsidP="00E968CF">
      <w:pPr>
        <w:pStyle w:val="my"/>
        <w:numPr>
          <w:ilvl w:val="0"/>
          <w:numId w:val="6"/>
        </w:numPr>
        <w:ind w:left="780"/>
        <w:rPr>
          <w:rFonts w:ascii="Times New Roman" w:hAnsi="Times New Roman"/>
        </w:rPr>
      </w:pPr>
      <w:r w:rsidRPr="00E968CF">
        <w:rPr>
          <w:rFonts w:ascii="Times New Roman" w:hAnsi="Times New Roman"/>
          <w:b/>
          <w:bCs/>
        </w:rPr>
        <w:t>功能全面</w:t>
      </w:r>
      <w:r w:rsidRPr="00E968CF">
        <w:rPr>
          <w:rFonts w:ascii="Times New Roman" w:hAnsi="Times New Roman"/>
        </w:rPr>
        <w:t>：集成了代码编辑、调试、版本控制等功能</w:t>
      </w:r>
    </w:p>
    <w:p w14:paraId="4DD50019" w14:textId="77777777" w:rsidR="00E968CF" w:rsidRPr="00E968CF" w:rsidRDefault="00E968CF" w:rsidP="00E968CF">
      <w:pPr>
        <w:pStyle w:val="my"/>
        <w:numPr>
          <w:ilvl w:val="0"/>
          <w:numId w:val="6"/>
        </w:numPr>
        <w:ind w:left="780"/>
        <w:rPr>
          <w:rFonts w:ascii="Times New Roman" w:hAnsi="Times New Roman"/>
        </w:rPr>
      </w:pPr>
      <w:r w:rsidRPr="00E968CF">
        <w:rPr>
          <w:rFonts w:ascii="Times New Roman" w:hAnsi="Times New Roman"/>
          <w:b/>
          <w:bCs/>
        </w:rPr>
        <w:t>插件丰富</w:t>
      </w:r>
      <w:r w:rsidRPr="00E968CF">
        <w:rPr>
          <w:rFonts w:ascii="Times New Roman" w:hAnsi="Times New Roman"/>
        </w:rPr>
        <w:t>：支持多种</w:t>
      </w:r>
      <w:r w:rsidRPr="00E968CF">
        <w:rPr>
          <w:rFonts w:ascii="Times New Roman" w:hAnsi="Times New Roman"/>
        </w:rPr>
        <w:t>Java</w:t>
      </w:r>
      <w:r w:rsidRPr="00E968CF">
        <w:rPr>
          <w:rFonts w:ascii="Times New Roman" w:hAnsi="Times New Roman"/>
        </w:rPr>
        <w:t>开发插件</w:t>
      </w:r>
    </w:p>
    <w:p w14:paraId="643D0044" w14:textId="6C432F11" w:rsidR="009E14C2" w:rsidRDefault="00E968CF" w:rsidP="00E968CF">
      <w:pPr>
        <w:pStyle w:val="my"/>
        <w:numPr>
          <w:ilvl w:val="0"/>
          <w:numId w:val="6"/>
        </w:numPr>
        <w:ind w:leftChars="0"/>
        <w:rPr>
          <w:rFonts w:ascii="Times New Roman" w:hAnsi="Times New Roman"/>
        </w:rPr>
      </w:pPr>
      <w:r w:rsidRPr="00E968CF">
        <w:rPr>
          <w:rFonts w:ascii="Times New Roman" w:hAnsi="Times New Roman"/>
          <w:b/>
          <w:bCs/>
        </w:rPr>
        <w:t>稳定性好</w:t>
      </w:r>
      <w:r w:rsidRPr="00E968CF">
        <w:rPr>
          <w:rFonts w:ascii="Times New Roman" w:hAnsi="Times New Roman"/>
        </w:rPr>
        <w:t>：经过长期发展，稳定性较高</w:t>
      </w:r>
    </w:p>
    <w:p w14:paraId="1937DAEA" w14:textId="1FA38F04" w:rsidR="00E968CF" w:rsidRDefault="00E968CF" w:rsidP="00E968CF">
      <w:pPr>
        <w:pStyle w:val="my"/>
        <w:numPr>
          <w:ilvl w:val="0"/>
          <w:numId w:val="6"/>
        </w:numPr>
        <w:ind w:leftChars="0"/>
        <w:rPr>
          <w:rFonts w:ascii="Times New Roman" w:hAnsi="Times New Roman"/>
        </w:rPr>
      </w:pPr>
      <w:r w:rsidRPr="00E968CF">
        <w:rPr>
          <w:rFonts w:ascii="Times New Roman" w:hAnsi="Times New Roman" w:hint="eastAsia"/>
          <w:b/>
          <w:bCs/>
        </w:rPr>
        <w:t>轻量级：</w:t>
      </w:r>
      <w:r>
        <w:rPr>
          <w:rFonts w:ascii="Times New Roman" w:hAnsi="Times New Roman" w:hint="eastAsia"/>
        </w:rPr>
        <w:t>无需配置环境变量，占用空间小，安装即用</w:t>
      </w:r>
    </w:p>
    <w:p w14:paraId="215F6B16" w14:textId="77777777" w:rsidR="00E968CF" w:rsidRDefault="00E968CF" w:rsidP="00E968CF">
      <w:pPr>
        <w:pStyle w:val="my"/>
        <w:ind w:leftChars="0" w:left="720"/>
        <w:rPr>
          <w:rFonts w:ascii="Times New Roman" w:hAnsi="Times New Roman"/>
        </w:rPr>
      </w:pPr>
    </w:p>
    <w:p w14:paraId="75B79D16" w14:textId="77777777" w:rsidR="00E968CF" w:rsidRPr="00E968CF" w:rsidRDefault="00E968CF" w:rsidP="00E968CF">
      <w:pPr>
        <w:pStyle w:val="my"/>
        <w:rPr>
          <w:rFonts w:ascii="Times New Roman" w:hAnsi="Times New Roman"/>
        </w:rPr>
      </w:pPr>
      <w:r w:rsidRPr="00E968CF">
        <w:rPr>
          <w:rFonts w:ascii="Times New Roman" w:hAnsi="Times New Roman"/>
        </w:rPr>
        <w:t>Java</w:t>
      </w:r>
      <w:r w:rsidRPr="00E968CF">
        <w:rPr>
          <w:rFonts w:ascii="Times New Roman" w:hAnsi="Times New Roman"/>
        </w:rPr>
        <w:t>提供了两种主要的图形界面库：</w:t>
      </w:r>
      <w:r w:rsidRPr="00E968CF">
        <w:rPr>
          <w:rFonts w:ascii="Times New Roman" w:hAnsi="Times New Roman"/>
        </w:rPr>
        <w:t>AWT/Swing</w:t>
      </w:r>
      <w:r w:rsidRPr="00E968CF">
        <w:rPr>
          <w:rFonts w:ascii="Times New Roman" w:hAnsi="Times New Roman"/>
        </w:rPr>
        <w:t>和</w:t>
      </w:r>
      <w:r w:rsidRPr="00E968CF">
        <w:rPr>
          <w:rFonts w:ascii="Times New Roman" w:hAnsi="Times New Roman"/>
        </w:rPr>
        <w:t>SWT</w:t>
      </w:r>
      <w:r w:rsidRPr="00E968CF">
        <w:rPr>
          <w:rFonts w:ascii="Times New Roman" w:hAnsi="Times New Roman"/>
        </w:rPr>
        <w:t>。</w:t>
      </w:r>
    </w:p>
    <w:p w14:paraId="20125C77" w14:textId="77777777" w:rsidR="00E968CF" w:rsidRPr="00E968CF" w:rsidRDefault="00E968CF" w:rsidP="00E968CF">
      <w:pPr>
        <w:pStyle w:val="my"/>
        <w:rPr>
          <w:rFonts w:ascii="Times New Roman" w:hAnsi="Times New Roman"/>
        </w:rPr>
      </w:pPr>
      <w:r w:rsidRPr="00E968CF">
        <w:rPr>
          <w:rFonts w:ascii="Times New Roman" w:hAnsi="Times New Roman"/>
          <w:b/>
          <w:bCs/>
        </w:rPr>
        <w:t>AWT/Swing</w:t>
      </w:r>
      <w:r w:rsidRPr="00E968CF">
        <w:rPr>
          <w:rFonts w:ascii="Times New Roman" w:hAnsi="Times New Roman"/>
          <w:b/>
          <w:bCs/>
        </w:rPr>
        <w:t>特点</w:t>
      </w:r>
      <w:r w:rsidRPr="00E968CF">
        <w:rPr>
          <w:rFonts w:ascii="Times New Roman" w:hAnsi="Times New Roman"/>
        </w:rPr>
        <w:t>：</w:t>
      </w:r>
    </w:p>
    <w:p w14:paraId="7B72044A" w14:textId="77777777" w:rsidR="00E968CF" w:rsidRPr="00E968CF" w:rsidRDefault="00E968CF" w:rsidP="00E968CF">
      <w:pPr>
        <w:pStyle w:val="my"/>
        <w:numPr>
          <w:ilvl w:val="0"/>
          <w:numId w:val="7"/>
        </w:numPr>
        <w:ind w:left="780"/>
        <w:rPr>
          <w:rFonts w:ascii="Times New Roman" w:hAnsi="Times New Roman"/>
        </w:rPr>
      </w:pPr>
      <w:r w:rsidRPr="00E968CF">
        <w:rPr>
          <w:rFonts w:ascii="Times New Roman" w:hAnsi="Times New Roman"/>
        </w:rPr>
        <w:t>纯</w:t>
      </w:r>
      <w:r w:rsidRPr="00E968CF">
        <w:rPr>
          <w:rFonts w:ascii="Times New Roman" w:hAnsi="Times New Roman"/>
        </w:rPr>
        <w:t>Java</w:t>
      </w:r>
      <w:r w:rsidRPr="00E968CF">
        <w:rPr>
          <w:rFonts w:ascii="Times New Roman" w:hAnsi="Times New Roman"/>
        </w:rPr>
        <w:t>实现，跨平台性好</w:t>
      </w:r>
    </w:p>
    <w:p w14:paraId="601B7A86" w14:textId="77777777" w:rsidR="00E968CF" w:rsidRPr="00E968CF" w:rsidRDefault="00E968CF" w:rsidP="00E968CF">
      <w:pPr>
        <w:pStyle w:val="my"/>
        <w:numPr>
          <w:ilvl w:val="0"/>
          <w:numId w:val="7"/>
        </w:numPr>
        <w:ind w:left="780"/>
        <w:rPr>
          <w:rFonts w:ascii="Times New Roman" w:hAnsi="Times New Roman"/>
        </w:rPr>
      </w:pPr>
      <w:r w:rsidRPr="00E968CF">
        <w:rPr>
          <w:rFonts w:ascii="Times New Roman" w:hAnsi="Times New Roman"/>
        </w:rPr>
        <w:t>组件丰富，满足一般应用需求</w:t>
      </w:r>
    </w:p>
    <w:p w14:paraId="19385966" w14:textId="77777777" w:rsidR="00E968CF" w:rsidRPr="00E968CF" w:rsidRDefault="00E968CF" w:rsidP="00E968CF">
      <w:pPr>
        <w:pStyle w:val="my"/>
        <w:numPr>
          <w:ilvl w:val="0"/>
          <w:numId w:val="7"/>
        </w:numPr>
        <w:ind w:left="780"/>
        <w:rPr>
          <w:rFonts w:ascii="Times New Roman" w:hAnsi="Times New Roman"/>
        </w:rPr>
      </w:pPr>
      <w:r w:rsidRPr="00E968CF">
        <w:rPr>
          <w:rFonts w:ascii="Times New Roman" w:hAnsi="Times New Roman"/>
        </w:rPr>
        <w:t>学习曲线平缓</w:t>
      </w:r>
    </w:p>
    <w:p w14:paraId="21CA550E" w14:textId="77777777" w:rsidR="00E968CF" w:rsidRPr="00E968CF" w:rsidRDefault="00E968CF" w:rsidP="00E968CF">
      <w:pPr>
        <w:pStyle w:val="my"/>
        <w:numPr>
          <w:ilvl w:val="0"/>
          <w:numId w:val="7"/>
        </w:numPr>
        <w:ind w:left="780"/>
        <w:rPr>
          <w:rFonts w:ascii="Times New Roman" w:hAnsi="Times New Roman"/>
        </w:rPr>
      </w:pPr>
      <w:r w:rsidRPr="00E968CF">
        <w:rPr>
          <w:rFonts w:ascii="Times New Roman" w:hAnsi="Times New Roman"/>
        </w:rPr>
        <w:t>不需要额外依赖</w:t>
      </w:r>
    </w:p>
    <w:p w14:paraId="6A2DB9FF" w14:textId="77777777" w:rsidR="00E968CF" w:rsidRPr="00E968CF" w:rsidRDefault="00E968CF" w:rsidP="00E968CF">
      <w:pPr>
        <w:pStyle w:val="my"/>
        <w:rPr>
          <w:rFonts w:ascii="Times New Roman" w:hAnsi="Times New Roman"/>
        </w:rPr>
      </w:pPr>
      <w:r w:rsidRPr="00E968CF">
        <w:rPr>
          <w:rFonts w:ascii="Times New Roman" w:hAnsi="Times New Roman"/>
          <w:b/>
          <w:bCs/>
        </w:rPr>
        <w:t>SWT</w:t>
      </w:r>
      <w:r w:rsidRPr="00E968CF">
        <w:rPr>
          <w:rFonts w:ascii="Times New Roman" w:hAnsi="Times New Roman"/>
          <w:b/>
          <w:bCs/>
        </w:rPr>
        <w:t>特点</w:t>
      </w:r>
      <w:r w:rsidRPr="00E968CF">
        <w:rPr>
          <w:rFonts w:ascii="Times New Roman" w:hAnsi="Times New Roman"/>
        </w:rPr>
        <w:t>：</w:t>
      </w:r>
    </w:p>
    <w:p w14:paraId="77456983" w14:textId="77777777" w:rsidR="00E968CF" w:rsidRPr="00E968CF" w:rsidRDefault="00E968CF" w:rsidP="00E968CF">
      <w:pPr>
        <w:pStyle w:val="my"/>
        <w:numPr>
          <w:ilvl w:val="0"/>
          <w:numId w:val="8"/>
        </w:numPr>
        <w:ind w:left="780"/>
        <w:rPr>
          <w:rFonts w:ascii="Times New Roman" w:hAnsi="Times New Roman"/>
        </w:rPr>
      </w:pPr>
      <w:r w:rsidRPr="00E968CF">
        <w:rPr>
          <w:rFonts w:ascii="Times New Roman" w:hAnsi="Times New Roman"/>
        </w:rPr>
        <w:t>调用本地系统组件，外观更原生</w:t>
      </w:r>
    </w:p>
    <w:p w14:paraId="3CEDCCC9" w14:textId="77777777" w:rsidR="00E968CF" w:rsidRPr="00E968CF" w:rsidRDefault="00E968CF" w:rsidP="00E968CF">
      <w:pPr>
        <w:pStyle w:val="my"/>
        <w:numPr>
          <w:ilvl w:val="0"/>
          <w:numId w:val="8"/>
        </w:numPr>
        <w:ind w:left="780"/>
        <w:rPr>
          <w:rFonts w:ascii="Times New Roman" w:hAnsi="Times New Roman"/>
        </w:rPr>
      </w:pPr>
      <w:r w:rsidRPr="00E968CF">
        <w:rPr>
          <w:rFonts w:ascii="Times New Roman" w:hAnsi="Times New Roman"/>
        </w:rPr>
        <w:lastRenderedPageBreak/>
        <w:t>性能较好</w:t>
      </w:r>
    </w:p>
    <w:p w14:paraId="09D62127" w14:textId="77777777" w:rsidR="00E968CF" w:rsidRPr="00E968CF" w:rsidRDefault="00E968CF" w:rsidP="00E968CF">
      <w:pPr>
        <w:pStyle w:val="my"/>
        <w:numPr>
          <w:ilvl w:val="0"/>
          <w:numId w:val="8"/>
        </w:numPr>
        <w:ind w:left="780"/>
        <w:rPr>
          <w:rFonts w:ascii="Times New Roman" w:hAnsi="Times New Roman"/>
        </w:rPr>
      </w:pPr>
      <w:r w:rsidRPr="00E968CF">
        <w:rPr>
          <w:rFonts w:ascii="Times New Roman" w:hAnsi="Times New Roman"/>
        </w:rPr>
        <w:t>需要平台相关库支持</w:t>
      </w:r>
    </w:p>
    <w:p w14:paraId="76C27862" w14:textId="77777777" w:rsidR="00E968CF" w:rsidRPr="00E968CF" w:rsidRDefault="00E968CF" w:rsidP="00E968CF">
      <w:pPr>
        <w:pStyle w:val="my"/>
        <w:rPr>
          <w:rFonts w:ascii="Times New Roman" w:hAnsi="Times New Roman"/>
        </w:rPr>
      </w:pPr>
      <w:r w:rsidRPr="00E968CF">
        <w:rPr>
          <w:rFonts w:ascii="Times New Roman" w:hAnsi="Times New Roman"/>
        </w:rPr>
        <w:t>本项目选择</w:t>
      </w:r>
      <w:r w:rsidRPr="00E968CF">
        <w:rPr>
          <w:rFonts w:ascii="Times New Roman" w:hAnsi="Times New Roman"/>
        </w:rPr>
        <w:t>Swing</w:t>
      </w:r>
      <w:r w:rsidRPr="00E968CF">
        <w:rPr>
          <w:rFonts w:ascii="Times New Roman" w:hAnsi="Times New Roman"/>
        </w:rPr>
        <w:t>的原因：</w:t>
      </w:r>
    </w:p>
    <w:p w14:paraId="1D912FAE" w14:textId="77777777" w:rsidR="00E968CF" w:rsidRPr="00E968CF" w:rsidRDefault="00E968CF" w:rsidP="00E968CF">
      <w:pPr>
        <w:pStyle w:val="my"/>
        <w:numPr>
          <w:ilvl w:val="0"/>
          <w:numId w:val="9"/>
        </w:numPr>
        <w:ind w:left="780"/>
        <w:rPr>
          <w:rFonts w:ascii="Times New Roman" w:hAnsi="Times New Roman"/>
        </w:rPr>
      </w:pPr>
      <w:r w:rsidRPr="00E968CF">
        <w:rPr>
          <w:rFonts w:ascii="Times New Roman" w:hAnsi="Times New Roman"/>
        </w:rPr>
        <w:t>五子棋游戏对界面性能要求不高</w:t>
      </w:r>
    </w:p>
    <w:p w14:paraId="65DEE539" w14:textId="77777777" w:rsidR="00E968CF" w:rsidRPr="00E968CF" w:rsidRDefault="00E968CF" w:rsidP="00E968CF">
      <w:pPr>
        <w:pStyle w:val="my"/>
        <w:numPr>
          <w:ilvl w:val="0"/>
          <w:numId w:val="9"/>
        </w:numPr>
        <w:ind w:left="780"/>
        <w:rPr>
          <w:rFonts w:ascii="Times New Roman" w:hAnsi="Times New Roman"/>
        </w:rPr>
      </w:pPr>
      <w:r w:rsidRPr="00E968CF">
        <w:rPr>
          <w:rFonts w:ascii="Times New Roman" w:hAnsi="Times New Roman"/>
        </w:rPr>
        <w:t>需要自定义绘制棋盘和棋子，</w:t>
      </w:r>
      <w:r w:rsidRPr="00E968CF">
        <w:rPr>
          <w:rFonts w:ascii="Times New Roman" w:hAnsi="Times New Roman"/>
        </w:rPr>
        <w:t>Swing</w:t>
      </w:r>
      <w:r w:rsidRPr="00E968CF">
        <w:rPr>
          <w:rFonts w:ascii="Times New Roman" w:hAnsi="Times New Roman"/>
        </w:rPr>
        <w:t>的</w:t>
      </w:r>
      <w:r w:rsidRPr="00E968CF">
        <w:rPr>
          <w:rFonts w:ascii="Times New Roman" w:hAnsi="Times New Roman"/>
        </w:rPr>
        <w:t>Graphics2D</w:t>
      </w:r>
      <w:r w:rsidRPr="00E968CF">
        <w:rPr>
          <w:rFonts w:ascii="Times New Roman" w:hAnsi="Times New Roman"/>
        </w:rPr>
        <w:t>提供丰富绘制功能</w:t>
      </w:r>
    </w:p>
    <w:p w14:paraId="330CB2B2" w14:textId="77777777" w:rsidR="00E968CF" w:rsidRPr="00E968CF" w:rsidRDefault="00E968CF" w:rsidP="00E968CF">
      <w:pPr>
        <w:pStyle w:val="my"/>
        <w:numPr>
          <w:ilvl w:val="0"/>
          <w:numId w:val="9"/>
        </w:numPr>
        <w:ind w:left="780"/>
        <w:rPr>
          <w:rFonts w:ascii="Times New Roman" w:hAnsi="Times New Roman"/>
        </w:rPr>
      </w:pPr>
      <w:r w:rsidRPr="00E968CF">
        <w:rPr>
          <w:rFonts w:ascii="Times New Roman" w:hAnsi="Times New Roman"/>
        </w:rPr>
        <w:t>避免平台依赖，保证跨平台兼容性</w:t>
      </w:r>
    </w:p>
    <w:p w14:paraId="09301B3A" w14:textId="77777777" w:rsidR="00E968CF" w:rsidRPr="00E968CF" w:rsidRDefault="00E968CF" w:rsidP="00E968CF">
      <w:pPr>
        <w:pStyle w:val="my"/>
        <w:numPr>
          <w:ilvl w:val="0"/>
          <w:numId w:val="9"/>
        </w:numPr>
        <w:ind w:left="780"/>
        <w:rPr>
          <w:rFonts w:ascii="Times New Roman" w:hAnsi="Times New Roman"/>
        </w:rPr>
      </w:pPr>
      <w:r w:rsidRPr="00E968CF">
        <w:rPr>
          <w:rFonts w:ascii="Times New Roman" w:hAnsi="Times New Roman"/>
        </w:rPr>
        <w:t>开发简单，无需处理平台差异</w:t>
      </w:r>
    </w:p>
    <w:p w14:paraId="31DBD12F" w14:textId="77777777" w:rsidR="00E968CF" w:rsidRDefault="00E968CF" w:rsidP="00E968C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项目使用了少量第三方库：</w:t>
      </w:r>
    </w:p>
    <w:p w14:paraId="58F4C7F2" w14:textId="5DBE86E2" w:rsidR="00E968CF" w:rsidRDefault="00E968CF" w:rsidP="00E968CF">
      <w:pPr>
        <w:pStyle w:val="ds-markdown-paragraph"/>
        <w:numPr>
          <w:ilvl w:val="0"/>
          <w:numId w:val="10"/>
        </w:numPr>
        <w:shd w:val="clear" w:color="auto" w:fill="FFFFFF"/>
        <w:spacing w:before="0" w:beforeAutospacing="0" w:after="0" w:afterAutospacing="0"/>
        <w:rPr>
          <w:rFonts w:ascii="Segoe UI" w:hAnsi="Segoe UI" w:cs="Segoe UI"/>
          <w:color w:val="0F1115"/>
        </w:rPr>
      </w:pPr>
      <w:proofErr w:type="spellStart"/>
      <w:r>
        <w:rPr>
          <w:rStyle w:val="afa"/>
          <w:rFonts w:ascii="Segoe UI" w:hAnsi="Segoe UI" w:cs="Segoe UI"/>
          <w:color w:val="0F1115"/>
        </w:rPr>
        <w:t>okhttp</w:t>
      </w:r>
      <w:proofErr w:type="spellEnd"/>
      <w:r>
        <w:rPr>
          <w:rFonts w:ascii="Segoe UI" w:hAnsi="Segoe UI" w:cs="Segoe UI"/>
          <w:color w:val="0F1115"/>
        </w:rPr>
        <w:t>：版本</w:t>
      </w:r>
      <w:r>
        <w:rPr>
          <w:rFonts w:ascii="Segoe UI" w:hAnsi="Segoe UI" w:cs="Segoe UI" w:hint="eastAsia"/>
          <w:color w:val="0F1115"/>
        </w:rPr>
        <w:t>3.12.13</w:t>
      </w:r>
      <w:r>
        <w:rPr>
          <w:rFonts w:ascii="Segoe UI" w:hAnsi="Segoe UI" w:cs="Segoe UI"/>
          <w:color w:val="0F1115"/>
        </w:rPr>
        <w:t>，用于</w:t>
      </w:r>
      <w:r>
        <w:rPr>
          <w:rFonts w:ascii="Segoe UI" w:hAnsi="Segoe UI" w:cs="Segoe UI"/>
          <w:color w:val="0F1115"/>
        </w:rPr>
        <w:t>HTTP</w:t>
      </w:r>
      <w:r>
        <w:rPr>
          <w:rFonts w:ascii="Segoe UI" w:hAnsi="Segoe UI" w:cs="Segoe UI"/>
          <w:color w:val="0F1115"/>
        </w:rPr>
        <w:t>网络请求，调用</w:t>
      </w:r>
      <w:r>
        <w:rPr>
          <w:rFonts w:ascii="Segoe UI" w:hAnsi="Segoe UI" w:cs="Segoe UI"/>
          <w:color w:val="0F1115"/>
        </w:rPr>
        <w:t>DeepSeek API</w:t>
      </w:r>
    </w:p>
    <w:p w14:paraId="41A780E1" w14:textId="70427990" w:rsidR="00E968CF" w:rsidRDefault="00E968CF" w:rsidP="00E968CF">
      <w:pPr>
        <w:pStyle w:val="ds-markdown-paragraph"/>
        <w:numPr>
          <w:ilvl w:val="0"/>
          <w:numId w:val="10"/>
        </w:numPr>
        <w:shd w:val="clear" w:color="auto" w:fill="FFFFFF"/>
        <w:spacing w:before="0" w:beforeAutospacing="0" w:after="0" w:afterAutospacing="0"/>
        <w:rPr>
          <w:rFonts w:ascii="Segoe UI" w:hAnsi="Segoe UI" w:cs="Segoe UI"/>
          <w:color w:val="0F1115"/>
        </w:rPr>
      </w:pPr>
      <w:proofErr w:type="spellStart"/>
      <w:r>
        <w:rPr>
          <w:rStyle w:val="afa"/>
          <w:rFonts w:ascii="Segoe UI" w:hAnsi="Segoe UI" w:cs="Segoe UI"/>
          <w:color w:val="0F1115"/>
        </w:rPr>
        <w:t>okio</w:t>
      </w:r>
      <w:proofErr w:type="spellEnd"/>
      <w:r>
        <w:rPr>
          <w:rFonts w:ascii="Segoe UI" w:hAnsi="Segoe UI" w:cs="Segoe UI"/>
          <w:color w:val="0F1115"/>
        </w:rPr>
        <w:t>：版本</w:t>
      </w:r>
      <w:r>
        <w:rPr>
          <w:rFonts w:ascii="Segoe UI" w:hAnsi="Segoe UI" w:cs="Segoe UI" w:hint="eastAsia"/>
          <w:color w:val="0F1115"/>
        </w:rPr>
        <w:t>1.15.0</w:t>
      </w:r>
      <w:r>
        <w:rPr>
          <w:rFonts w:ascii="Segoe UI" w:hAnsi="Segoe UI" w:cs="Segoe UI"/>
          <w:color w:val="0F1115"/>
        </w:rPr>
        <w:t>，</w:t>
      </w:r>
      <w:proofErr w:type="spellStart"/>
      <w:r>
        <w:rPr>
          <w:rFonts w:ascii="Segoe UI" w:hAnsi="Segoe UI" w:cs="Segoe UI"/>
          <w:color w:val="0F1115"/>
        </w:rPr>
        <w:t>okhttp</w:t>
      </w:r>
      <w:proofErr w:type="spellEnd"/>
      <w:r>
        <w:rPr>
          <w:rFonts w:ascii="Segoe UI" w:hAnsi="Segoe UI" w:cs="Segoe UI"/>
          <w:color w:val="0F1115"/>
        </w:rPr>
        <w:t>的依赖库，优化</w:t>
      </w:r>
      <w:r>
        <w:rPr>
          <w:rFonts w:ascii="Segoe UI" w:hAnsi="Segoe UI" w:cs="Segoe UI"/>
          <w:color w:val="0F1115"/>
        </w:rPr>
        <w:t>IO</w:t>
      </w:r>
      <w:r>
        <w:rPr>
          <w:rFonts w:ascii="Segoe UI" w:hAnsi="Segoe UI" w:cs="Segoe UI"/>
          <w:color w:val="0F1115"/>
        </w:rPr>
        <w:t>操作</w:t>
      </w:r>
    </w:p>
    <w:p w14:paraId="52081C24" w14:textId="77777777" w:rsidR="00E968CF" w:rsidRDefault="00E968CF" w:rsidP="00E968CF">
      <w:pPr>
        <w:pStyle w:val="ds-markdown-paragraph"/>
        <w:numPr>
          <w:ilvl w:val="0"/>
          <w:numId w:val="10"/>
        </w:numPr>
        <w:shd w:val="clear" w:color="auto" w:fill="FFFFFF"/>
        <w:spacing w:before="0" w:beforeAutospacing="0" w:after="0" w:afterAutospacing="0"/>
        <w:rPr>
          <w:rFonts w:ascii="Segoe UI" w:hAnsi="Segoe UI" w:cs="Segoe UI"/>
          <w:color w:val="0F1115"/>
        </w:rPr>
      </w:pPr>
      <w:proofErr w:type="spellStart"/>
      <w:r>
        <w:rPr>
          <w:rStyle w:val="afa"/>
          <w:rFonts w:ascii="Segoe UI" w:hAnsi="Segoe UI" w:cs="Segoe UI"/>
          <w:color w:val="0F1115"/>
        </w:rPr>
        <w:t>org.json</w:t>
      </w:r>
      <w:proofErr w:type="spellEnd"/>
      <w:r>
        <w:rPr>
          <w:rFonts w:ascii="Segoe UI" w:hAnsi="Segoe UI" w:cs="Segoe UI"/>
          <w:color w:val="0F1115"/>
        </w:rPr>
        <w:t>：版本</w:t>
      </w:r>
      <w:r>
        <w:rPr>
          <w:rFonts w:ascii="Segoe UI" w:hAnsi="Segoe UI" w:cs="Segoe UI"/>
          <w:color w:val="0F1115"/>
        </w:rPr>
        <w:t>20230227</w:t>
      </w:r>
      <w:r>
        <w:rPr>
          <w:rFonts w:ascii="Segoe UI" w:hAnsi="Segoe UI" w:cs="Segoe UI"/>
          <w:color w:val="0F1115"/>
        </w:rPr>
        <w:t>，处理</w:t>
      </w:r>
      <w:r>
        <w:rPr>
          <w:rFonts w:ascii="Segoe UI" w:hAnsi="Segoe UI" w:cs="Segoe UI"/>
          <w:color w:val="0F1115"/>
        </w:rPr>
        <w:t>JSON</w:t>
      </w:r>
      <w:r>
        <w:rPr>
          <w:rFonts w:ascii="Segoe UI" w:hAnsi="Segoe UI" w:cs="Segoe UI"/>
          <w:color w:val="0F1115"/>
        </w:rPr>
        <w:t>数据格式</w:t>
      </w:r>
    </w:p>
    <w:p w14:paraId="1C2C7A34" w14:textId="77777777" w:rsidR="00E968CF" w:rsidRDefault="00E968CF" w:rsidP="00E968C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这些</w:t>
      </w:r>
      <w:proofErr w:type="gramStart"/>
      <w:r>
        <w:rPr>
          <w:rFonts w:ascii="Segoe UI" w:hAnsi="Segoe UI" w:cs="Segoe UI"/>
          <w:color w:val="0F1115"/>
        </w:rPr>
        <w:t>库通过</w:t>
      </w:r>
      <w:proofErr w:type="gramEnd"/>
      <w:r>
        <w:rPr>
          <w:rFonts w:ascii="Segoe UI" w:hAnsi="Segoe UI" w:cs="Segoe UI"/>
          <w:color w:val="0F1115"/>
        </w:rPr>
        <w:t>Maven</w:t>
      </w:r>
      <w:r>
        <w:rPr>
          <w:rFonts w:ascii="Segoe UI" w:hAnsi="Segoe UI" w:cs="Segoe UI"/>
          <w:color w:val="0F1115"/>
        </w:rPr>
        <w:t>管理，保证了项目的可维护性和</w:t>
      </w:r>
      <w:proofErr w:type="gramStart"/>
      <w:r>
        <w:rPr>
          <w:rFonts w:ascii="Segoe UI" w:hAnsi="Segoe UI" w:cs="Segoe UI"/>
          <w:color w:val="0F1115"/>
        </w:rPr>
        <w:t>可</w:t>
      </w:r>
      <w:proofErr w:type="gramEnd"/>
      <w:r>
        <w:rPr>
          <w:rFonts w:ascii="Segoe UI" w:hAnsi="Segoe UI" w:cs="Segoe UI"/>
          <w:color w:val="0F1115"/>
        </w:rPr>
        <w:t>扩展性</w:t>
      </w:r>
    </w:p>
    <w:p w14:paraId="6320C7C6" w14:textId="77777777" w:rsidR="00E968CF" w:rsidRPr="00E968CF" w:rsidRDefault="00E968CF" w:rsidP="00E968CF">
      <w:pPr>
        <w:pStyle w:val="my"/>
        <w:ind w:leftChars="0" w:left="360"/>
        <w:rPr>
          <w:rFonts w:ascii="Times New Roman" w:hAnsi="Times New Roman"/>
        </w:rPr>
      </w:pPr>
    </w:p>
    <w:p w14:paraId="0B68414F" w14:textId="2623B264" w:rsidR="00307263" w:rsidRPr="009E0AC5" w:rsidRDefault="00F144B9" w:rsidP="000D25EF">
      <w:pPr>
        <w:pStyle w:val="a8"/>
        <w:rPr>
          <w:rFonts w:hint="eastAsia"/>
        </w:rPr>
      </w:pPr>
      <w:bookmarkStart w:id="7" w:name="_Toc217913997"/>
      <w:r w:rsidRPr="009E0AC5">
        <w:rPr>
          <w:rFonts w:hint="eastAsia"/>
        </w:rPr>
        <w:t>第</w:t>
      </w:r>
      <w:r w:rsidR="00CD49A2" w:rsidRPr="009E0AC5">
        <w:rPr>
          <w:rFonts w:hint="eastAsia"/>
        </w:rPr>
        <w:t>三</w:t>
      </w:r>
      <w:r w:rsidRPr="009E0AC5">
        <w:rPr>
          <w:rFonts w:hint="eastAsia"/>
        </w:rPr>
        <w:t>章</w:t>
      </w:r>
      <w:r w:rsidRPr="009E0AC5">
        <w:rPr>
          <w:rFonts w:hint="eastAsia"/>
        </w:rPr>
        <w:t xml:space="preserve"> </w:t>
      </w:r>
      <w:r w:rsidR="002C6E6E">
        <w:rPr>
          <w:rFonts w:hint="eastAsia"/>
        </w:rPr>
        <w:t>系统设计</w:t>
      </w:r>
      <w:bookmarkEnd w:id="7"/>
    </w:p>
    <w:p w14:paraId="152341C7" w14:textId="25BCF451" w:rsidR="00E968CF" w:rsidRDefault="00AA5F10" w:rsidP="00E968CF">
      <w:pPr>
        <w:pStyle w:val="aa"/>
        <w:rPr>
          <w:rFonts w:hint="eastAsia"/>
        </w:rPr>
      </w:pPr>
      <w:bookmarkStart w:id="8" w:name="_Toc217913998"/>
      <w:r w:rsidRPr="009E0AC5">
        <w:rPr>
          <w:rFonts w:hint="eastAsia"/>
        </w:rPr>
        <w:t>第</w:t>
      </w:r>
      <w:r w:rsidR="004C221A" w:rsidRPr="009E0AC5">
        <w:rPr>
          <w:rFonts w:hint="eastAsia"/>
        </w:rPr>
        <w:t>一</w:t>
      </w:r>
      <w:r w:rsidRPr="009E0AC5">
        <w:rPr>
          <w:rFonts w:hint="eastAsia"/>
        </w:rPr>
        <w:t>节</w:t>
      </w:r>
      <w:r w:rsidRPr="009E0AC5">
        <w:rPr>
          <w:rFonts w:hint="eastAsia"/>
        </w:rPr>
        <w:t xml:space="preserve"> </w:t>
      </w:r>
      <w:r w:rsidR="002C6E6E">
        <w:rPr>
          <w:rFonts w:hint="eastAsia"/>
        </w:rPr>
        <w:t>总体设计</w:t>
      </w:r>
      <w:bookmarkEnd w:id="8"/>
    </w:p>
    <w:p w14:paraId="55C5848C" w14:textId="659A05A2" w:rsidR="00E968CF" w:rsidRDefault="00E968CF" w:rsidP="00E968CF">
      <w:pPr>
        <w:pStyle w:val="my"/>
        <w:ind w:firstLineChars="200" w:firstLine="480"/>
        <w:rPr>
          <w:rFonts w:hint="eastAsia"/>
        </w:rPr>
      </w:pPr>
      <w:r w:rsidRPr="00E968CF">
        <w:rPr>
          <w:rFonts w:hint="eastAsia"/>
        </w:rPr>
        <w:t>系统采用经典的MVC（Model-View-Controller）架构模式，各层次之间通过明确的接口进行通信，实现了高内聚、低耦合的设计目标。</w:t>
      </w:r>
    </w:p>
    <w:p w14:paraId="4CEABEED" w14:textId="57B93A21" w:rsidR="00E968CF" w:rsidRDefault="00E968CF" w:rsidP="00E968CF">
      <w:pPr>
        <w:pStyle w:val="my"/>
        <w:ind w:firstLineChars="200" w:firstLine="480"/>
        <w:rPr>
          <w:rFonts w:hint="eastAsia"/>
        </w:rPr>
      </w:pPr>
      <w:r w:rsidRPr="00E968CF">
        <w:rPr>
          <w:rFonts w:hint="eastAsia"/>
        </w:rPr>
        <w:t>系统采用多层次、模块化的总体架构设计，在经典的MVC模式基础上，扩展了网络层、AI层、音效层等多个功能模块，形成了清晰的分层架构体系。</w:t>
      </w:r>
    </w:p>
    <w:p w14:paraId="6AC0AF7A" w14:textId="294388C1" w:rsidR="00E968CF" w:rsidRDefault="00E968CF" w:rsidP="00E968CF">
      <w:pPr>
        <w:pStyle w:val="my"/>
        <w:rPr>
          <w:rFonts w:hint="eastAsia"/>
        </w:rPr>
      </w:pPr>
      <w:r>
        <w:rPr>
          <w:rFonts w:hint="eastAsia"/>
        </w:rPr>
        <w:t>具体架构见图表1。</w:t>
      </w:r>
    </w:p>
    <w:p w14:paraId="6114481B" w14:textId="77777777" w:rsidR="00E968CF" w:rsidRDefault="00E968CF" w:rsidP="00E968CF">
      <w:pPr>
        <w:pStyle w:val="my"/>
        <w:keepNext/>
        <w:ind w:firstLineChars="400" w:firstLine="960"/>
        <w:rPr>
          <w:rFonts w:hint="eastAsia"/>
        </w:rPr>
      </w:pPr>
      <w:r>
        <w:rPr>
          <w:rFonts w:hint="eastAsia"/>
          <w:noProof/>
        </w:rPr>
        <w:lastRenderedPageBreak/>
        <w:drawing>
          <wp:inline distT="0" distB="0" distL="0" distR="0" wp14:anchorId="2FEFF5AB" wp14:editId="18CAC4B6">
            <wp:extent cx="3629044" cy="2848708"/>
            <wp:effectExtent l="0" t="0" r="0" b="8890"/>
            <wp:docPr id="14388358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35823" name="图片 14388358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1149" cy="2850360"/>
                    </a:xfrm>
                    <a:prstGeom prst="rect">
                      <a:avLst/>
                    </a:prstGeom>
                  </pic:spPr>
                </pic:pic>
              </a:graphicData>
            </a:graphic>
          </wp:inline>
        </w:drawing>
      </w:r>
    </w:p>
    <w:p w14:paraId="369784B3" w14:textId="49975193" w:rsidR="00E968CF" w:rsidRDefault="00E968CF" w:rsidP="00E968CF">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w:t>
      </w:r>
      <w:r>
        <w:rPr>
          <w:rFonts w:hint="eastAsia"/>
        </w:rPr>
        <w:fldChar w:fldCharType="end"/>
      </w:r>
      <w:r>
        <w:rPr>
          <w:rFonts w:hint="eastAsia"/>
        </w:rPr>
        <w:t>：五子棋项目架构设计</w:t>
      </w:r>
    </w:p>
    <w:p w14:paraId="2242ED84" w14:textId="263085E9" w:rsidR="002C6E6E" w:rsidRPr="009E0AC5" w:rsidRDefault="002C6E6E" w:rsidP="000D25EF">
      <w:pPr>
        <w:pStyle w:val="aa"/>
        <w:rPr>
          <w:rFonts w:hint="eastAsia"/>
        </w:rPr>
      </w:pPr>
      <w:bookmarkStart w:id="9" w:name="_Toc217913999"/>
      <w:r>
        <w:rPr>
          <w:rFonts w:hint="eastAsia"/>
        </w:rPr>
        <w:t>第二节</w:t>
      </w:r>
      <w:r>
        <w:rPr>
          <w:rFonts w:hint="eastAsia"/>
        </w:rPr>
        <w:t xml:space="preserve"> </w:t>
      </w:r>
      <w:r w:rsidR="00B4497A">
        <w:rPr>
          <w:rFonts w:hint="eastAsia"/>
        </w:rPr>
        <w:t>MVC</w:t>
      </w:r>
      <w:r w:rsidR="00B4497A">
        <w:rPr>
          <w:rFonts w:hint="eastAsia"/>
        </w:rPr>
        <w:t>部分</w:t>
      </w:r>
      <w:bookmarkEnd w:id="9"/>
    </w:p>
    <w:p w14:paraId="25C4E99B" w14:textId="04362F06" w:rsidR="00FD3213" w:rsidRDefault="00D4399D" w:rsidP="00A27559">
      <w:pPr>
        <w:pStyle w:val="my"/>
        <w:ind w:leftChars="0" w:left="0" w:firstLine="420"/>
        <w:rPr>
          <w:rFonts w:ascii="Times New Roman" w:hAnsi="Times New Roman"/>
        </w:rPr>
      </w:pPr>
      <w:r w:rsidRPr="00D4399D">
        <w:rPr>
          <w:rFonts w:ascii="Times New Roman" w:hAnsi="Times New Roman" w:hint="eastAsia"/>
        </w:rPr>
        <w:t>Model</w:t>
      </w:r>
      <w:r w:rsidRPr="00D4399D">
        <w:rPr>
          <w:rFonts w:ascii="Times New Roman" w:hAnsi="Times New Roman" w:hint="eastAsia"/>
        </w:rPr>
        <w:t>、</w:t>
      </w:r>
      <w:r w:rsidRPr="00D4399D">
        <w:rPr>
          <w:rFonts w:ascii="Times New Roman" w:hAnsi="Times New Roman" w:hint="eastAsia"/>
        </w:rPr>
        <w:t>View</w:t>
      </w:r>
      <w:r w:rsidRPr="00D4399D">
        <w:rPr>
          <w:rFonts w:ascii="Times New Roman" w:hAnsi="Times New Roman" w:hint="eastAsia"/>
        </w:rPr>
        <w:t>、</w:t>
      </w:r>
      <w:r w:rsidRPr="00D4399D">
        <w:rPr>
          <w:rFonts w:ascii="Times New Roman" w:hAnsi="Times New Roman" w:hint="eastAsia"/>
        </w:rPr>
        <w:t>Controller</w:t>
      </w:r>
      <w:r w:rsidRPr="00D4399D">
        <w:rPr>
          <w:rFonts w:ascii="Times New Roman" w:hAnsi="Times New Roman" w:hint="eastAsia"/>
        </w:rPr>
        <w:t>各司其职，</w:t>
      </w:r>
      <w:r w:rsidRPr="00D4399D">
        <w:rPr>
          <w:rFonts w:ascii="Times New Roman" w:hAnsi="Times New Roman" w:hint="eastAsia"/>
        </w:rPr>
        <w:t>Model</w:t>
      </w:r>
      <w:r w:rsidRPr="00D4399D">
        <w:rPr>
          <w:rFonts w:ascii="Times New Roman" w:hAnsi="Times New Roman" w:hint="eastAsia"/>
        </w:rPr>
        <w:t>只关心数据逻辑，</w:t>
      </w:r>
      <w:r w:rsidRPr="00D4399D">
        <w:rPr>
          <w:rFonts w:ascii="Times New Roman" w:hAnsi="Times New Roman" w:hint="eastAsia"/>
        </w:rPr>
        <w:t>View</w:t>
      </w:r>
      <w:r w:rsidRPr="00D4399D">
        <w:rPr>
          <w:rFonts w:ascii="Times New Roman" w:hAnsi="Times New Roman" w:hint="eastAsia"/>
        </w:rPr>
        <w:t>只负责展示，</w:t>
      </w:r>
      <w:r w:rsidRPr="00D4399D">
        <w:rPr>
          <w:rFonts w:ascii="Times New Roman" w:hAnsi="Times New Roman" w:hint="eastAsia"/>
        </w:rPr>
        <w:t>Controller</w:t>
      </w:r>
      <w:r w:rsidRPr="00D4399D">
        <w:rPr>
          <w:rFonts w:ascii="Times New Roman" w:hAnsi="Times New Roman" w:hint="eastAsia"/>
        </w:rPr>
        <w:t>负责协调。这种分离使得任何一层的修改都不会直接影响到其他层。</w:t>
      </w:r>
    </w:p>
    <w:p w14:paraId="79C03BBB" w14:textId="202BFCEC" w:rsidR="00D4399D" w:rsidRPr="00D4399D" w:rsidRDefault="00D4399D" w:rsidP="00D4399D">
      <w:pPr>
        <w:pStyle w:val="my"/>
        <w:rPr>
          <w:rFonts w:ascii="Times New Roman" w:hAnsi="Times New Roman"/>
          <w:b/>
          <w:bCs/>
        </w:rPr>
      </w:pPr>
      <w:r w:rsidRPr="00D4399D">
        <w:rPr>
          <w:rFonts w:ascii="Times New Roman" w:hAnsi="Times New Roman"/>
          <w:b/>
          <w:bCs/>
        </w:rPr>
        <w:t>各模块详细构成</w:t>
      </w:r>
      <w:r>
        <w:rPr>
          <w:rFonts w:ascii="Times New Roman" w:hAnsi="Times New Roman" w:hint="eastAsia"/>
          <w:b/>
          <w:bCs/>
        </w:rPr>
        <w:t>：</w:t>
      </w:r>
    </w:p>
    <w:p w14:paraId="5EC07E93" w14:textId="77777777" w:rsidR="00D4399D" w:rsidRPr="00D4399D" w:rsidRDefault="00D4399D" w:rsidP="00D4399D">
      <w:pPr>
        <w:pStyle w:val="my"/>
        <w:rPr>
          <w:rFonts w:ascii="Times New Roman" w:hAnsi="Times New Roman"/>
          <w:b/>
          <w:bCs/>
        </w:rPr>
      </w:pPr>
      <w:r w:rsidRPr="00D4399D">
        <w:rPr>
          <w:rFonts w:ascii="Times New Roman" w:hAnsi="Times New Roman"/>
          <w:b/>
          <w:bCs/>
        </w:rPr>
        <w:t>Model</w:t>
      </w:r>
      <w:r w:rsidRPr="00D4399D">
        <w:rPr>
          <w:rFonts w:ascii="Times New Roman" w:hAnsi="Times New Roman"/>
          <w:b/>
          <w:bCs/>
        </w:rPr>
        <w:t>层构成：</w:t>
      </w:r>
    </w:p>
    <w:p w14:paraId="19C4C12B" w14:textId="01CDB9CD" w:rsidR="00D4399D" w:rsidRPr="00D4399D" w:rsidRDefault="00D4399D" w:rsidP="00D4399D">
      <w:pPr>
        <w:pStyle w:val="my"/>
        <w:numPr>
          <w:ilvl w:val="0"/>
          <w:numId w:val="15"/>
        </w:numPr>
        <w:ind w:leftChars="0"/>
        <w:rPr>
          <w:rFonts w:ascii="Times New Roman" w:hAnsi="Times New Roman"/>
        </w:rPr>
      </w:pPr>
      <w:r w:rsidRPr="00D4399D">
        <w:rPr>
          <w:rFonts w:ascii="Times New Roman" w:hAnsi="Times New Roman"/>
          <w:b/>
          <w:bCs/>
        </w:rPr>
        <w:t>数据存储</w:t>
      </w:r>
      <w:r w:rsidRPr="00D4399D">
        <w:rPr>
          <w:rFonts w:ascii="Times New Roman" w:hAnsi="Times New Roman"/>
        </w:rPr>
        <w:t>：</w:t>
      </w:r>
      <w:r w:rsidRPr="00D4399D">
        <w:rPr>
          <w:rFonts w:ascii="Times New Roman" w:hAnsi="Times New Roman"/>
        </w:rPr>
        <w:t>19×19</w:t>
      </w:r>
      <w:r w:rsidRPr="00D4399D">
        <w:rPr>
          <w:rFonts w:ascii="Times New Roman" w:hAnsi="Times New Roman"/>
        </w:rPr>
        <w:t>的二维数组</w:t>
      </w:r>
      <w:r w:rsidRPr="00D4399D">
        <w:rPr>
          <w:rFonts w:ascii="Times New Roman" w:hAnsi="Times New Roman"/>
        </w:rPr>
        <w:t>panel</w:t>
      </w:r>
      <w:r w:rsidRPr="00D4399D">
        <w:rPr>
          <w:rFonts w:ascii="Times New Roman" w:hAnsi="Times New Roman"/>
        </w:rPr>
        <w:t>，存储棋盘状态</w:t>
      </w:r>
    </w:p>
    <w:p w14:paraId="2C335A73" w14:textId="77777777" w:rsidR="00D4399D" w:rsidRPr="00D4399D" w:rsidRDefault="00D4399D" w:rsidP="00D4399D">
      <w:pPr>
        <w:pStyle w:val="my"/>
        <w:numPr>
          <w:ilvl w:val="0"/>
          <w:numId w:val="15"/>
        </w:numPr>
        <w:ind w:leftChars="0"/>
        <w:rPr>
          <w:rFonts w:ascii="Times New Roman" w:hAnsi="Times New Roman"/>
        </w:rPr>
      </w:pPr>
      <w:r w:rsidRPr="00D4399D">
        <w:rPr>
          <w:rFonts w:ascii="Times New Roman" w:hAnsi="Times New Roman"/>
          <w:b/>
          <w:bCs/>
        </w:rPr>
        <w:t>游戏规则</w:t>
      </w:r>
      <w:r w:rsidRPr="00D4399D">
        <w:rPr>
          <w:rFonts w:ascii="Times New Roman" w:hAnsi="Times New Roman"/>
        </w:rPr>
        <w:t>：胜负判断算法、落子合法性验证</w:t>
      </w:r>
    </w:p>
    <w:p w14:paraId="4921C0B9" w14:textId="77777777" w:rsidR="00D4399D" w:rsidRPr="00D4399D" w:rsidRDefault="00D4399D" w:rsidP="00D4399D">
      <w:pPr>
        <w:pStyle w:val="my"/>
        <w:numPr>
          <w:ilvl w:val="0"/>
          <w:numId w:val="15"/>
        </w:numPr>
        <w:ind w:leftChars="0"/>
        <w:rPr>
          <w:rFonts w:ascii="Times New Roman" w:hAnsi="Times New Roman"/>
        </w:rPr>
      </w:pPr>
      <w:r w:rsidRPr="00D4399D">
        <w:rPr>
          <w:rFonts w:ascii="Times New Roman" w:hAnsi="Times New Roman"/>
          <w:b/>
          <w:bCs/>
        </w:rPr>
        <w:t>历史管理</w:t>
      </w:r>
      <w:r w:rsidRPr="00D4399D">
        <w:rPr>
          <w:rFonts w:ascii="Times New Roman" w:hAnsi="Times New Roman"/>
        </w:rPr>
        <w:t>：</w:t>
      </w:r>
      <w:proofErr w:type="spellStart"/>
      <w:r w:rsidRPr="00D4399D">
        <w:rPr>
          <w:rFonts w:ascii="Times New Roman" w:hAnsi="Times New Roman"/>
        </w:rPr>
        <w:t>moveHistory</w:t>
      </w:r>
      <w:proofErr w:type="spellEnd"/>
      <w:r w:rsidRPr="00D4399D">
        <w:rPr>
          <w:rFonts w:ascii="Times New Roman" w:hAnsi="Times New Roman"/>
        </w:rPr>
        <w:t>记录所有落子，支持悔棋和复盘</w:t>
      </w:r>
    </w:p>
    <w:p w14:paraId="2EEB55F8" w14:textId="77777777" w:rsidR="00D4399D" w:rsidRPr="00D4399D" w:rsidRDefault="00D4399D" w:rsidP="00D4399D">
      <w:pPr>
        <w:pStyle w:val="my"/>
        <w:numPr>
          <w:ilvl w:val="0"/>
          <w:numId w:val="15"/>
        </w:numPr>
        <w:ind w:leftChars="0"/>
        <w:rPr>
          <w:rFonts w:ascii="Times New Roman" w:hAnsi="Times New Roman"/>
        </w:rPr>
      </w:pPr>
      <w:r w:rsidRPr="00D4399D">
        <w:rPr>
          <w:rFonts w:ascii="Times New Roman" w:hAnsi="Times New Roman"/>
          <w:b/>
          <w:bCs/>
        </w:rPr>
        <w:t>状态维护</w:t>
      </w:r>
      <w:r w:rsidRPr="00D4399D">
        <w:rPr>
          <w:rFonts w:ascii="Times New Roman" w:hAnsi="Times New Roman"/>
        </w:rPr>
        <w:t>：当前步数、最后落子位置等游戏状态信息</w:t>
      </w:r>
    </w:p>
    <w:p w14:paraId="154DDFFE" w14:textId="77777777" w:rsidR="00D4399D" w:rsidRPr="00D4399D" w:rsidRDefault="00D4399D" w:rsidP="00D4399D">
      <w:pPr>
        <w:pStyle w:val="my"/>
        <w:rPr>
          <w:rFonts w:ascii="Times New Roman" w:hAnsi="Times New Roman"/>
          <w:b/>
          <w:bCs/>
        </w:rPr>
      </w:pPr>
      <w:r w:rsidRPr="00D4399D">
        <w:rPr>
          <w:rFonts w:ascii="Times New Roman" w:hAnsi="Times New Roman"/>
          <w:b/>
          <w:bCs/>
        </w:rPr>
        <w:t>View</w:t>
      </w:r>
      <w:r w:rsidRPr="00D4399D">
        <w:rPr>
          <w:rFonts w:ascii="Times New Roman" w:hAnsi="Times New Roman"/>
          <w:b/>
          <w:bCs/>
        </w:rPr>
        <w:t>层构成：</w:t>
      </w:r>
    </w:p>
    <w:p w14:paraId="6796BF08" w14:textId="77777777" w:rsidR="00D4399D" w:rsidRPr="00D4399D" w:rsidRDefault="00D4399D" w:rsidP="00D4399D">
      <w:pPr>
        <w:pStyle w:val="my"/>
        <w:numPr>
          <w:ilvl w:val="0"/>
          <w:numId w:val="16"/>
        </w:numPr>
        <w:ind w:leftChars="0"/>
        <w:rPr>
          <w:rFonts w:ascii="Times New Roman" w:hAnsi="Times New Roman"/>
        </w:rPr>
      </w:pPr>
      <w:r w:rsidRPr="00D4399D">
        <w:rPr>
          <w:rFonts w:ascii="Times New Roman" w:hAnsi="Times New Roman"/>
          <w:b/>
          <w:bCs/>
        </w:rPr>
        <w:t>界面框架</w:t>
      </w:r>
      <w:r w:rsidRPr="00D4399D">
        <w:rPr>
          <w:rFonts w:ascii="Times New Roman" w:hAnsi="Times New Roman"/>
        </w:rPr>
        <w:t>：</w:t>
      </w:r>
      <w:r w:rsidRPr="00D4399D">
        <w:rPr>
          <w:rFonts w:ascii="Times New Roman" w:hAnsi="Times New Roman"/>
        </w:rPr>
        <w:t>JFrame</w:t>
      </w:r>
      <w:r w:rsidRPr="00D4399D">
        <w:rPr>
          <w:rFonts w:ascii="Times New Roman" w:hAnsi="Times New Roman"/>
        </w:rPr>
        <w:t>主窗口，</w:t>
      </w:r>
      <w:proofErr w:type="spellStart"/>
      <w:r w:rsidRPr="00D4399D">
        <w:rPr>
          <w:rFonts w:ascii="Times New Roman" w:hAnsi="Times New Roman"/>
        </w:rPr>
        <w:t>CardLayout</w:t>
      </w:r>
      <w:proofErr w:type="spellEnd"/>
      <w:r w:rsidRPr="00D4399D">
        <w:rPr>
          <w:rFonts w:ascii="Times New Roman" w:hAnsi="Times New Roman"/>
        </w:rPr>
        <w:t>管理多面板</w:t>
      </w:r>
    </w:p>
    <w:p w14:paraId="1D2B72BF" w14:textId="77777777" w:rsidR="00D4399D" w:rsidRPr="00D4399D" w:rsidRDefault="00D4399D" w:rsidP="00D4399D">
      <w:pPr>
        <w:pStyle w:val="my"/>
        <w:numPr>
          <w:ilvl w:val="0"/>
          <w:numId w:val="16"/>
        </w:numPr>
        <w:ind w:leftChars="0"/>
        <w:rPr>
          <w:rFonts w:ascii="Times New Roman" w:hAnsi="Times New Roman"/>
        </w:rPr>
      </w:pPr>
      <w:r w:rsidRPr="00D4399D">
        <w:rPr>
          <w:rFonts w:ascii="Times New Roman" w:hAnsi="Times New Roman"/>
          <w:b/>
          <w:bCs/>
        </w:rPr>
        <w:t>棋盘绘制</w:t>
      </w:r>
      <w:r w:rsidRPr="00D4399D">
        <w:rPr>
          <w:rFonts w:ascii="Times New Roman" w:hAnsi="Times New Roman"/>
        </w:rPr>
        <w:t>：自定义</w:t>
      </w:r>
      <w:proofErr w:type="spellStart"/>
      <w:r w:rsidRPr="00D4399D">
        <w:rPr>
          <w:rFonts w:ascii="Times New Roman" w:hAnsi="Times New Roman"/>
        </w:rPr>
        <w:t>JPanel</w:t>
      </w:r>
      <w:proofErr w:type="spellEnd"/>
      <w:r w:rsidRPr="00D4399D">
        <w:rPr>
          <w:rFonts w:ascii="Times New Roman" w:hAnsi="Times New Roman"/>
        </w:rPr>
        <w:t>，实现棋子和棋盘的绘制</w:t>
      </w:r>
    </w:p>
    <w:p w14:paraId="26DDBEE3" w14:textId="77777777" w:rsidR="00D4399D" w:rsidRPr="00D4399D" w:rsidRDefault="00D4399D" w:rsidP="00D4399D">
      <w:pPr>
        <w:pStyle w:val="my"/>
        <w:numPr>
          <w:ilvl w:val="0"/>
          <w:numId w:val="16"/>
        </w:numPr>
        <w:ind w:leftChars="0"/>
        <w:rPr>
          <w:rFonts w:ascii="Times New Roman" w:hAnsi="Times New Roman"/>
        </w:rPr>
      </w:pPr>
      <w:r w:rsidRPr="00D4399D">
        <w:rPr>
          <w:rFonts w:ascii="Times New Roman" w:hAnsi="Times New Roman"/>
          <w:b/>
          <w:bCs/>
        </w:rPr>
        <w:t>控制组件</w:t>
      </w:r>
      <w:r w:rsidRPr="00D4399D">
        <w:rPr>
          <w:rFonts w:ascii="Times New Roman" w:hAnsi="Times New Roman"/>
        </w:rPr>
        <w:t>：按钮、标签、文本框等交互元素</w:t>
      </w:r>
    </w:p>
    <w:p w14:paraId="23F0D878" w14:textId="77777777" w:rsidR="00D4399D" w:rsidRPr="00D4399D" w:rsidRDefault="00D4399D" w:rsidP="00D4399D">
      <w:pPr>
        <w:pStyle w:val="my"/>
        <w:numPr>
          <w:ilvl w:val="0"/>
          <w:numId w:val="16"/>
        </w:numPr>
        <w:ind w:leftChars="0"/>
        <w:rPr>
          <w:rFonts w:ascii="Times New Roman" w:hAnsi="Times New Roman"/>
        </w:rPr>
      </w:pPr>
      <w:r w:rsidRPr="00D4399D">
        <w:rPr>
          <w:rFonts w:ascii="Times New Roman" w:hAnsi="Times New Roman"/>
          <w:b/>
          <w:bCs/>
        </w:rPr>
        <w:t>特殊效果</w:t>
      </w:r>
      <w:r w:rsidRPr="00D4399D">
        <w:rPr>
          <w:rFonts w:ascii="Times New Roman" w:hAnsi="Times New Roman"/>
        </w:rPr>
        <w:t>：倒计时显示、高亮显示、音效播放</w:t>
      </w:r>
    </w:p>
    <w:p w14:paraId="69AD2A70" w14:textId="77777777" w:rsidR="00D4399D" w:rsidRPr="00D4399D" w:rsidRDefault="00D4399D" w:rsidP="00D4399D">
      <w:pPr>
        <w:pStyle w:val="my"/>
        <w:rPr>
          <w:rFonts w:ascii="Times New Roman" w:hAnsi="Times New Roman"/>
          <w:b/>
          <w:bCs/>
        </w:rPr>
      </w:pPr>
      <w:r w:rsidRPr="00D4399D">
        <w:rPr>
          <w:rFonts w:ascii="Times New Roman" w:hAnsi="Times New Roman"/>
          <w:b/>
          <w:bCs/>
        </w:rPr>
        <w:t>Controller</w:t>
      </w:r>
      <w:r w:rsidRPr="00D4399D">
        <w:rPr>
          <w:rFonts w:ascii="Times New Roman" w:hAnsi="Times New Roman"/>
          <w:b/>
          <w:bCs/>
        </w:rPr>
        <w:t>层构成：</w:t>
      </w:r>
    </w:p>
    <w:p w14:paraId="33420964" w14:textId="77777777" w:rsidR="00D4399D" w:rsidRPr="00D4399D" w:rsidRDefault="00D4399D" w:rsidP="00D4399D">
      <w:pPr>
        <w:pStyle w:val="my"/>
        <w:numPr>
          <w:ilvl w:val="0"/>
          <w:numId w:val="17"/>
        </w:numPr>
        <w:ind w:leftChars="0"/>
        <w:rPr>
          <w:rFonts w:ascii="Times New Roman" w:hAnsi="Times New Roman"/>
        </w:rPr>
      </w:pPr>
      <w:r w:rsidRPr="00D4399D">
        <w:rPr>
          <w:rFonts w:ascii="Times New Roman" w:hAnsi="Times New Roman"/>
          <w:b/>
          <w:bCs/>
        </w:rPr>
        <w:t>事件处理</w:t>
      </w:r>
      <w:r w:rsidRPr="00D4399D">
        <w:rPr>
          <w:rFonts w:ascii="Times New Roman" w:hAnsi="Times New Roman"/>
        </w:rPr>
        <w:t>：鼠标点击、按钮点击等用户输入</w:t>
      </w:r>
    </w:p>
    <w:p w14:paraId="076F2117" w14:textId="77777777" w:rsidR="00D4399D" w:rsidRPr="00D4399D" w:rsidRDefault="00D4399D" w:rsidP="00D4399D">
      <w:pPr>
        <w:pStyle w:val="my"/>
        <w:numPr>
          <w:ilvl w:val="0"/>
          <w:numId w:val="17"/>
        </w:numPr>
        <w:ind w:leftChars="0"/>
        <w:rPr>
          <w:rFonts w:ascii="Times New Roman" w:hAnsi="Times New Roman"/>
        </w:rPr>
      </w:pPr>
      <w:r w:rsidRPr="00D4399D">
        <w:rPr>
          <w:rFonts w:ascii="Times New Roman" w:hAnsi="Times New Roman"/>
          <w:b/>
          <w:bCs/>
        </w:rPr>
        <w:lastRenderedPageBreak/>
        <w:t>流程控制</w:t>
      </w:r>
      <w:r w:rsidRPr="00D4399D">
        <w:rPr>
          <w:rFonts w:ascii="Times New Roman" w:hAnsi="Times New Roman"/>
        </w:rPr>
        <w:t>：游戏开始、结束、悔棋、复盘等流程</w:t>
      </w:r>
    </w:p>
    <w:p w14:paraId="4D552813" w14:textId="77777777" w:rsidR="00D4399D" w:rsidRPr="00D4399D" w:rsidRDefault="00D4399D" w:rsidP="00D4399D">
      <w:pPr>
        <w:pStyle w:val="my"/>
        <w:numPr>
          <w:ilvl w:val="0"/>
          <w:numId w:val="17"/>
        </w:numPr>
        <w:ind w:leftChars="0"/>
        <w:rPr>
          <w:rFonts w:ascii="Times New Roman" w:hAnsi="Times New Roman"/>
        </w:rPr>
      </w:pPr>
      <w:r w:rsidRPr="00D4399D">
        <w:rPr>
          <w:rFonts w:ascii="Times New Roman" w:hAnsi="Times New Roman"/>
          <w:b/>
          <w:bCs/>
        </w:rPr>
        <w:t>模块协调</w:t>
      </w:r>
      <w:r w:rsidRPr="00D4399D">
        <w:rPr>
          <w:rFonts w:ascii="Times New Roman" w:hAnsi="Times New Roman"/>
        </w:rPr>
        <w:t>：协调</w:t>
      </w:r>
      <w:r w:rsidRPr="00D4399D">
        <w:rPr>
          <w:rFonts w:ascii="Times New Roman" w:hAnsi="Times New Roman"/>
        </w:rPr>
        <w:t>Model</w:t>
      </w:r>
      <w:r w:rsidRPr="00D4399D">
        <w:rPr>
          <w:rFonts w:ascii="Times New Roman" w:hAnsi="Times New Roman"/>
        </w:rPr>
        <w:t>、</w:t>
      </w:r>
      <w:r w:rsidRPr="00D4399D">
        <w:rPr>
          <w:rFonts w:ascii="Times New Roman" w:hAnsi="Times New Roman"/>
        </w:rPr>
        <w:t>View</w:t>
      </w:r>
      <w:r w:rsidRPr="00D4399D">
        <w:rPr>
          <w:rFonts w:ascii="Times New Roman" w:hAnsi="Times New Roman"/>
        </w:rPr>
        <w:t>、</w:t>
      </w:r>
      <w:r w:rsidRPr="00D4399D">
        <w:rPr>
          <w:rFonts w:ascii="Times New Roman" w:hAnsi="Times New Roman"/>
        </w:rPr>
        <w:t>Network</w:t>
      </w:r>
      <w:r w:rsidRPr="00D4399D">
        <w:rPr>
          <w:rFonts w:ascii="Times New Roman" w:hAnsi="Times New Roman"/>
        </w:rPr>
        <w:t>、</w:t>
      </w:r>
      <w:r w:rsidRPr="00D4399D">
        <w:rPr>
          <w:rFonts w:ascii="Times New Roman" w:hAnsi="Times New Roman"/>
        </w:rPr>
        <w:t>AI</w:t>
      </w:r>
      <w:r w:rsidRPr="00D4399D">
        <w:rPr>
          <w:rFonts w:ascii="Times New Roman" w:hAnsi="Times New Roman"/>
        </w:rPr>
        <w:t>等模块协作</w:t>
      </w:r>
    </w:p>
    <w:p w14:paraId="56EF4DFF" w14:textId="77777777" w:rsidR="00D4399D" w:rsidRPr="00D4399D" w:rsidRDefault="00D4399D" w:rsidP="00D4399D">
      <w:pPr>
        <w:pStyle w:val="my"/>
        <w:numPr>
          <w:ilvl w:val="0"/>
          <w:numId w:val="17"/>
        </w:numPr>
        <w:ind w:leftChars="0"/>
        <w:rPr>
          <w:rFonts w:ascii="Times New Roman" w:hAnsi="Times New Roman"/>
        </w:rPr>
      </w:pPr>
      <w:r w:rsidRPr="00D4399D">
        <w:rPr>
          <w:rFonts w:ascii="Times New Roman" w:hAnsi="Times New Roman"/>
          <w:b/>
          <w:bCs/>
        </w:rPr>
        <w:t>状态管理</w:t>
      </w:r>
      <w:r w:rsidRPr="00D4399D">
        <w:rPr>
          <w:rFonts w:ascii="Times New Roman" w:hAnsi="Times New Roman"/>
        </w:rPr>
        <w:t>：游戏模式、当前玩家、网络状态等全局状态</w:t>
      </w:r>
    </w:p>
    <w:p w14:paraId="04754A9F" w14:textId="77777777" w:rsidR="00D4399D" w:rsidRDefault="00D4399D" w:rsidP="00D4399D">
      <w:pPr>
        <w:pStyle w:val="my"/>
        <w:keepNext/>
        <w:ind w:leftChars="0" w:left="0"/>
        <w:rPr>
          <w:rFonts w:hint="eastAsia"/>
        </w:rPr>
      </w:pPr>
      <w:r>
        <w:rPr>
          <w:rFonts w:ascii="Times New Roman" w:hAnsi="Times New Roman" w:hint="eastAsia"/>
          <w:noProof/>
        </w:rPr>
        <w:drawing>
          <wp:inline distT="0" distB="0" distL="0" distR="0" wp14:anchorId="1BC3B0BD" wp14:editId="22F56B43">
            <wp:extent cx="5274310" cy="3147695"/>
            <wp:effectExtent l="0" t="0" r="2540" b="0"/>
            <wp:docPr id="1881539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53989" name="图片 188153989"/>
                    <pic:cNvPicPr/>
                  </pic:nvPicPr>
                  <pic:blipFill>
                    <a:blip r:embed="rId15">
                      <a:extLst>
                        <a:ext uri="{28A0092B-C50C-407E-A947-70E740481C1C}">
                          <a14:useLocalDpi xmlns:a14="http://schemas.microsoft.com/office/drawing/2010/main" val="0"/>
                        </a:ext>
                      </a:extLst>
                    </a:blip>
                    <a:stretch>
                      <a:fillRect/>
                    </a:stretch>
                  </pic:blipFill>
                  <pic:spPr>
                    <a:xfrm>
                      <a:off x="0" y="0"/>
                      <a:ext cx="5274310" cy="3147695"/>
                    </a:xfrm>
                    <a:prstGeom prst="rect">
                      <a:avLst/>
                    </a:prstGeom>
                  </pic:spPr>
                </pic:pic>
              </a:graphicData>
            </a:graphic>
          </wp:inline>
        </w:drawing>
      </w:r>
    </w:p>
    <w:p w14:paraId="54DC5143" w14:textId="09316ECC" w:rsidR="00D4399D" w:rsidRPr="00D4399D" w:rsidRDefault="00D4399D" w:rsidP="00D4399D">
      <w:pPr>
        <w:pStyle w:val="ae"/>
        <w:jc w:val="center"/>
        <w:rPr>
          <w:rFonts w:ascii="Times New Roman" w:hAnsi="Times New Roman"/>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w:t>
      </w:r>
      <w:r>
        <w:rPr>
          <w:rFonts w:hint="eastAsia"/>
        </w:rPr>
        <w:fldChar w:fldCharType="end"/>
      </w:r>
      <w:r>
        <w:rPr>
          <w:rFonts w:hint="eastAsia"/>
        </w:rPr>
        <w:t>：系统架构流程图</w:t>
      </w:r>
    </w:p>
    <w:p w14:paraId="65809258" w14:textId="145F8EB6" w:rsidR="0069435B" w:rsidRDefault="00654846" w:rsidP="000D25EF">
      <w:pPr>
        <w:pStyle w:val="ac"/>
        <w:rPr>
          <w:rFonts w:hint="eastAsia"/>
        </w:rPr>
      </w:pPr>
      <w:bookmarkStart w:id="10" w:name="_Toc217914000"/>
      <w:r w:rsidRPr="009E0AC5">
        <w:t>3</w:t>
      </w:r>
      <w:r w:rsidR="0069435B" w:rsidRPr="009E0AC5">
        <w:rPr>
          <w:rFonts w:hint="eastAsia"/>
        </w:rPr>
        <w:t>.</w:t>
      </w:r>
      <w:r w:rsidR="00B4497A">
        <w:rPr>
          <w:rFonts w:hint="eastAsia"/>
        </w:rPr>
        <w:t>2</w:t>
      </w:r>
      <w:r w:rsidR="0069435B" w:rsidRPr="009E0AC5">
        <w:rPr>
          <w:rFonts w:hint="eastAsia"/>
        </w:rPr>
        <w:t>.1</w:t>
      </w:r>
      <w:r w:rsidR="0069435B" w:rsidRPr="009E0AC5">
        <w:t xml:space="preserve"> </w:t>
      </w:r>
      <w:r w:rsidR="00B4497A">
        <w:rPr>
          <w:rFonts w:hint="eastAsia"/>
        </w:rPr>
        <w:t>Model</w:t>
      </w:r>
      <w:r w:rsidR="00B4497A">
        <w:rPr>
          <w:rFonts w:hint="eastAsia"/>
        </w:rPr>
        <w:t>部分</w:t>
      </w:r>
      <w:bookmarkEnd w:id="10"/>
    </w:p>
    <w:p w14:paraId="68B19B93" w14:textId="1FCC961D" w:rsidR="00D4399D" w:rsidRDefault="00D4399D" w:rsidP="00F66597">
      <w:pPr>
        <w:pStyle w:val="my"/>
        <w:numPr>
          <w:ilvl w:val="0"/>
          <w:numId w:val="21"/>
        </w:numPr>
        <w:ind w:leftChars="0"/>
        <w:rPr>
          <w:rFonts w:hint="eastAsia"/>
        </w:rPr>
      </w:pPr>
      <w:r>
        <w:rPr>
          <w:rFonts w:hint="eastAsia"/>
        </w:rPr>
        <w:t>棋盘数据结构设计：</w:t>
      </w:r>
    </w:p>
    <w:p w14:paraId="657476D9" w14:textId="5819C5DF" w:rsidR="00D4399D" w:rsidRDefault="00D4399D" w:rsidP="00F66597">
      <w:pPr>
        <w:pStyle w:val="my"/>
        <w:rPr>
          <w:rFonts w:hint="eastAsia"/>
        </w:rPr>
      </w:pPr>
      <w:r>
        <w:rPr>
          <w:rFonts w:hint="eastAsia"/>
        </w:rPr>
        <w:t>采用19×19的int</w:t>
      </w:r>
      <w:proofErr w:type="gramStart"/>
      <w:r>
        <w:rPr>
          <w:rFonts w:hint="eastAsia"/>
        </w:rPr>
        <w:t>型二维数</w:t>
      </w:r>
      <w:proofErr w:type="gramEnd"/>
      <w:r>
        <w:rPr>
          <w:rFonts w:hint="eastAsia"/>
        </w:rPr>
        <w:t>组，这是标准五子棋比赛规格。</w:t>
      </w:r>
    </w:p>
    <w:p w14:paraId="18D80F87" w14:textId="77777777" w:rsidR="00D4399D" w:rsidRPr="00D4399D" w:rsidRDefault="00D4399D" w:rsidP="00D4399D">
      <w:pPr>
        <w:pStyle w:val="my"/>
        <w:rPr>
          <w:rFonts w:hint="eastAsia"/>
        </w:rPr>
      </w:pPr>
      <w:r w:rsidRPr="00D4399D">
        <w:t>值的定义：</w:t>
      </w:r>
    </w:p>
    <w:p w14:paraId="33D870F5" w14:textId="77777777" w:rsidR="00D4399D" w:rsidRPr="00D4399D" w:rsidRDefault="00D4399D" w:rsidP="00D4399D">
      <w:pPr>
        <w:pStyle w:val="my"/>
        <w:numPr>
          <w:ilvl w:val="0"/>
          <w:numId w:val="18"/>
        </w:numPr>
        <w:ind w:left="780"/>
        <w:rPr>
          <w:rFonts w:hint="eastAsia"/>
        </w:rPr>
      </w:pPr>
      <w:r w:rsidRPr="00D4399D">
        <w:t>BLACK = 1：黑棋</w:t>
      </w:r>
    </w:p>
    <w:p w14:paraId="11722DDA" w14:textId="77777777" w:rsidR="00D4399D" w:rsidRPr="00D4399D" w:rsidRDefault="00D4399D" w:rsidP="00D4399D">
      <w:pPr>
        <w:pStyle w:val="my"/>
        <w:numPr>
          <w:ilvl w:val="0"/>
          <w:numId w:val="18"/>
        </w:numPr>
        <w:ind w:left="780"/>
        <w:rPr>
          <w:rFonts w:hint="eastAsia"/>
        </w:rPr>
      </w:pPr>
      <w:r w:rsidRPr="00D4399D">
        <w:t>WHITE = -1：白棋</w:t>
      </w:r>
    </w:p>
    <w:p w14:paraId="6455C0EC" w14:textId="77777777" w:rsidR="00D4399D" w:rsidRPr="00D4399D" w:rsidRDefault="00D4399D" w:rsidP="00D4399D">
      <w:pPr>
        <w:pStyle w:val="my"/>
        <w:numPr>
          <w:ilvl w:val="0"/>
          <w:numId w:val="18"/>
        </w:numPr>
        <w:ind w:left="780"/>
        <w:rPr>
          <w:rFonts w:hint="eastAsia"/>
        </w:rPr>
      </w:pPr>
      <w:r w:rsidRPr="00D4399D">
        <w:t>SPACE = 0：空位</w:t>
      </w:r>
    </w:p>
    <w:p w14:paraId="48D7132F" w14:textId="77777777" w:rsidR="00D4399D" w:rsidRPr="00D4399D" w:rsidRDefault="00D4399D" w:rsidP="00F66597">
      <w:pPr>
        <w:pStyle w:val="my"/>
        <w:numPr>
          <w:ilvl w:val="0"/>
          <w:numId w:val="21"/>
        </w:numPr>
        <w:ind w:leftChars="0"/>
        <w:rPr>
          <w:rFonts w:hint="eastAsia"/>
        </w:rPr>
      </w:pPr>
      <w:r w:rsidRPr="00D4399D">
        <w:t>使用-1、0、1而不是1、2、3的优势：</w:t>
      </w:r>
    </w:p>
    <w:p w14:paraId="7E07D460" w14:textId="77777777" w:rsidR="00D4399D" w:rsidRPr="00D4399D" w:rsidRDefault="00D4399D" w:rsidP="00D4399D">
      <w:pPr>
        <w:pStyle w:val="my"/>
        <w:numPr>
          <w:ilvl w:val="0"/>
          <w:numId w:val="19"/>
        </w:numPr>
        <w:ind w:left="780"/>
        <w:rPr>
          <w:rFonts w:hint="eastAsia"/>
        </w:rPr>
      </w:pPr>
      <w:r w:rsidRPr="00D4399D">
        <w:t>运算方便：切换玩家只需</w:t>
      </w:r>
      <w:proofErr w:type="spellStart"/>
      <w:r w:rsidRPr="00D4399D">
        <w:t>currentcolor</w:t>
      </w:r>
      <w:proofErr w:type="spellEnd"/>
      <w:r w:rsidRPr="00D4399D">
        <w:t xml:space="preserve"> = -</w:t>
      </w:r>
      <w:proofErr w:type="spellStart"/>
      <w:r w:rsidRPr="00D4399D">
        <w:t>currentcolor</w:t>
      </w:r>
      <w:proofErr w:type="spellEnd"/>
    </w:p>
    <w:p w14:paraId="0D6B7312" w14:textId="77777777" w:rsidR="00D4399D" w:rsidRPr="00D4399D" w:rsidRDefault="00D4399D" w:rsidP="00D4399D">
      <w:pPr>
        <w:pStyle w:val="my"/>
        <w:numPr>
          <w:ilvl w:val="0"/>
          <w:numId w:val="19"/>
        </w:numPr>
        <w:ind w:left="780"/>
        <w:rPr>
          <w:rFonts w:hint="eastAsia"/>
        </w:rPr>
      </w:pPr>
      <w:r w:rsidRPr="00D4399D">
        <w:t>判断简单：可以直接用正负表示对立关系</w:t>
      </w:r>
    </w:p>
    <w:p w14:paraId="6E2A2751" w14:textId="77777777" w:rsidR="00D4399D" w:rsidRPr="00D4399D" w:rsidRDefault="00D4399D" w:rsidP="00D4399D">
      <w:pPr>
        <w:pStyle w:val="my"/>
        <w:numPr>
          <w:ilvl w:val="0"/>
          <w:numId w:val="19"/>
        </w:numPr>
        <w:ind w:left="780"/>
        <w:rPr>
          <w:rFonts w:hint="eastAsia"/>
        </w:rPr>
      </w:pPr>
      <w:r w:rsidRPr="00D4399D">
        <w:t>内存紧凑：int类型</w:t>
      </w:r>
      <w:proofErr w:type="gramStart"/>
      <w:r w:rsidRPr="00D4399D">
        <w:t>比对象</w:t>
      </w:r>
      <w:proofErr w:type="gramEnd"/>
      <w:r w:rsidRPr="00D4399D">
        <w:t>类型更节省空间</w:t>
      </w:r>
    </w:p>
    <w:p w14:paraId="3B41AF06" w14:textId="159D1B29" w:rsidR="00D4399D" w:rsidRDefault="00D4399D" w:rsidP="00F66597">
      <w:pPr>
        <w:pStyle w:val="my"/>
        <w:numPr>
          <w:ilvl w:val="0"/>
          <w:numId w:val="21"/>
        </w:numPr>
        <w:ind w:leftChars="0"/>
        <w:rPr>
          <w:rFonts w:hint="eastAsia"/>
        </w:rPr>
      </w:pPr>
      <w:r>
        <w:rPr>
          <w:rFonts w:hint="eastAsia"/>
        </w:rPr>
        <w:t>胜负判断算法实现</w:t>
      </w:r>
      <w:r w:rsidR="00F66597">
        <w:rPr>
          <w:rFonts w:hint="eastAsia"/>
        </w:rPr>
        <w:t>：</w:t>
      </w:r>
    </w:p>
    <w:p w14:paraId="55FD8ED8" w14:textId="61E44AA0" w:rsidR="00D4399D" w:rsidRDefault="00D4399D" w:rsidP="00D4399D">
      <w:pPr>
        <w:pStyle w:val="my"/>
        <w:rPr>
          <w:rFonts w:hint="eastAsia"/>
        </w:rPr>
      </w:pPr>
      <w:r>
        <w:rPr>
          <w:rFonts w:hint="eastAsia"/>
        </w:rPr>
        <w:t>采用基于最后落子点的局部检测算法，避免全盘扫描：</w:t>
      </w:r>
    </w:p>
    <w:p w14:paraId="28ABBB44" w14:textId="77777777" w:rsidR="00F66597" w:rsidRDefault="00F66597" w:rsidP="00F66597">
      <w:pPr>
        <w:pStyle w:val="my"/>
        <w:rPr>
          <w:rFonts w:hint="eastAsia"/>
        </w:rPr>
      </w:pPr>
      <w:r>
        <w:rPr>
          <w:rFonts w:hint="eastAsia"/>
        </w:rPr>
        <w:t>四个方向：水平、垂直、主对角线、副对角线</w:t>
      </w:r>
    </w:p>
    <w:p w14:paraId="0E51190C" w14:textId="0A7E62EC" w:rsidR="00D4399D" w:rsidRDefault="00F66597" w:rsidP="00F66597">
      <w:pPr>
        <w:pStyle w:val="my"/>
        <w:ind w:firstLine="480"/>
        <w:rPr>
          <w:rFonts w:hint="eastAsia"/>
        </w:rPr>
      </w:pPr>
      <w:proofErr w:type="gramStart"/>
      <w:r>
        <w:rPr>
          <w:rFonts w:hint="eastAsia"/>
        </w:rPr>
        <w:lastRenderedPageBreak/>
        <w:t>int[][</w:t>
      </w:r>
      <w:proofErr w:type="gramEnd"/>
      <w:r>
        <w:rPr>
          <w:rFonts w:hint="eastAsia"/>
        </w:rPr>
        <w:t>] directions = {{0,1}, {1,0}, {1,1}, {</w:t>
      </w:r>
      <w:proofErr w:type="gramStart"/>
      <w:r>
        <w:rPr>
          <w:rFonts w:hint="eastAsia"/>
        </w:rPr>
        <w:t>1,-</w:t>
      </w:r>
      <w:proofErr w:type="gramEnd"/>
      <w:r>
        <w:rPr>
          <w:rFonts w:hint="eastAsia"/>
        </w:rPr>
        <w:t>1}};</w:t>
      </w:r>
    </w:p>
    <w:p w14:paraId="44D3C020" w14:textId="3E3AAC6C" w:rsidR="00F66597" w:rsidRDefault="00F66597" w:rsidP="00F66597">
      <w:pPr>
        <w:pStyle w:val="my"/>
        <w:rPr>
          <w:rFonts w:hint="eastAsia"/>
        </w:rPr>
      </w:pPr>
      <w:proofErr w:type="spellStart"/>
      <w:r w:rsidRPr="00F66597">
        <w:rPr>
          <w:rFonts w:hint="eastAsia"/>
        </w:rPr>
        <w:t>checkDirection</w:t>
      </w:r>
      <w:proofErr w:type="spellEnd"/>
      <w:r w:rsidRPr="00F66597">
        <w:rPr>
          <w:rFonts w:hint="eastAsia"/>
        </w:rPr>
        <w:t>()方法双向计数，从最后落子点向两个方向延伸，直到遇到不同颜色的棋子或边界。这种算法的时间复杂度为O(1)，与棋盘大小无关，效率极高</w:t>
      </w:r>
      <w:r>
        <w:rPr>
          <w:rFonts w:hint="eastAsia"/>
        </w:rPr>
        <w:t>。</w:t>
      </w:r>
    </w:p>
    <w:p w14:paraId="74A670E3" w14:textId="77777777" w:rsidR="00F66597" w:rsidRPr="00F66597" w:rsidRDefault="00F66597" w:rsidP="00F66597">
      <w:pPr>
        <w:pStyle w:val="my"/>
        <w:numPr>
          <w:ilvl w:val="0"/>
          <w:numId w:val="21"/>
        </w:numPr>
        <w:ind w:leftChars="0"/>
        <w:rPr>
          <w:rFonts w:hint="eastAsia"/>
        </w:rPr>
      </w:pPr>
      <w:r w:rsidRPr="00F66597">
        <w:t>历史记录管理设计</w:t>
      </w:r>
    </w:p>
    <w:p w14:paraId="3045AB14" w14:textId="77777777" w:rsidR="00F66597" w:rsidRPr="00F66597" w:rsidRDefault="00F66597" w:rsidP="00F66597">
      <w:pPr>
        <w:pStyle w:val="my"/>
        <w:ind w:leftChars="0" w:left="0"/>
        <w:rPr>
          <w:rFonts w:hint="eastAsia"/>
        </w:rPr>
      </w:pPr>
      <w:r w:rsidRPr="00F66597">
        <w:t>为实现悔棋和复盘功能，设计了双重历史记录：</w:t>
      </w:r>
    </w:p>
    <w:p w14:paraId="32549401" w14:textId="0E3AF920" w:rsidR="00F66597" w:rsidRPr="00F66597" w:rsidRDefault="00F66597" w:rsidP="00F66597">
      <w:pPr>
        <w:pStyle w:val="my"/>
        <w:rPr>
          <w:rFonts w:hint="eastAsia"/>
        </w:rPr>
      </w:pPr>
      <w:proofErr w:type="spellStart"/>
      <w:r w:rsidRPr="00F66597">
        <w:t>moveHistory</w:t>
      </w:r>
      <w:proofErr w:type="spellEnd"/>
      <w:r>
        <w:rPr>
          <w:rFonts w:hint="eastAsia"/>
        </w:rPr>
        <w:t>：</w:t>
      </w:r>
      <w:r w:rsidRPr="00F66597">
        <w:t>主历史记录</w:t>
      </w:r>
    </w:p>
    <w:p w14:paraId="71BEAB06" w14:textId="23CE47E5" w:rsidR="00F66597" w:rsidRPr="00F66597" w:rsidRDefault="00F66597" w:rsidP="00F66597">
      <w:pPr>
        <w:pStyle w:val="my"/>
        <w:rPr>
          <w:rFonts w:hint="eastAsia"/>
        </w:rPr>
      </w:pPr>
      <w:proofErr w:type="spellStart"/>
      <w:r w:rsidRPr="00F66597">
        <w:t>undoneMoves</w:t>
      </w:r>
      <w:proofErr w:type="spellEnd"/>
      <w:r>
        <w:rPr>
          <w:rFonts w:hint="eastAsia"/>
        </w:rPr>
        <w:t>：</w:t>
      </w:r>
      <w:r w:rsidRPr="00F66597">
        <w:t>被悔棋的记录</w:t>
      </w:r>
    </w:p>
    <w:p w14:paraId="3AB3FC04" w14:textId="77777777" w:rsidR="00F66597" w:rsidRPr="00F66597" w:rsidRDefault="00F66597" w:rsidP="00F66597">
      <w:pPr>
        <w:pStyle w:val="my"/>
        <w:ind w:leftChars="0" w:left="0"/>
        <w:rPr>
          <w:rFonts w:hint="eastAsia"/>
        </w:rPr>
      </w:pPr>
      <w:r w:rsidRPr="00F66597">
        <w:t>数据结构：每个历史记录项为int[3]数组，包含[行, 列, 颜色]</w:t>
      </w:r>
    </w:p>
    <w:p w14:paraId="25D80297" w14:textId="5671F41C" w:rsidR="00F66597" w:rsidRPr="00F66597" w:rsidRDefault="00F66597" w:rsidP="00F66597">
      <w:pPr>
        <w:pStyle w:val="my"/>
        <w:ind w:leftChars="0" w:left="0"/>
        <w:rPr>
          <w:rFonts w:hint="eastAsia"/>
        </w:rPr>
      </w:pPr>
      <w:r w:rsidRPr="00F66597">
        <w:t>悔棋实现：</w:t>
      </w:r>
      <w:r>
        <w:rPr>
          <w:rFonts w:hint="eastAsia"/>
        </w:rPr>
        <w:t>通过</w:t>
      </w:r>
      <w:proofErr w:type="spellStart"/>
      <w:r w:rsidRPr="00F66597">
        <w:t>undoMove</w:t>
      </w:r>
      <w:proofErr w:type="spellEnd"/>
      <w:r>
        <w:rPr>
          <w:rFonts w:hint="eastAsia"/>
        </w:rPr>
        <w:t>控制使</w:t>
      </w:r>
      <w:r w:rsidRPr="00F66597">
        <w:t>moveHistory</w:t>
      </w:r>
      <w:r>
        <w:rPr>
          <w:rFonts w:hint="eastAsia"/>
        </w:rPr>
        <w:t>-1，</w:t>
      </w:r>
      <w:r w:rsidRPr="00F66597">
        <w:t>undoneMoves</w:t>
      </w:r>
      <w:r>
        <w:rPr>
          <w:rFonts w:hint="eastAsia"/>
        </w:rPr>
        <w:t>+1，并更改棋盘点为空。</w:t>
      </w:r>
    </w:p>
    <w:p w14:paraId="17D93517" w14:textId="00082B53" w:rsidR="00F66597" w:rsidRPr="00F66597" w:rsidRDefault="00F66597" w:rsidP="00F66597">
      <w:pPr>
        <w:pStyle w:val="my"/>
        <w:ind w:leftChars="0" w:left="0"/>
        <w:rPr>
          <w:rFonts w:hint="eastAsia"/>
        </w:rPr>
      </w:pPr>
      <w:r w:rsidRPr="00F66597">
        <w:t>复盘实现：通过</w:t>
      </w:r>
      <w:proofErr w:type="spellStart"/>
      <w:r w:rsidRPr="00F66597">
        <w:t>currentReviewIndex</w:t>
      </w:r>
      <w:proofErr w:type="spellEnd"/>
      <w:r w:rsidRPr="00F66597">
        <w:t>控制当前显示步数，支持</w:t>
      </w:r>
      <w:r>
        <w:rPr>
          <w:rFonts w:hint="eastAsia"/>
        </w:rPr>
        <w:t>在</w:t>
      </w:r>
      <w:proofErr w:type="spellStart"/>
      <w:r w:rsidRPr="00F66597">
        <w:t>moveHistory</w:t>
      </w:r>
      <w:proofErr w:type="spellEnd"/>
      <w:r>
        <w:rPr>
          <w:rFonts w:hint="eastAsia"/>
        </w:rPr>
        <w:t>中</w:t>
      </w:r>
      <w:r w:rsidRPr="00F66597">
        <w:t>前进后退浏览。</w:t>
      </w:r>
    </w:p>
    <w:p w14:paraId="06330E52" w14:textId="77777777" w:rsidR="000E14E0" w:rsidRDefault="000E14E0" w:rsidP="000E14E0">
      <w:pPr>
        <w:pStyle w:val="my"/>
        <w:numPr>
          <w:ilvl w:val="0"/>
          <w:numId w:val="21"/>
        </w:numPr>
        <w:ind w:leftChars="0"/>
        <w:rPr>
          <w:rFonts w:hint="eastAsia"/>
        </w:rPr>
      </w:pPr>
      <w:r>
        <w:rPr>
          <w:rFonts w:hint="eastAsia"/>
        </w:rPr>
        <w:t>获胜线获取设计</w:t>
      </w:r>
    </w:p>
    <w:p w14:paraId="75CD8CA4" w14:textId="24AE47C2" w:rsidR="00F66597" w:rsidRDefault="000E14E0" w:rsidP="000E14E0">
      <w:pPr>
        <w:pStyle w:val="my"/>
        <w:ind w:leftChars="0" w:left="0"/>
        <w:rPr>
          <w:rFonts w:hint="eastAsia"/>
        </w:rPr>
      </w:pPr>
      <w:r>
        <w:rPr>
          <w:rFonts w:hint="eastAsia"/>
        </w:rPr>
        <w:t>为在界面上高亮显示获胜的五连棋子，设计了专门的获胜线获取方法：结合</w:t>
      </w:r>
      <w:proofErr w:type="spellStart"/>
      <w:r w:rsidRPr="000E14E0">
        <w:rPr>
          <w:rFonts w:hint="eastAsia"/>
        </w:rPr>
        <w:t>checkWinningDirection</w:t>
      </w:r>
      <w:proofErr w:type="spellEnd"/>
      <w:r>
        <w:rPr>
          <w:rFonts w:hint="eastAsia"/>
        </w:rPr>
        <w:t>（）判断最后获胜五连棋。</w:t>
      </w:r>
    </w:p>
    <w:p w14:paraId="1AEC5698" w14:textId="2333B5E9" w:rsidR="00A22072" w:rsidRDefault="00A22072" w:rsidP="000E14E0">
      <w:pPr>
        <w:pStyle w:val="my"/>
        <w:ind w:leftChars="0" w:left="0"/>
        <w:rPr>
          <w:rFonts w:hint="eastAsia"/>
        </w:rPr>
      </w:pPr>
      <w:r>
        <w:rPr>
          <w:rFonts w:hint="eastAsia"/>
        </w:rPr>
        <w:t>为什么不合上面判断谁赢的</w:t>
      </w:r>
      <w:proofErr w:type="spellStart"/>
      <w:r w:rsidRPr="00F66597">
        <w:rPr>
          <w:rFonts w:hint="eastAsia"/>
        </w:rPr>
        <w:t>checkDirection</w:t>
      </w:r>
      <w:proofErr w:type="spellEnd"/>
      <w:r w:rsidRPr="00F66597">
        <w:rPr>
          <w:rFonts w:hint="eastAsia"/>
        </w:rPr>
        <w:t>()</w:t>
      </w:r>
      <w:r>
        <w:rPr>
          <w:rFonts w:hint="eastAsia"/>
        </w:rPr>
        <w:t>合并？</w:t>
      </w:r>
    </w:p>
    <w:p w14:paraId="688A743E" w14:textId="0BA83ECB" w:rsidR="00A22072" w:rsidRPr="00F66597" w:rsidRDefault="00A22072" w:rsidP="000E14E0">
      <w:pPr>
        <w:pStyle w:val="my"/>
        <w:ind w:leftChars="0" w:left="0"/>
        <w:rPr>
          <w:rFonts w:hint="eastAsia"/>
        </w:rPr>
      </w:pPr>
      <w:r>
        <w:rPr>
          <w:rFonts w:hint="eastAsia"/>
        </w:rPr>
        <w:t>因为</w:t>
      </w:r>
      <w:proofErr w:type="spellStart"/>
      <w:r w:rsidRPr="000E14E0">
        <w:rPr>
          <w:rFonts w:hint="eastAsia"/>
        </w:rPr>
        <w:t>checkWinningDirection</w:t>
      </w:r>
      <w:proofErr w:type="spellEnd"/>
      <w:r>
        <w:rPr>
          <w:rFonts w:hint="eastAsia"/>
        </w:rPr>
        <w:t>（）返回的是一个数组，有空间开销。</w:t>
      </w:r>
      <w:proofErr w:type="spellStart"/>
      <w:r>
        <w:rPr>
          <w:rFonts w:hint="eastAsia"/>
        </w:rPr>
        <w:t>whowin</w:t>
      </w:r>
      <w:proofErr w:type="spellEnd"/>
      <w:r>
        <w:rPr>
          <w:rFonts w:hint="eastAsia"/>
        </w:rPr>
        <w:t>会在我的程序中频繁调用，都用这个返回数组的版本会导致空间浪费，所以又写了一个只计数的</w:t>
      </w:r>
      <w:proofErr w:type="spellStart"/>
      <w:r w:rsidRPr="00F66597">
        <w:rPr>
          <w:rFonts w:hint="eastAsia"/>
        </w:rPr>
        <w:t>checkDirection</w:t>
      </w:r>
      <w:proofErr w:type="spellEnd"/>
      <w:r w:rsidRPr="00F66597">
        <w:rPr>
          <w:rFonts w:hint="eastAsia"/>
        </w:rPr>
        <w:t>()</w:t>
      </w:r>
      <w:r>
        <w:rPr>
          <w:rFonts w:hint="eastAsia"/>
        </w:rPr>
        <w:t>版本。</w:t>
      </w:r>
    </w:p>
    <w:p w14:paraId="157034E1" w14:textId="4DFE7506" w:rsidR="00B425D9" w:rsidRDefault="00654846" w:rsidP="00B4497A">
      <w:pPr>
        <w:pStyle w:val="ac"/>
        <w:rPr>
          <w:rFonts w:hint="eastAsia"/>
        </w:rPr>
      </w:pPr>
      <w:bookmarkStart w:id="11" w:name="_Toc217914001"/>
      <w:r w:rsidRPr="009E0AC5">
        <w:t>3</w:t>
      </w:r>
      <w:r w:rsidR="00B425D9" w:rsidRPr="009E0AC5">
        <w:rPr>
          <w:rFonts w:hint="eastAsia"/>
        </w:rPr>
        <w:t>.</w:t>
      </w:r>
      <w:r w:rsidR="00B4497A">
        <w:rPr>
          <w:rFonts w:hint="eastAsia"/>
        </w:rPr>
        <w:t>2</w:t>
      </w:r>
      <w:r w:rsidR="00B425D9" w:rsidRPr="009E0AC5">
        <w:rPr>
          <w:rFonts w:hint="eastAsia"/>
        </w:rPr>
        <w:t>.</w:t>
      </w:r>
      <w:r w:rsidR="007244D1" w:rsidRPr="009E0AC5">
        <w:rPr>
          <w:rFonts w:hint="eastAsia"/>
        </w:rPr>
        <w:t>2</w:t>
      </w:r>
      <w:r w:rsidR="00B425D9" w:rsidRPr="009E0AC5">
        <w:t xml:space="preserve"> </w:t>
      </w:r>
      <w:r w:rsidR="00B4497A" w:rsidRPr="00B4497A">
        <w:rPr>
          <w:rFonts w:hint="eastAsia"/>
        </w:rPr>
        <w:t>View</w:t>
      </w:r>
      <w:r w:rsidR="00B4497A">
        <w:rPr>
          <w:rFonts w:hint="eastAsia"/>
        </w:rPr>
        <w:t>部分</w:t>
      </w:r>
      <w:bookmarkEnd w:id="11"/>
    </w:p>
    <w:p w14:paraId="63056347" w14:textId="55E6647A" w:rsidR="00EA3289" w:rsidRDefault="00EA3289" w:rsidP="00EA3289">
      <w:pPr>
        <w:pStyle w:val="my"/>
        <w:ind w:leftChars="0" w:left="0" w:firstLineChars="200" w:firstLine="480"/>
        <w:rPr>
          <w:rFonts w:hint="eastAsia"/>
        </w:rPr>
      </w:pPr>
      <w:r w:rsidRPr="00EA3289">
        <w:rPr>
          <w:rFonts w:hint="eastAsia"/>
        </w:rPr>
        <w:t>View层是整个系统的用户交互界面，采用Swing框架实现，具有模块化、可扩展、美观实用的特点。整个界面系统采用多面板设计，通过</w:t>
      </w:r>
      <w:proofErr w:type="spellStart"/>
      <w:r w:rsidRPr="00EA3289">
        <w:rPr>
          <w:rFonts w:hint="eastAsia"/>
        </w:rPr>
        <w:t>CardLayout</w:t>
      </w:r>
      <w:proofErr w:type="spellEnd"/>
      <w:r w:rsidRPr="00EA3289">
        <w:rPr>
          <w:rFonts w:hint="eastAsia"/>
        </w:rPr>
        <w:t>进行动态切换，实现不同功能场景的无缝转换。</w:t>
      </w:r>
    </w:p>
    <w:p w14:paraId="7298E84C" w14:textId="77777777" w:rsidR="00EA3289" w:rsidRDefault="00EA3289" w:rsidP="00EA3289">
      <w:pPr>
        <w:pStyle w:val="my"/>
        <w:keepNext/>
        <w:ind w:leftChars="0" w:left="0"/>
        <w:rPr>
          <w:rFonts w:hint="eastAsia"/>
        </w:rPr>
      </w:pPr>
      <w:r>
        <w:rPr>
          <w:rFonts w:hint="eastAsia"/>
          <w:noProof/>
        </w:rPr>
        <w:lastRenderedPageBreak/>
        <w:drawing>
          <wp:inline distT="0" distB="0" distL="0" distR="0" wp14:anchorId="7FA78C75" wp14:editId="03B3E127">
            <wp:extent cx="5274310" cy="4551680"/>
            <wp:effectExtent l="0" t="0" r="2540" b="1270"/>
            <wp:docPr id="20301763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76319" name="图片 2030176319"/>
                    <pic:cNvPicPr/>
                  </pic:nvPicPr>
                  <pic:blipFill>
                    <a:blip r:embed="rId16">
                      <a:extLst>
                        <a:ext uri="{28A0092B-C50C-407E-A947-70E740481C1C}">
                          <a14:useLocalDpi xmlns:a14="http://schemas.microsoft.com/office/drawing/2010/main" val="0"/>
                        </a:ext>
                      </a:extLst>
                    </a:blip>
                    <a:stretch>
                      <a:fillRect/>
                    </a:stretch>
                  </pic:blipFill>
                  <pic:spPr>
                    <a:xfrm>
                      <a:off x="0" y="0"/>
                      <a:ext cx="5274310" cy="4551680"/>
                    </a:xfrm>
                    <a:prstGeom prst="rect">
                      <a:avLst/>
                    </a:prstGeom>
                  </pic:spPr>
                </pic:pic>
              </a:graphicData>
            </a:graphic>
          </wp:inline>
        </w:drawing>
      </w:r>
    </w:p>
    <w:p w14:paraId="58D2C029" w14:textId="7843F1E0" w:rsidR="00EA3289" w:rsidRDefault="00EA3289" w:rsidP="00EA3289">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3</w:t>
      </w:r>
      <w:r>
        <w:rPr>
          <w:rFonts w:hint="eastAsia"/>
        </w:rPr>
        <w:fldChar w:fldCharType="end"/>
      </w:r>
      <w:r>
        <w:rPr>
          <w:rFonts w:hint="eastAsia"/>
        </w:rPr>
        <w:t>：</w:t>
      </w:r>
      <w:r>
        <w:rPr>
          <w:rFonts w:hint="eastAsia"/>
        </w:rPr>
        <w:t>View</w:t>
      </w:r>
      <w:r>
        <w:rPr>
          <w:rFonts w:hint="eastAsia"/>
        </w:rPr>
        <w:t>整体架构</w:t>
      </w:r>
    </w:p>
    <w:p w14:paraId="26184EBE" w14:textId="77777777" w:rsidR="00140BF8" w:rsidRPr="00140BF8" w:rsidRDefault="00140BF8" w:rsidP="00140BF8">
      <w:pPr>
        <w:pStyle w:val="my"/>
        <w:numPr>
          <w:ilvl w:val="0"/>
          <w:numId w:val="23"/>
        </w:numPr>
        <w:ind w:leftChars="0"/>
        <w:rPr>
          <w:rFonts w:hint="eastAsia"/>
          <w:b/>
          <w:bCs/>
        </w:rPr>
      </w:pPr>
      <w:r w:rsidRPr="00140BF8">
        <w:rPr>
          <w:b/>
          <w:bCs/>
        </w:rPr>
        <w:t>多面板切换设计</w:t>
      </w:r>
    </w:p>
    <w:p w14:paraId="0D91948F" w14:textId="6A950AD8" w:rsidR="00140BF8" w:rsidRPr="00140BF8" w:rsidRDefault="00140BF8" w:rsidP="00140BF8">
      <w:pPr>
        <w:pStyle w:val="my"/>
        <w:rPr>
          <w:rFonts w:hint="eastAsia"/>
        </w:rPr>
      </w:pPr>
      <w:r w:rsidRPr="00140BF8">
        <w:t>使用</w:t>
      </w:r>
      <w:proofErr w:type="spellStart"/>
      <w:r w:rsidRPr="00140BF8">
        <w:t>CardLayout</w:t>
      </w:r>
      <w:r>
        <w:rPr>
          <w:rFonts w:hint="eastAsia"/>
        </w:rPr>
        <w:t>.show</w:t>
      </w:r>
      <w:proofErr w:type="spellEnd"/>
      <w:r>
        <w:rPr>
          <w:rFonts w:hint="eastAsia"/>
        </w:rPr>
        <w:t>()</w:t>
      </w:r>
      <w:r w:rsidR="00EA3289">
        <w:rPr>
          <w:rFonts w:hint="eastAsia"/>
        </w:rPr>
        <w:t>结合</w:t>
      </w:r>
      <w:r w:rsidR="00EA3289" w:rsidRPr="00EA3289">
        <w:rPr>
          <w:rFonts w:hint="eastAsia"/>
        </w:rPr>
        <w:t>多面板容器</w:t>
      </w:r>
      <w:r w:rsidR="00EA3289">
        <w:rPr>
          <w:rFonts w:hint="eastAsia"/>
        </w:rPr>
        <w:t>（</w:t>
      </w:r>
      <w:proofErr w:type="spellStart"/>
      <w:r w:rsidR="00EA3289" w:rsidRPr="00EA3289">
        <w:rPr>
          <w:rFonts w:hint="eastAsia"/>
        </w:rPr>
        <w:t>containerPanel</w:t>
      </w:r>
      <w:proofErr w:type="spellEnd"/>
      <w:r w:rsidR="00EA3289">
        <w:rPr>
          <w:rFonts w:hint="eastAsia"/>
        </w:rPr>
        <w:t>）</w:t>
      </w:r>
      <w:r w:rsidRPr="00140BF8">
        <w:t>实现不同界面的切换，包含三个主要面板：</w:t>
      </w:r>
    </w:p>
    <w:p w14:paraId="597C8590" w14:textId="77777777" w:rsidR="00CB50B5" w:rsidRDefault="00140BF8" w:rsidP="00CB50B5">
      <w:pPr>
        <w:pStyle w:val="ds-markdown-paragraph"/>
        <w:numPr>
          <w:ilvl w:val="0"/>
          <w:numId w:val="25"/>
        </w:numPr>
        <w:shd w:val="clear" w:color="auto" w:fill="FFFFFF"/>
        <w:spacing w:before="0" w:beforeAutospacing="0" w:after="0" w:afterAutospacing="0" w:line="360" w:lineRule="auto"/>
        <w:rPr>
          <w:rFonts w:hint="eastAsia"/>
        </w:rPr>
      </w:pPr>
      <w:r w:rsidRPr="00140BF8">
        <w:rPr>
          <w:b/>
          <w:bCs/>
        </w:rPr>
        <w:t>开始面板（</w:t>
      </w:r>
      <w:proofErr w:type="spellStart"/>
      <w:r w:rsidRPr="00140BF8">
        <w:rPr>
          <w:b/>
          <w:bCs/>
        </w:rPr>
        <w:t>startPanel</w:t>
      </w:r>
      <w:proofErr w:type="spellEnd"/>
      <w:r w:rsidRPr="00140BF8">
        <w:rPr>
          <w:b/>
          <w:bCs/>
        </w:rPr>
        <w:t>）</w:t>
      </w:r>
      <w:r w:rsidRPr="00140BF8">
        <w:t>：</w:t>
      </w:r>
    </w:p>
    <w:p w14:paraId="56A1C0B7" w14:textId="11FAB19D" w:rsidR="00CB50B5" w:rsidRDefault="00CB50B5" w:rsidP="00CB50B5">
      <w:pPr>
        <w:pStyle w:val="ds-markdown-paragraph"/>
        <w:shd w:val="clear" w:color="auto" w:fill="FFFFFF"/>
        <w:spacing w:before="0" w:beforeAutospacing="0" w:after="0" w:afterAutospacing="0" w:line="360" w:lineRule="auto"/>
        <w:rPr>
          <w:rFonts w:ascii="Segoe UI" w:hAnsi="Segoe UI" w:cs="Segoe UI"/>
          <w:color w:val="0F1115"/>
        </w:rPr>
      </w:pPr>
      <w:r>
        <w:rPr>
          <w:rFonts w:ascii="Segoe UI" w:hAnsi="Segoe UI" w:cs="Segoe UI"/>
          <w:color w:val="0F1115"/>
        </w:rPr>
        <w:t>开始界面采用</w:t>
      </w:r>
      <w:r>
        <w:rPr>
          <w:rStyle w:val="afa"/>
          <w:rFonts w:ascii="Segoe UI" w:hAnsi="Segoe UI" w:cs="Segoe UI"/>
          <w:color w:val="0F1115"/>
        </w:rPr>
        <w:t>全屏背景图片</w:t>
      </w:r>
      <w:r>
        <w:rPr>
          <w:rStyle w:val="afa"/>
          <w:rFonts w:ascii="Segoe UI" w:hAnsi="Segoe UI" w:cs="Segoe UI"/>
          <w:color w:val="0F1115"/>
        </w:rPr>
        <w:t>+</w:t>
      </w:r>
      <w:r>
        <w:rPr>
          <w:rStyle w:val="afa"/>
          <w:rFonts w:ascii="Segoe UI" w:hAnsi="Segoe UI" w:cs="Segoe UI"/>
          <w:color w:val="0F1115"/>
        </w:rPr>
        <w:t>响应式按钮</w:t>
      </w:r>
      <w:r>
        <w:rPr>
          <w:rFonts w:ascii="Segoe UI" w:hAnsi="Segoe UI" w:cs="Segoe UI"/>
          <w:color w:val="0F1115"/>
        </w:rPr>
        <w:t>的设计，具有以下特点：</w:t>
      </w:r>
    </w:p>
    <w:p w14:paraId="166B2245" w14:textId="77777777" w:rsidR="00CB50B5" w:rsidRDefault="00CB50B5" w:rsidP="00CB50B5">
      <w:pPr>
        <w:pStyle w:val="ds-markdown-paragraph"/>
        <w:numPr>
          <w:ilvl w:val="0"/>
          <w:numId w:val="24"/>
        </w:numPr>
        <w:shd w:val="clear" w:color="auto" w:fill="FFFFFF"/>
        <w:spacing w:before="0" w:beforeAutospacing="0" w:after="0" w:afterAutospacing="0" w:line="360" w:lineRule="auto"/>
        <w:rPr>
          <w:rFonts w:ascii="Segoe UI" w:hAnsi="Segoe UI" w:cs="Segoe UI"/>
          <w:color w:val="0F1115"/>
        </w:rPr>
      </w:pPr>
      <w:r>
        <w:rPr>
          <w:rStyle w:val="afa"/>
          <w:rFonts w:ascii="Segoe UI" w:hAnsi="Segoe UI" w:cs="Segoe UI"/>
          <w:color w:val="0F1115"/>
        </w:rPr>
        <w:t>视觉冲击力强</w:t>
      </w:r>
      <w:r>
        <w:rPr>
          <w:rFonts w:ascii="Segoe UI" w:hAnsi="Segoe UI" w:cs="Segoe UI"/>
          <w:color w:val="0F1115"/>
        </w:rPr>
        <w:t>：使用高质量背景图片营造游戏氛围</w:t>
      </w:r>
    </w:p>
    <w:p w14:paraId="270E7939" w14:textId="77777777" w:rsidR="00CB50B5" w:rsidRDefault="00CB50B5" w:rsidP="00CB50B5">
      <w:pPr>
        <w:pStyle w:val="ds-markdown-paragraph"/>
        <w:numPr>
          <w:ilvl w:val="0"/>
          <w:numId w:val="24"/>
        </w:numPr>
        <w:shd w:val="clear" w:color="auto" w:fill="FFFFFF"/>
        <w:spacing w:before="0" w:beforeAutospacing="0" w:after="0" w:afterAutospacing="0" w:line="360" w:lineRule="auto"/>
        <w:rPr>
          <w:rFonts w:ascii="Segoe UI" w:hAnsi="Segoe UI" w:cs="Segoe UI"/>
          <w:color w:val="0F1115"/>
        </w:rPr>
      </w:pPr>
      <w:r>
        <w:rPr>
          <w:rStyle w:val="afa"/>
          <w:rFonts w:ascii="Segoe UI" w:hAnsi="Segoe UI" w:cs="Segoe UI"/>
          <w:color w:val="0F1115"/>
        </w:rPr>
        <w:t>响应式布局</w:t>
      </w:r>
      <w:r>
        <w:rPr>
          <w:rFonts w:ascii="Segoe UI" w:hAnsi="Segoe UI" w:cs="Segoe UI"/>
          <w:color w:val="0F1115"/>
        </w:rPr>
        <w:t>：按钮位置随窗口大小自适应调整</w:t>
      </w:r>
    </w:p>
    <w:p w14:paraId="24FCFB02" w14:textId="270F89A1" w:rsidR="00140BF8" w:rsidRDefault="00CB50B5" w:rsidP="00CB50B5">
      <w:pPr>
        <w:pStyle w:val="ds-markdown-paragraph"/>
        <w:numPr>
          <w:ilvl w:val="0"/>
          <w:numId w:val="24"/>
        </w:numPr>
        <w:shd w:val="clear" w:color="auto" w:fill="FFFFFF"/>
        <w:spacing w:before="0" w:beforeAutospacing="0" w:after="0" w:afterAutospacing="0" w:line="360" w:lineRule="auto"/>
        <w:rPr>
          <w:rFonts w:ascii="Segoe UI" w:hAnsi="Segoe UI" w:cs="Segoe UI"/>
          <w:color w:val="0F1115"/>
        </w:rPr>
      </w:pPr>
      <w:r>
        <w:rPr>
          <w:rStyle w:val="afa"/>
          <w:rFonts w:ascii="Segoe UI" w:hAnsi="Segoe UI" w:cs="Segoe UI"/>
          <w:color w:val="0F1115"/>
        </w:rPr>
        <w:t>交互反馈</w:t>
      </w:r>
      <w:r>
        <w:rPr>
          <w:rFonts w:ascii="Segoe UI" w:hAnsi="Segoe UI" w:cs="Segoe UI"/>
          <w:color w:val="0F1115"/>
        </w:rPr>
        <w:t>：按钮悬停、点击有视觉和音效反馈</w:t>
      </w:r>
    </w:p>
    <w:p w14:paraId="4E62D072" w14:textId="24D4395A" w:rsidR="00CB50B5" w:rsidRPr="00CB50B5" w:rsidRDefault="00CB50B5" w:rsidP="00CB50B5">
      <w:pPr>
        <w:pStyle w:val="ds-markdown-paragraph"/>
        <w:shd w:val="clear" w:color="auto" w:fill="FFFFFF"/>
        <w:spacing w:before="0" w:beforeAutospacing="0" w:after="0" w:afterAutospacing="0" w:line="360" w:lineRule="auto"/>
        <w:rPr>
          <w:rFonts w:ascii="Segoe UI" w:hAnsi="Segoe UI" w:cs="Segoe UI"/>
          <w:color w:val="0F1115"/>
        </w:rPr>
      </w:pPr>
      <w:r w:rsidRPr="00CB50B5">
        <w:rPr>
          <w:rFonts w:ascii="Segoe UI" w:hAnsi="Segoe UI" w:cs="Segoe UI" w:hint="eastAsia"/>
          <w:color w:val="0F1115"/>
        </w:rPr>
        <w:t>功能实现</w:t>
      </w:r>
      <w:r>
        <w:rPr>
          <w:rFonts w:ascii="Segoe UI" w:hAnsi="Segoe UI" w:cs="Segoe UI" w:hint="eastAsia"/>
          <w:color w:val="0F1115"/>
        </w:rPr>
        <w:t>：</w:t>
      </w:r>
    </w:p>
    <w:p w14:paraId="163F4AA8" w14:textId="7A3F86C2" w:rsidR="00CB50B5" w:rsidRPr="00CB50B5" w:rsidRDefault="00CB50B5" w:rsidP="00CB50B5">
      <w:pPr>
        <w:pStyle w:val="ds-markdown-paragraph"/>
        <w:shd w:val="clear" w:color="auto" w:fill="FFFFFF"/>
        <w:spacing w:before="0" w:beforeAutospacing="0" w:after="0" w:afterAutospacing="0" w:line="360" w:lineRule="auto"/>
        <w:rPr>
          <w:rFonts w:ascii="Segoe UI" w:hAnsi="Segoe UI" w:cs="Segoe UI"/>
          <w:color w:val="0F1115"/>
        </w:rPr>
      </w:pPr>
      <w:r w:rsidRPr="00CB50B5">
        <w:rPr>
          <w:rFonts w:ascii="Segoe UI" w:hAnsi="Segoe UI" w:cs="Segoe UI" w:hint="eastAsia"/>
          <w:b/>
          <w:bCs/>
          <w:color w:val="0F1115"/>
        </w:rPr>
        <w:t>启动动画：</w:t>
      </w:r>
      <w:r w:rsidRPr="00CB50B5">
        <w:rPr>
          <w:rFonts w:ascii="Segoe UI" w:hAnsi="Segoe UI" w:cs="Segoe UI" w:hint="eastAsia"/>
          <w:color w:val="0F1115"/>
        </w:rPr>
        <w:t>程序启动时播放启动音效</w:t>
      </w:r>
    </w:p>
    <w:p w14:paraId="0232FBD6" w14:textId="15690DB5" w:rsidR="00CB50B5" w:rsidRPr="00CB50B5" w:rsidRDefault="00CB50B5" w:rsidP="00CB50B5">
      <w:pPr>
        <w:pStyle w:val="ds-markdown-paragraph"/>
        <w:shd w:val="clear" w:color="auto" w:fill="FFFFFF"/>
        <w:spacing w:before="0" w:beforeAutospacing="0" w:after="0" w:afterAutospacing="0" w:line="360" w:lineRule="auto"/>
        <w:rPr>
          <w:rFonts w:ascii="Segoe UI" w:hAnsi="Segoe UI" w:cs="Segoe UI"/>
          <w:color w:val="0F1115"/>
        </w:rPr>
      </w:pPr>
      <w:r w:rsidRPr="00CB50B5">
        <w:rPr>
          <w:rFonts w:ascii="Segoe UI" w:hAnsi="Segoe UI" w:cs="Segoe UI" w:hint="eastAsia"/>
          <w:b/>
          <w:bCs/>
          <w:color w:val="0F1115"/>
        </w:rPr>
        <w:t>背景音乐：</w:t>
      </w:r>
      <w:r w:rsidRPr="00CB50B5">
        <w:rPr>
          <w:rFonts w:ascii="Segoe UI" w:hAnsi="Segoe UI" w:cs="Segoe UI" w:hint="eastAsia"/>
          <w:color w:val="0F1115"/>
        </w:rPr>
        <w:t>进入界面后自动播放背景音乐</w:t>
      </w:r>
    </w:p>
    <w:p w14:paraId="3BCC161C" w14:textId="78F3FC88" w:rsidR="00CB50B5" w:rsidRPr="00CB50B5" w:rsidRDefault="00CB50B5" w:rsidP="00CB50B5">
      <w:pPr>
        <w:pStyle w:val="ds-markdown-paragraph"/>
        <w:shd w:val="clear" w:color="auto" w:fill="FFFFFF"/>
        <w:spacing w:before="0" w:beforeAutospacing="0" w:after="0" w:afterAutospacing="0" w:line="360" w:lineRule="auto"/>
        <w:rPr>
          <w:rFonts w:ascii="Segoe UI" w:hAnsi="Segoe UI" w:cs="Segoe UI"/>
          <w:color w:val="0F1115"/>
        </w:rPr>
      </w:pPr>
      <w:r w:rsidRPr="00CB50B5">
        <w:rPr>
          <w:rFonts w:ascii="Segoe UI" w:hAnsi="Segoe UI" w:cs="Segoe UI" w:hint="eastAsia"/>
          <w:b/>
          <w:bCs/>
          <w:color w:val="0F1115"/>
        </w:rPr>
        <w:t>平滑过渡：</w:t>
      </w:r>
      <w:r w:rsidRPr="00CB50B5">
        <w:rPr>
          <w:rFonts w:ascii="Segoe UI" w:hAnsi="Segoe UI" w:cs="Segoe UI" w:hint="eastAsia"/>
          <w:color w:val="0F1115"/>
        </w:rPr>
        <w:t>点击按钮后平滑切换到模式选择界面</w:t>
      </w:r>
    </w:p>
    <w:p w14:paraId="493F7950" w14:textId="77777777" w:rsidR="00CB50B5" w:rsidRDefault="00140BF8" w:rsidP="00CB50B5">
      <w:pPr>
        <w:pStyle w:val="my"/>
        <w:numPr>
          <w:ilvl w:val="0"/>
          <w:numId w:val="25"/>
        </w:numPr>
        <w:ind w:leftChars="0"/>
        <w:rPr>
          <w:rFonts w:hint="eastAsia"/>
        </w:rPr>
      </w:pPr>
      <w:r w:rsidRPr="00140BF8">
        <w:rPr>
          <w:b/>
          <w:bCs/>
        </w:rPr>
        <w:lastRenderedPageBreak/>
        <w:t>模式选择面板（</w:t>
      </w:r>
      <w:proofErr w:type="spellStart"/>
      <w:r w:rsidRPr="00140BF8">
        <w:rPr>
          <w:b/>
          <w:bCs/>
        </w:rPr>
        <w:t>modePanel</w:t>
      </w:r>
      <w:proofErr w:type="spellEnd"/>
      <w:r w:rsidRPr="00140BF8">
        <w:rPr>
          <w:b/>
          <w:bCs/>
        </w:rPr>
        <w:t>）</w:t>
      </w:r>
      <w:r w:rsidRPr="00140BF8">
        <w:t>：</w:t>
      </w:r>
    </w:p>
    <w:p w14:paraId="3CC47C8E" w14:textId="77777777" w:rsidR="00CB50B5" w:rsidRDefault="00CB50B5" w:rsidP="00507C44">
      <w:pPr>
        <w:pStyle w:val="ds-markdown-paragraph"/>
        <w:shd w:val="clear" w:color="auto" w:fill="FFFFFF"/>
        <w:spacing w:before="0" w:beforeAutospacing="0" w:after="0" w:afterAutospacing="0" w:line="360" w:lineRule="auto"/>
        <w:rPr>
          <w:rFonts w:ascii="Segoe UI" w:hAnsi="Segoe UI" w:cs="Segoe UI"/>
          <w:color w:val="0F1115"/>
        </w:rPr>
      </w:pPr>
      <w:r>
        <w:rPr>
          <w:rFonts w:ascii="Segoe UI" w:hAnsi="Segoe UI" w:cs="Segoe UI"/>
          <w:color w:val="0F1115"/>
        </w:rPr>
        <w:t>模式选择界面采用</w:t>
      </w:r>
      <w:r>
        <w:rPr>
          <w:rStyle w:val="afa"/>
          <w:rFonts w:ascii="Segoe UI" w:hAnsi="Segoe UI" w:cs="Segoe UI"/>
          <w:color w:val="0F1115"/>
        </w:rPr>
        <w:t>卡片式设计</w:t>
      </w:r>
      <w:r>
        <w:rPr>
          <w:rFonts w:ascii="Segoe UI" w:hAnsi="Segoe UI" w:cs="Segoe UI"/>
          <w:color w:val="0F1115"/>
        </w:rPr>
        <w:t>，具有以下特点：</w:t>
      </w:r>
    </w:p>
    <w:p w14:paraId="58EB2209" w14:textId="77777777" w:rsidR="00CB50B5" w:rsidRDefault="00CB50B5" w:rsidP="00507C44">
      <w:pPr>
        <w:pStyle w:val="ds-markdown-paragraph"/>
        <w:numPr>
          <w:ilvl w:val="0"/>
          <w:numId w:val="26"/>
        </w:numPr>
        <w:shd w:val="clear" w:color="auto" w:fill="FFFFFF"/>
        <w:spacing w:before="0" w:beforeAutospacing="0" w:after="0" w:afterAutospacing="0" w:line="360" w:lineRule="auto"/>
        <w:rPr>
          <w:rFonts w:ascii="Segoe UI" w:hAnsi="Segoe UI" w:cs="Segoe UI"/>
          <w:color w:val="0F1115"/>
        </w:rPr>
      </w:pPr>
      <w:r>
        <w:rPr>
          <w:rStyle w:val="afa"/>
          <w:rFonts w:ascii="Segoe UI" w:hAnsi="Segoe UI" w:cs="Segoe UI"/>
          <w:color w:val="0F1115"/>
        </w:rPr>
        <w:t>分类清晰</w:t>
      </w:r>
      <w:r>
        <w:rPr>
          <w:rFonts w:ascii="Segoe UI" w:hAnsi="Segoe UI" w:cs="Segoe UI"/>
          <w:color w:val="0F1115"/>
        </w:rPr>
        <w:t>：三种游戏模式并列展示，选择直观</w:t>
      </w:r>
    </w:p>
    <w:p w14:paraId="5288D113" w14:textId="7A248074" w:rsidR="00CB50B5" w:rsidRDefault="00507C44" w:rsidP="00507C44">
      <w:pPr>
        <w:pStyle w:val="ds-markdown-paragraph"/>
        <w:numPr>
          <w:ilvl w:val="0"/>
          <w:numId w:val="26"/>
        </w:numPr>
        <w:shd w:val="clear" w:color="auto" w:fill="FFFFFF"/>
        <w:spacing w:before="0" w:beforeAutospacing="0" w:after="0" w:afterAutospacing="0" w:line="360" w:lineRule="auto"/>
        <w:rPr>
          <w:rStyle w:val="afa"/>
          <w:rFonts w:ascii="Segoe UI" w:hAnsi="Segoe UI" w:cs="Segoe UI"/>
          <w:b w:val="0"/>
          <w:bCs w:val="0"/>
          <w:color w:val="0F1115"/>
        </w:rPr>
      </w:pPr>
      <w:r w:rsidRPr="00507C44">
        <w:rPr>
          <w:rStyle w:val="afa"/>
          <w:rFonts w:ascii="Segoe UI" w:hAnsi="Segoe UI" w:cs="Segoe UI" w:hint="eastAsia"/>
          <w:color w:val="0F1115"/>
        </w:rPr>
        <w:t>自定义</w:t>
      </w:r>
      <w:proofErr w:type="spellStart"/>
      <w:r w:rsidRPr="00507C44">
        <w:rPr>
          <w:rStyle w:val="afa"/>
          <w:rFonts w:ascii="Segoe UI" w:hAnsi="Segoe UI" w:cs="Segoe UI" w:hint="eastAsia"/>
          <w:color w:val="0F1115"/>
        </w:rPr>
        <w:t>ImageButton</w:t>
      </w:r>
      <w:proofErr w:type="spellEnd"/>
      <w:r w:rsidRPr="00507C44">
        <w:rPr>
          <w:rStyle w:val="afa"/>
          <w:rFonts w:ascii="Segoe UI" w:hAnsi="Segoe UI" w:cs="Segoe UI" w:hint="eastAsia"/>
          <w:color w:val="0F1115"/>
        </w:rPr>
        <w:t>实现</w:t>
      </w:r>
      <w:r>
        <w:rPr>
          <w:rStyle w:val="afa"/>
          <w:rFonts w:ascii="Segoe UI" w:hAnsi="Segoe UI" w:cs="Segoe UI" w:hint="eastAsia"/>
          <w:b w:val="0"/>
          <w:bCs w:val="0"/>
          <w:color w:val="0F1115"/>
        </w:rPr>
        <w:t>:</w:t>
      </w:r>
      <w:r>
        <w:rPr>
          <w:rStyle w:val="afa"/>
          <w:rFonts w:ascii="Segoe UI" w:hAnsi="Segoe UI" w:cs="Segoe UI" w:hint="eastAsia"/>
          <w:b w:val="0"/>
          <w:bCs w:val="0"/>
          <w:color w:val="0F1115"/>
        </w:rPr>
        <w:t>正常，悬停，按下，三种状态不同颜色。</w:t>
      </w:r>
    </w:p>
    <w:p w14:paraId="6760AFA9" w14:textId="77777777"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color w:val="0F1115"/>
        </w:rPr>
        <w:t>功能实现</w:t>
      </w:r>
    </w:p>
    <w:p w14:paraId="3FEC8D66" w14:textId="3798058A"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color w:val="0F1115"/>
        </w:rPr>
        <w:t>模式切换：三种游戏模式一键选择</w:t>
      </w:r>
    </w:p>
    <w:p w14:paraId="2AD3F705" w14:textId="53712B54"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color w:val="0F1115"/>
        </w:rPr>
        <w:t>音效反馈：每个按钮都有点击音效</w:t>
      </w:r>
    </w:p>
    <w:p w14:paraId="518D33A4" w14:textId="20B851F6"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color w:val="0F1115"/>
        </w:rPr>
        <w:t>平滑跳转：选择后平滑跳转到相应界面</w:t>
      </w:r>
    </w:p>
    <w:p w14:paraId="725048F7" w14:textId="32804BA7" w:rsidR="00140BF8" w:rsidRDefault="00140BF8" w:rsidP="00CB50B5">
      <w:pPr>
        <w:pStyle w:val="my"/>
        <w:numPr>
          <w:ilvl w:val="0"/>
          <w:numId w:val="25"/>
        </w:numPr>
        <w:ind w:leftChars="0"/>
        <w:rPr>
          <w:rFonts w:hint="eastAsia"/>
        </w:rPr>
      </w:pPr>
      <w:r w:rsidRPr="00140BF8">
        <w:rPr>
          <w:b/>
          <w:bCs/>
        </w:rPr>
        <w:t>游戏面板（</w:t>
      </w:r>
      <w:proofErr w:type="spellStart"/>
      <w:r w:rsidRPr="00140BF8">
        <w:rPr>
          <w:b/>
          <w:bCs/>
        </w:rPr>
        <w:t>gamePanel</w:t>
      </w:r>
      <w:proofErr w:type="spellEnd"/>
      <w:r w:rsidRPr="00140BF8">
        <w:rPr>
          <w:b/>
          <w:bCs/>
        </w:rPr>
        <w:t>）</w:t>
      </w:r>
      <w:r w:rsidRPr="00140BF8">
        <w:t>：</w:t>
      </w:r>
      <w:r w:rsidR="00507C44">
        <w:t xml:space="preserve"> </w:t>
      </w:r>
    </w:p>
    <w:p w14:paraId="36754A27" w14:textId="67735553"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color w:val="0F1115"/>
        </w:rPr>
        <w:t>游戏主界面是最复杂的界面，具有以下特点：</w:t>
      </w:r>
    </w:p>
    <w:p w14:paraId="4439C236" w14:textId="7DB0171B"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b/>
          <w:bCs/>
          <w:color w:val="0F1115"/>
        </w:rPr>
        <w:t>信息分区明确：</w:t>
      </w:r>
      <w:r w:rsidRPr="00507C44">
        <w:rPr>
          <w:rFonts w:ascii="Segoe UI" w:hAnsi="Segoe UI" w:cs="Segoe UI" w:hint="eastAsia"/>
          <w:color w:val="0F1115"/>
        </w:rPr>
        <w:t>棋盘区、控制区、聊天区分开</w:t>
      </w:r>
    </w:p>
    <w:p w14:paraId="03749DC3" w14:textId="75CABC8B" w:rsidR="00507C44" w:rsidRPr="00507C44"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b/>
          <w:bCs/>
          <w:color w:val="0F1115"/>
        </w:rPr>
        <w:t>实时状态显示</w:t>
      </w:r>
      <w:r w:rsidRPr="00507C44">
        <w:rPr>
          <w:rFonts w:ascii="Segoe UI" w:hAnsi="Segoe UI" w:cs="Segoe UI" w:hint="eastAsia"/>
          <w:color w:val="0F1115"/>
        </w:rPr>
        <w:t>：倒计时、当前玩家、游戏状态实时更新</w:t>
      </w:r>
    </w:p>
    <w:p w14:paraId="01AAF272" w14:textId="2BD4FDB6" w:rsidR="00140BF8" w:rsidRPr="00140BF8" w:rsidRDefault="00507C44" w:rsidP="00507C44">
      <w:pPr>
        <w:pStyle w:val="ds-markdown-paragraph"/>
        <w:shd w:val="clear" w:color="auto" w:fill="FFFFFF"/>
        <w:spacing w:before="0" w:beforeAutospacing="0" w:after="0" w:afterAutospacing="0" w:line="360" w:lineRule="auto"/>
        <w:rPr>
          <w:rFonts w:ascii="Segoe UI" w:hAnsi="Segoe UI" w:cs="Segoe UI"/>
          <w:color w:val="0F1115"/>
        </w:rPr>
      </w:pPr>
      <w:r w:rsidRPr="00507C44">
        <w:rPr>
          <w:rFonts w:ascii="Segoe UI" w:hAnsi="Segoe UI" w:cs="Segoe UI" w:hint="eastAsia"/>
          <w:b/>
          <w:bCs/>
          <w:color w:val="0F1115"/>
        </w:rPr>
        <w:t>交互丰富</w:t>
      </w:r>
      <w:r w:rsidRPr="00507C44">
        <w:rPr>
          <w:rFonts w:ascii="Segoe UI" w:hAnsi="Segoe UI" w:cs="Segoe UI" w:hint="eastAsia"/>
          <w:color w:val="0F1115"/>
        </w:rPr>
        <w:t>：支持落子、悔棋、聊天等多种交互</w:t>
      </w:r>
    </w:p>
    <w:p w14:paraId="38D44DE5" w14:textId="2B3E0C3C" w:rsidR="00507C44" w:rsidRDefault="00507C44" w:rsidP="00507C44">
      <w:pPr>
        <w:pStyle w:val="my"/>
        <w:numPr>
          <w:ilvl w:val="0"/>
          <w:numId w:val="27"/>
        </w:numPr>
        <w:ind w:leftChars="0"/>
        <w:rPr>
          <w:rFonts w:hint="eastAsia"/>
        </w:rPr>
      </w:pPr>
      <w:r>
        <w:rPr>
          <w:rFonts w:hint="eastAsia"/>
        </w:rPr>
        <w:t>界面布局</w:t>
      </w:r>
    </w:p>
    <w:p w14:paraId="17A508BD" w14:textId="5FCD06E1" w:rsidR="00507C44" w:rsidRDefault="00507C44" w:rsidP="00507C44">
      <w:pPr>
        <w:pStyle w:val="my"/>
        <w:ind w:leftChars="0" w:left="0"/>
        <w:rPr>
          <w:rFonts w:hint="eastAsia"/>
        </w:rPr>
      </w:pPr>
      <w:proofErr w:type="spellStart"/>
      <w:r>
        <w:rPr>
          <w:rFonts w:hint="eastAsia"/>
        </w:rPr>
        <w:t>BorderLayout</w:t>
      </w:r>
      <w:proofErr w:type="spellEnd"/>
      <w:r>
        <w:rPr>
          <w:rFonts w:hint="eastAsia"/>
        </w:rPr>
        <w:t>主布局：为使背景融为一体，只有整体面板</w:t>
      </w:r>
      <w:proofErr w:type="spellStart"/>
      <w:r w:rsidRPr="00507C44">
        <w:rPr>
          <w:rFonts w:hint="eastAsia"/>
        </w:rPr>
        <w:t>gamePanel</w:t>
      </w:r>
      <w:proofErr w:type="spellEnd"/>
      <w:r>
        <w:rPr>
          <w:rFonts w:hint="eastAsia"/>
        </w:rPr>
        <w:t>设定了背景，其他所有子面板都设计成透明背景。</w:t>
      </w:r>
    </w:p>
    <w:p w14:paraId="66E2A556" w14:textId="292F538D" w:rsidR="00507C44" w:rsidRDefault="00507C44" w:rsidP="00507C44">
      <w:pPr>
        <w:pStyle w:val="my"/>
        <w:ind w:leftChars="0" w:left="0"/>
        <w:rPr>
          <w:rFonts w:hint="eastAsia"/>
        </w:rPr>
      </w:pPr>
      <w:r>
        <w:rPr>
          <w:rFonts w:hint="eastAsia"/>
        </w:rPr>
        <w:t>顶部面板：倒计时+请求面板</w:t>
      </w:r>
    </w:p>
    <w:p w14:paraId="2C1AB9BE" w14:textId="5D6E4F0A" w:rsidR="00507C44" w:rsidRDefault="00507C44" w:rsidP="00507C44">
      <w:pPr>
        <w:pStyle w:val="my"/>
        <w:ind w:leftChars="0" w:left="0"/>
        <w:rPr>
          <w:rFonts w:hint="eastAsia"/>
        </w:rPr>
      </w:pPr>
      <w:r>
        <w:rPr>
          <w:rFonts w:hint="eastAsia"/>
        </w:rPr>
        <w:t>中央面板：棋盘</w:t>
      </w:r>
    </w:p>
    <w:p w14:paraId="3EB64300" w14:textId="438B98B6" w:rsidR="00507C44" w:rsidRDefault="00507C44" w:rsidP="00507C44">
      <w:pPr>
        <w:pStyle w:val="my"/>
        <w:ind w:leftChars="0" w:left="0"/>
        <w:rPr>
          <w:rFonts w:hint="eastAsia"/>
        </w:rPr>
      </w:pPr>
      <w:r>
        <w:rPr>
          <w:rFonts w:hint="eastAsia"/>
        </w:rPr>
        <w:t>底部面板：控制按钮</w:t>
      </w:r>
    </w:p>
    <w:p w14:paraId="01B02FC5" w14:textId="5B6EC515" w:rsidR="00AB6B89" w:rsidRDefault="00507C44" w:rsidP="00507C44">
      <w:pPr>
        <w:pStyle w:val="my"/>
        <w:ind w:leftChars="0" w:left="0"/>
        <w:rPr>
          <w:rFonts w:hint="eastAsia"/>
        </w:rPr>
      </w:pPr>
      <w:r>
        <w:rPr>
          <w:rFonts w:hint="eastAsia"/>
        </w:rPr>
        <w:t>右侧面板：聊天</w:t>
      </w:r>
    </w:p>
    <w:p w14:paraId="554947E8" w14:textId="21DA73EA" w:rsidR="00602A20" w:rsidRDefault="00602A20" w:rsidP="00602A20">
      <w:pPr>
        <w:pStyle w:val="my"/>
        <w:numPr>
          <w:ilvl w:val="0"/>
          <w:numId w:val="27"/>
        </w:numPr>
        <w:ind w:leftChars="0"/>
        <w:rPr>
          <w:rFonts w:hint="eastAsia"/>
        </w:rPr>
      </w:pPr>
      <w:r w:rsidRPr="00602A20">
        <w:rPr>
          <w:rFonts w:hint="eastAsia"/>
        </w:rPr>
        <w:t>棋盘绘制</w:t>
      </w:r>
    </w:p>
    <w:p w14:paraId="33088732" w14:textId="6BEF81A3" w:rsidR="00602A20" w:rsidRDefault="00602A20" w:rsidP="00602A20">
      <w:pPr>
        <w:pStyle w:val="my"/>
        <w:ind w:leftChars="0" w:left="0"/>
        <w:rPr>
          <w:rFonts w:hint="eastAsia"/>
        </w:rPr>
      </w:pPr>
      <w:r w:rsidRPr="00602A20">
        <w:rPr>
          <w:rFonts w:hint="eastAsia"/>
        </w:rPr>
        <w:t>自适应棋盘绘制</w:t>
      </w:r>
      <w:r>
        <w:rPr>
          <w:rFonts w:hint="eastAsia"/>
        </w:rPr>
        <w:t>：棋盘的线画在哪里由棋盘面板的大小决定，</w:t>
      </w:r>
      <w:proofErr w:type="spellStart"/>
      <w:r w:rsidRPr="00602A20">
        <w:rPr>
          <w:rFonts w:hint="eastAsia"/>
        </w:rPr>
        <w:t>boardPanel.getWidth</w:t>
      </w:r>
      <w:proofErr w:type="spellEnd"/>
      <w:r w:rsidRPr="00602A20">
        <w:rPr>
          <w:rFonts w:hint="eastAsia"/>
        </w:rPr>
        <w:t>()</w:t>
      </w:r>
      <w:r>
        <w:rPr>
          <w:rFonts w:hint="eastAsia"/>
        </w:rPr>
        <w:t>，</w:t>
      </w:r>
      <w:proofErr w:type="spellStart"/>
      <w:r w:rsidRPr="00602A20">
        <w:rPr>
          <w:rFonts w:hint="eastAsia"/>
        </w:rPr>
        <w:t>boardPanel.getHeight</w:t>
      </w:r>
      <w:proofErr w:type="spellEnd"/>
      <w:r w:rsidRPr="00602A20">
        <w:rPr>
          <w:rFonts w:hint="eastAsia"/>
        </w:rPr>
        <w:t>();</w:t>
      </w:r>
      <w:r>
        <w:rPr>
          <w:rFonts w:hint="eastAsia"/>
        </w:rPr>
        <w:t>用来计算</w:t>
      </w:r>
      <w:r w:rsidR="00AD11BC">
        <w:rPr>
          <w:rFonts w:hint="eastAsia"/>
        </w:rPr>
        <w:t>，同时绘制正确的星位</w:t>
      </w:r>
      <w:r>
        <w:rPr>
          <w:rFonts w:hint="eastAsia"/>
        </w:rPr>
        <w:t>。</w:t>
      </w:r>
    </w:p>
    <w:p w14:paraId="3EBADBD8" w14:textId="77777777" w:rsidR="00602A20" w:rsidRDefault="00602A20" w:rsidP="00602A20">
      <w:pPr>
        <w:pStyle w:val="my"/>
        <w:ind w:leftChars="0" w:left="0"/>
        <w:rPr>
          <w:rFonts w:hint="eastAsia"/>
        </w:rPr>
      </w:pPr>
      <w:r>
        <w:rPr>
          <w:rFonts w:hint="eastAsia"/>
        </w:rPr>
        <w:t>棋盘凸显设计：为了将棋盘</w:t>
      </w:r>
      <w:proofErr w:type="gramStart"/>
      <w:r>
        <w:rPr>
          <w:rFonts w:hint="eastAsia"/>
        </w:rPr>
        <w:t>凸</w:t>
      </w:r>
      <w:proofErr w:type="gramEnd"/>
      <w:r>
        <w:rPr>
          <w:rFonts w:hint="eastAsia"/>
        </w:rPr>
        <w:t>显出来，在棋牌线区域添加乳白色半透明背景，和双黑线边框。</w:t>
      </w:r>
    </w:p>
    <w:p w14:paraId="41866EAC" w14:textId="11A48D70" w:rsidR="00602A20" w:rsidRDefault="00602A20" w:rsidP="00602A20">
      <w:pPr>
        <w:pStyle w:val="my"/>
        <w:numPr>
          <w:ilvl w:val="0"/>
          <w:numId w:val="23"/>
        </w:numPr>
        <w:ind w:leftChars="0"/>
        <w:rPr>
          <w:rFonts w:hint="eastAsia"/>
          <w:b/>
          <w:bCs/>
        </w:rPr>
      </w:pPr>
      <w:r w:rsidRPr="00602A20">
        <w:rPr>
          <w:rFonts w:hint="eastAsia"/>
          <w:b/>
          <w:bCs/>
        </w:rPr>
        <w:t>立体棋子绘制</w:t>
      </w:r>
      <w:r>
        <w:rPr>
          <w:rFonts w:hint="eastAsia"/>
          <w:b/>
          <w:bCs/>
        </w:rPr>
        <w:t>以及高亮显示</w:t>
      </w:r>
    </w:p>
    <w:p w14:paraId="5CF30FA5" w14:textId="65B544A5" w:rsidR="00602A20" w:rsidRDefault="00AD11BC" w:rsidP="00AD11BC">
      <w:pPr>
        <w:pStyle w:val="my"/>
        <w:rPr>
          <w:rFonts w:hint="eastAsia"/>
        </w:rPr>
      </w:pPr>
      <w:r w:rsidRPr="00AD11BC">
        <w:rPr>
          <w:rFonts w:hint="eastAsia"/>
        </w:rPr>
        <w:t>使用径向渐变实现立体效果</w:t>
      </w:r>
      <w:r>
        <w:rPr>
          <w:rFonts w:hint="eastAsia"/>
        </w:rPr>
        <w:t>：</w:t>
      </w:r>
      <w:proofErr w:type="spellStart"/>
      <w:r w:rsidRPr="00AD11BC">
        <w:rPr>
          <w:rFonts w:hint="eastAsia"/>
        </w:rPr>
        <w:t>RadialGradientPaint</w:t>
      </w:r>
      <w:proofErr w:type="spellEnd"/>
      <w:r w:rsidRPr="00AD11BC">
        <w:rPr>
          <w:rFonts w:hint="eastAsia"/>
        </w:rPr>
        <w:t xml:space="preserve"> paint; 黑棋：深灰 → 黑</w:t>
      </w:r>
      <w:r>
        <w:rPr>
          <w:rFonts w:hint="eastAsia"/>
        </w:rPr>
        <w:t>，</w:t>
      </w:r>
      <w:r w:rsidRPr="00AD11BC">
        <w:rPr>
          <w:rFonts w:hint="eastAsia"/>
        </w:rPr>
        <w:t>白棋：亮白 → 米白</w:t>
      </w:r>
      <w:r>
        <w:rPr>
          <w:rFonts w:hint="eastAsia"/>
        </w:rPr>
        <w:t>。</w:t>
      </w:r>
    </w:p>
    <w:p w14:paraId="5615BDA7" w14:textId="31A3AA58" w:rsidR="00AD11BC" w:rsidRDefault="00AD11BC" w:rsidP="00AD11BC">
      <w:pPr>
        <w:pStyle w:val="my"/>
        <w:rPr>
          <w:rFonts w:hint="eastAsia"/>
        </w:rPr>
      </w:pPr>
      <w:r w:rsidRPr="00AD11BC">
        <w:rPr>
          <w:rFonts w:hint="eastAsia"/>
        </w:rPr>
        <w:lastRenderedPageBreak/>
        <w:t>获胜棋子高亮</w:t>
      </w:r>
      <w:r>
        <w:rPr>
          <w:rFonts w:hint="eastAsia"/>
        </w:rPr>
        <w:t>：</w:t>
      </w:r>
      <w:r w:rsidRPr="00AD11BC">
        <w:rPr>
          <w:rFonts w:hint="eastAsia"/>
        </w:rPr>
        <w:t>绘制双层红色圆环，增强视觉效果</w:t>
      </w:r>
    </w:p>
    <w:p w14:paraId="3DFE39A0" w14:textId="5ACBF064" w:rsidR="00AD11BC" w:rsidRDefault="00AD11BC" w:rsidP="00AD11BC">
      <w:pPr>
        <w:pStyle w:val="my"/>
        <w:rPr>
          <w:rFonts w:hint="eastAsia"/>
        </w:rPr>
      </w:pPr>
      <w:r w:rsidRPr="00AD11BC">
        <w:rPr>
          <w:rFonts w:hint="eastAsia"/>
        </w:rPr>
        <w:t>复盘步骤高亮</w:t>
      </w:r>
      <w:r>
        <w:rPr>
          <w:rFonts w:hint="eastAsia"/>
        </w:rPr>
        <w:t>：</w:t>
      </w:r>
      <w:r w:rsidRPr="00AD11BC">
        <w:rPr>
          <w:rFonts w:hint="eastAsia"/>
        </w:rPr>
        <w:t>单层红色圆环</w:t>
      </w:r>
      <w:r>
        <w:rPr>
          <w:rFonts w:hint="eastAsia"/>
        </w:rPr>
        <w:t>。</w:t>
      </w:r>
    </w:p>
    <w:p w14:paraId="7ADB1F44" w14:textId="2EAF85C5" w:rsidR="00AD11BC" w:rsidRDefault="00AD11BC" w:rsidP="00AD11BC">
      <w:pPr>
        <w:pStyle w:val="my"/>
        <w:numPr>
          <w:ilvl w:val="0"/>
          <w:numId w:val="23"/>
        </w:numPr>
        <w:ind w:leftChars="0"/>
        <w:rPr>
          <w:rFonts w:hint="eastAsia"/>
          <w:b/>
          <w:bCs/>
        </w:rPr>
      </w:pPr>
      <w:r w:rsidRPr="00AD11BC">
        <w:rPr>
          <w:rFonts w:hint="eastAsia"/>
          <w:b/>
          <w:bCs/>
        </w:rPr>
        <w:t>倒计时显示系统</w:t>
      </w:r>
      <w:r>
        <w:rPr>
          <w:rFonts w:hint="eastAsia"/>
          <w:b/>
          <w:bCs/>
        </w:rPr>
        <w:t>（15s）</w:t>
      </w:r>
    </w:p>
    <w:p w14:paraId="77FCE219" w14:textId="05574FB0" w:rsidR="00AD11BC" w:rsidRDefault="00AD11BC" w:rsidP="00AD11BC">
      <w:pPr>
        <w:pStyle w:val="my"/>
        <w:ind w:leftChars="0" w:left="440"/>
        <w:rPr>
          <w:rFonts w:hint="eastAsia"/>
        </w:rPr>
      </w:pPr>
      <w:r w:rsidRPr="00AD11BC">
        <w:rPr>
          <w:rFonts w:hint="eastAsia"/>
        </w:rPr>
        <w:t>圆形倒计时绘制</w:t>
      </w:r>
      <w:r>
        <w:rPr>
          <w:rFonts w:hint="eastAsia"/>
        </w:rPr>
        <w:t>：分为四种圆圈颜色，蓝色代表暂停，绿色（15s-10s）、黄色(10s-5s)、红色(5s-0s)。两种字体颜色</w:t>
      </w:r>
      <w:r w:rsidR="00CF5E22">
        <w:rPr>
          <w:rFonts w:hint="eastAsia"/>
        </w:rPr>
        <w:t>倒计时显示</w:t>
      </w:r>
      <w:r>
        <w:rPr>
          <w:rFonts w:hint="eastAsia"/>
        </w:rPr>
        <w:t>，黑白分别代表黑白棋。</w:t>
      </w:r>
    </w:p>
    <w:p w14:paraId="5CC16506" w14:textId="7BC3F8D5" w:rsidR="00CF5E22" w:rsidRDefault="00CF5E22" w:rsidP="00CF5E22">
      <w:pPr>
        <w:pStyle w:val="my"/>
        <w:numPr>
          <w:ilvl w:val="0"/>
          <w:numId w:val="23"/>
        </w:numPr>
        <w:ind w:leftChars="0"/>
        <w:rPr>
          <w:rFonts w:hint="eastAsia"/>
          <w:b/>
          <w:bCs/>
        </w:rPr>
      </w:pPr>
      <w:r w:rsidRPr="00CF5E22">
        <w:rPr>
          <w:rFonts w:hint="eastAsia"/>
          <w:b/>
          <w:bCs/>
        </w:rPr>
        <w:t>鼠标交互处理</w:t>
      </w:r>
    </w:p>
    <w:p w14:paraId="3C840386" w14:textId="68B6D354" w:rsidR="00CF5E22" w:rsidRDefault="00CF5E22" w:rsidP="00CF5E22">
      <w:pPr>
        <w:pStyle w:val="my"/>
        <w:ind w:leftChars="0" w:left="440"/>
        <w:rPr>
          <w:rFonts w:hint="eastAsia"/>
        </w:rPr>
      </w:pPr>
      <w:r w:rsidRPr="00CF5E22">
        <w:rPr>
          <w:rFonts w:hint="eastAsia"/>
        </w:rPr>
        <w:t>像素坐标到棋盘坐标转换</w:t>
      </w:r>
      <w:r>
        <w:rPr>
          <w:rFonts w:hint="eastAsia"/>
        </w:rPr>
        <w:t>，</w:t>
      </w:r>
      <w:r w:rsidRPr="00CF5E22">
        <w:rPr>
          <w:rFonts w:hint="eastAsia"/>
        </w:rPr>
        <w:t>计算最近的交点</w:t>
      </w:r>
      <w:r>
        <w:rPr>
          <w:rFonts w:hint="eastAsia"/>
        </w:rPr>
        <w:t>，</w:t>
      </w:r>
      <w:r w:rsidRPr="00CF5E22">
        <w:rPr>
          <w:rFonts w:hint="eastAsia"/>
        </w:rPr>
        <w:t>检查是否在棋盘范围内</w:t>
      </w:r>
      <w:r>
        <w:rPr>
          <w:rFonts w:hint="eastAsia"/>
        </w:rPr>
        <w:t>，</w:t>
      </w:r>
      <w:r w:rsidRPr="00CF5E22">
        <w:rPr>
          <w:rFonts w:hint="eastAsia"/>
        </w:rPr>
        <w:t>计算精确的交点坐标</w:t>
      </w:r>
      <w:r>
        <w:rPr>
          <w:rFonts w:hint="eastAsia"/>
        </w:rPr>
        <w:t>，</w:t>
      </w:r>
      <w:r w:rsidRPr="00CF5E22">
        <w:rPr>
          <w:rFonts w:hint="eastAsia"/>
        </w:rPr>
        <w:t>检查是否在有效点击范围内</w:t>
      </w:r>
      <w:r>
        <w:rPr>
          <w:rFonts w:hint="eastAsia"/>
        </w:rPr>
        <w:t>。</w:t>
      </w:r>
    </w:p>
    <w:p w14:paraId="5AA394B3" w14:textId="553DBC4E" w:rsidR="00CF5E22" w:rsidRDefault="00CF5E22" w:rsidP="00CF5E22">
      <w:pPr>
        <w:pStyle w:val="my"/>
        <w:rPr>
          <w:rFonts w:hint="eastAsia"/>
        </w:rPr>
      </w:pPr>
      <w:r w:rsidRPr="00CF5E22">
        <w:rPr>
          <w:rFonts w:hint="eastAsia"/>
        </w:rPr>
        <w:t>鼠标事件监听</w:t>
      </w:r>
      <w:r>
        <w:rPr>
          <w:rFonts w:hint="eastAsia"/>
        </w:rPr>
        <w:t>：在点击时，播放点击音效，并调用控制器处理落子</w:t>
      </w:r>
    </w:p>
    <w:p w14:paraId="5CBE4E05" w14:textId="211D4AED" w:rsidR="00CF5E22" w:rsidRDefault="00CF5E22" w:rsidP="00CF5E22">
      <w:pPr>
        <w:pStyle w:val="my"/>
        <w:numPr>
          <w:ilvl w:val="0"/>
          <w:numId w:val="23"/>
        </w:numPr>
        <w:ind w:leftChars="0"/>
        <w:rPr>
          <w:rFonts w:hint="eastAsia"/>
          <w:b/>
          <w:bCs/>
        </w:rPr>
      </w:pPr>
      <w:r w:rsidRPr="00CF5E22">
        <w:rPr>
          <w:rFonts w:hint="eastAsia"/>
          <w:b/>
          <w:bCs/>
        </w:rPr>
        <w:t>聊天系统实现</w:t>
      </w:r>
    </w:p>
    <w:p w14:paraId="2FC40861" w14:textId="25CC0332" w:rsidR="00CF5E22" w:rsidRDefault="00CF5E22" w:rsidP="00CF5E22">
      <w:pPr>
        <w:pStyle w:val="my"/>
        <w:ind w:leftChars="0" w:left="440"/>
        <w:rPr>
          <w:rFonts w:hint="eastAsia"/>
        </w:rPr>
      </w:pPr>
      <w:r w:rsidRPr="00CF5E22">
        <w:rPr>
          <w:rFonts w:hint="eastAsia"/>
        </w:rPr>
        <w:t>可折叠聊天面板</w:t>
      </w:r>
      <w:r>
        <w:rPr>
          <w:rFonts w:hint="eastAsia"/>
        </w:rPr>
        <w:t>：</w:t>
      </w:r>
      <w:proofErr w:type="spellStart"/>
      <w:r w:rsidRPr="00CF5E22">
        <w:rPr>
          <w:rFonts w:hint="eastAsia"/>
        </w:rPr>
        <w:t>toggleChatBtn</w:t>
      </w:r>
      <w:proofErr w:type="spellEnd"/>
      <w:r>
        <w:rPr>
          <w:rFonts w:hint="eastAsia"/>
        </w:rPr>
        <w:t>作为折叠按钮，</w:t>
      </w:r>
      <w:proofErr w:type="spellStart"/>
      <w:r w:rsidRPr="00CF5E22">
        <w:rPr>
          <w:rFonts w:hint="eastAsia"/>
        </w:rPr>
        <w:t>JScrollPane</w:t>
      </w:r>
      <w:proofErr w:type="spellEnd"/>
      <w:r>
        <w:rPr>
          <w:rFonts w:hint="eastAsia"/>
        </w:rPr>
        <w:t>作为滚动面板，发送按钮</w:t>
      </w:r>
      <w:proofErr w:type="spellStart"/>
      <w:r>
        <w:rPr>
          <w:rFonts w:hint="eastAsia"/>
        </w:rPr>
        <w:t>sendbtn</w:t>
      </w:r>
      <w:proofErr w:type="spellEnd"/>
      <w:r>
        <w:rPr>
          <w:rFonts w:hint="eastAsia"/>
        </w:rPr>
        <w:t>配合</w:t>
      </w:r>
      <w:proofErr w:type="spellStart"/>
      <w:r w:rsidRPr="00CF5E22">
        <w:rPr>
          <w:rFonts w:hint="eastAsia"/>
        </w:rPr>
        <w:t>sendChatMessage</w:t>
      </w:r>
      <w:proofErr w:type="spellEnd"/>
      <w:r>
        <w:rPr>
          <w:rFonts w:hint="eastAsia"/>
        </w:rPr>
        <w:t>实现发送消息</w:t>
      </w:r>
      <w:r w:rsidR="00B1316F">
        <w:rPr>
          <w:rFonts w:hint="eastAsia"/>
        </w:rPr>
        <w:t>，使用文本域</w:t>
      </w:r>
      <w:proofErr w:type="spellStart"/>
      <w:r w:rsidR="00B1316F" w:rsidRPr="00B1316F">
        <w:rPr>
          <w:rFonts w:hint="eastAsia"/>
        </w:rPr>
        <w:t>chatArea</w:t>
      </w:r>
      <w:proofErr w:type="spellEnd"/>
      <w:r w:rsidR="00B1316F">
        <w:rPr>
          <w:rFonts w:hint="eastAsia"/>
        </w:rPr>
        <w:t>保存文本并添加到聊天面板。</w:t>
      </w:r>
    </w:p>
    <w:p w14:paraId="7EEC0AC6" w14:textId="6ABC8CFB" w:rsidR="00B1316F" w:rsidRDefault="00B1316F" w:rsidP="00B1316F">
      <w:pPr>
        <w:pStyle w:val="my"/>
        <w:numPr>
          <w:ilvl w:val="0"/>
          <w:numId w:val="23"/>
        </w:numPr>
        <w:ind w:leftChars="0"/>
        <w:rPr>
          <w:rFonts w:hint="eastAsia"/>
          <w:b/>
          <w:bCs/>
        </w:rPr>
      </w:pPr>
      <w:r w:rsidRPr="00B1316F">
        <w:rPr>
          <w:rFonts w:hint="eastAsia"/>
          <w:b/>
          <w:bCs/>
        </w:rPr>
        <w:t>请求面板系统</w:t>
      </w:r>
    </w:p>
    <w:p w14:paraId="58133A69" w14:textId="7E11B785" w:rsidR="00B1316F" w:rsidRDefault="00B1316F" w:rsidP="00B1316F">
      <w:pPr>
        <w:pStyle w:val="my"/>
        <w:ind w:leftChars="0" w:left="440"/>
        <w:rPr>
          <w:rFonts w:hint="eastAsia"/>
        </w:rPr>
      </w:pPr>
      <w:r w:rsidRPr="00B1316F">
        <w:rPr>
          <w:rFonts w:hint="eastAsia"/>
        </w:rPr>
        <w:t>三个操作按钮</w:t>
      </w:r>
      <w:r>
        <w:rPr>
          <w:rFonts w:hint="eastAsia"/>
        </w:rPr>
        <w:t>：“同意”“拒绝”“取消”，网络模式下，消息发送方显示“取消”按钮，消息接收方显示“同意”“拒绝”按钮。悔棋和重新开始都是这样实现的。</w:t>
      </w:r>
    </w:p>
    <w:p w14:paraId="717D6FED" w14:textId="55C264A7" w:rsidR="00B1316F" w:rsidRDefault="00B1316F" w:rsidP="00B1316F">
      <w:pPr>
        <w:pStyle w:val="my"/>
        <w:numPr>
          <w:ilvl w:val="0"/>
          <w:numId w:val="23"/>
        </w:numPr>
        <w:ind w:leftChars="0"/>
        <w:rPr>
          <w:rFonts w:hint="eastAsia"/>
          <w:b/>
          <w:bCs/>
        </w:rPr>
      </w:pPr>
      <w:r w:rsidRPr="00B1316F">
        <w:rPr>
          <w:rFonts w:hint="eastAsia"/>
          <w:b/>
          <w:bCs/>
        </w:rPr>
        <w:t>复盘界面设计</w:t>
      </w:r>
    </w:p>
    <w:p w14:paraId="5BB89F25" w14:textId="72334892" w:rsidR="00B1316F" w:rsidRPr="00B1316F" w:rsidRDefault="00B1316F" w:rsidP="00B1316F">
      <w:pPr>
        <w:pStyle w:val="my"/>
        <w:rPr>
          <w:rFonts w:hint="eastAsia"/>
        </w:rPr>
      </w:pPr>
      <w:r w:rsidRPr="00B1316F">
        <w:rPr>
          <w:rFonts w:hint="eastAsia"/>
        </w:rPr>
        <w:t>复盘界面提供完整的对局回放功能，具有以下特点：</w:t>
      </w:r>
    </w:p>
    <w:p w14:paraId="1F5E1559" w14:textId="693E02D8" w:rsidR="00B1316F" w:rsidRPr="00B1316F" w:rsidRDefault="00B1316F" w:rsidP="00B1316F">
      <w:pPr>
        <w:pStyle w:val="my"/>
        <w:rPr>
          <w:rFonts w:hint="eastAsia"/>
        </w:rPr>
      </w:pPr>
      <w:r w:rsidRPr="004D3964">
        <w:rPr>
          <w:rFonts w:hint="eastAsia"/>
          <w:b/>
          <w:bCs/>
        </w:rPr>
        <w:t>时间线控制：</w:t>
      </w:r>
      <w:r w:rsidRPr="00B1316F">
        <w:rPr>
          <w:rFonts w:hint="eastAsia"/>
        </w:rPr>
        <w:t>支持前进、后退、</w:t>
      </w:r>
      <w:r>
        <w:rPr>
          <w:rFonts w:hint="eastAsia"/>
        </w:rPr>
        <w:t>退出复盘。</w:t>
      </w:r>
    </w:p>
    <w:p w14:paraId="12175BB8" w14:textId="4B1E50AE" w:rsidR="00B1316F" w:rsidRPr="00B1316F" w:rsidRDefault="00B1316F" w:rsidP="00B1316F">
      <w:pPr>
        <w:pStyle w:val="my"/>
        <w:rPr>
          <w:rFonts w:hint="eastAsia"/>
        </w:rPr>
      </w:pPr>
      <w:r w:rsidRPr="004D3964">
        <w:rPr>
          <w:rFonts w:hint="eastAsia"/>
          <w:b/>
          <w:bCs/>
        </w:rPr>
        <w:t>步骤高亮</w:t>
      </w:r>
      <w:r w:rsidRPr="00B1316F">
        <w:rPr>
          <w:rFonts w:hint="eastAsia"/>
        </w:rPr>
        <w:t>：当前步骤红色高亮显示</w:t>
      </w:r>
      <w:r>
        <w:rPr>
          <w:rFonts w:hint="eastAsia"/>
        </w:rPr>
        <w:t>。</w:t>
      </w:r>
    </w:p>
    <w:p w14:paraId="73170809" w14:textId="6509F422" w:rsidR="00B1316F" w:rsidRDefault="00B1316F" w:rsidP="00B1316F">
      <w:pPr>
        <w:pStyle w:val="my"/>
        <w:ind w:leftChars="0" w:left="440"/>
        <w:rPr>
          <w:rFonts w:hint="eastAsia"/>
        </w:rPr>
      </w:pPr>
      <w:r w:rsidRPr="004D3964">
        <w:rPr>
          <w:rFonts w:hint="eastAsia"/>
          <w:b/>
          <w:bCs/>
        </w:rPr>
        <w:t>状态保存</w:t>
      </w:r>
      <w:r w:rsidRPr="00B1316F">
        <w:rPr>
          <w:rFonts w:hint="eastAsia"/>
        </w:rPr>
        <w:t>：退出复盘时恢复原状态</w:t>
      </w:r>
      <w:r>
        <w:rPr>
          <w:rFonts w:hint="eastAsia"/>
        </w:rPr>
        <w:t>。</w:t>
      </w:r>
    </w:p>
    <w:p w14:paraId="55769C17" w14:textId="0AA8872F" w:rsidR="00B1316F" w:rsidRDefault="00B1316F" w:rsidP="00B1316F">
      <w:pPr>
        <w:pStyle w:val="my"/>
        <w:ind w:leftChars="0"/>
        <w:rPr>
          <w:rFonts w:hint="eastAsia"/>
        </w:rPr>
      </w:pPr>
      <w:r>
        <w:rPr>
          <w:rFonts w:hint="eastAsia"/>
        </w:rPr>
        <w:t>在初始化复盘界面的时候就保存获胜状态（</w:t>
      </w:r>
      <w:proofErr w:type="spellStart"/>
      <w:r w:rsidRPr="00B1316F">
        <w:rPr>
          <w:rFonts w:hint="eastAsia"/>
        </w:rPr>
        <w:t>savedWinningLine</w:t>
      </w:r>
      <w:proofErr w:type="spellEnd"/>
      <w:r>
        <w:rPr>
          <w:rFonts w:hint="eastAsia"/>
        </w:rPr>
        <w:t>），</w:t>
      </w:r>
      <w:r w:rsidR="004D3964">
        <w:rPr>
          <w:rFonts w:hint="eastAsia"/>
        </w:rPr>
        <w:t>然后清除获胜线。</w:t>
      </w:r>
      <w:r>
        <w:rPr>
          <w:rFonts w:hint="eastAsia"/>
        </w:rPr>
        <w:t>三个按钮通过监听器与控制相连，</w:t>
      </w:r>
      <w:r w:rsidR="004D3964">
        <w:rPr>
          <w:rFonts w:hint="eastAsia"/>
        </w:rPr>
        <w:t>模型的棋盘更新后，再调用视图的</w:t>
      </w:r>
      <w:proofErr w:type="spellStart"/>
      <w:r w:rsidR="004D3964">
        <w:rPr>
          <w:rFonts w:hint="eastAsia"/>
        </w:rPr>
        <w:t>updateboard</w:t>
      </w:r>
      <w:proofErr w:type="spellEnd"/>
      <w:r w:rsidR="004D3964">
        <w:rPr>
          <w:rFonts w:hint="eastAsia"/>
        </w:rPr>
        <w:t>更新。</w:t>
      </w:r>
    </w:p>
    <w:p w14:paraId="64EBDBF5" w14:textId="7BDDF902" w:rsidR="004D3964" w:rsidRDefault="004D3964" w:rsidP="004D3964">
      <w:pPr>
        <w:pStyle w:val="my"/>
        <w:numPr>
          <w:ilvl w:val="0"/>
          <w:numId w:val="23"/>
        </w:numPr>
        <w:ind w:leftChars="0"/>
        <w:rPr>
          <w:rFonts w:hint="eastAsia"/>
          <w:b/>
          <w:bCs/>
        </w:rPr>
      </w:pPr>
      <w:r w:rsidRPr="004D3964">
        <w:rPr>
          <w:rFonts w:hint="eastAsia"/>
          <w:b/>
          <w:bCs/>
        </w:rPr>
        <w:t>对话框系统设计</w:t>
      </w:r>
    </w:p>
    <w:p w14:paraId="031A55A9" w14:textId="3107A990" w:rsidR="004D3964" w:rsidRDefault="004D3964" w:rsidP="004D3964">
      <w:pPr>
        <w:pStyle w:val="my"/>
        <w:rPr>
          <w:rFonts w:hint="eastAsia"/>
          <w:b/>
          <w:bCs/>
        </w:rPr>
      </w:pPr>
      <w:r w:rsidRPr="004D3964">
        <w:rPr>
          <w:rFonts w:hint="eastAsia"/>
          <w:b/>
          <w:bCs/>
        </w:rPr>
        <w:t>游戏结束对话框</w:t>
      </w:r>
      <w:r>
        <w:rPr>
          <w:rFonts w:hint="eastAsia"/>
          <w:b/>
          <w:bCs/>
        </w:rPr>
        <w:t>（</w:t>
      </w:r>
      <w:proofErr w:type="spellStart"/>
      <w:r w:rsidRPr="004D3964">
        <w:rPr>
          <w:rFonts w:hint="eastAsia"/>
          <w:b/>
          <w:bCs/>
        </w:rPr>
        <w:t>showGameEndDialog</w:t>
      </w:r>
      <w:proofErr w:type="spellEnd"/>
      <w:r>
        <w:rPr>
          <w:rFonts w:hint="eastAsia"/>
          <w:b/>
          <w:bCs/>
        </w:rPr>
        <w:t>）：</w:t>
      </w:r>
    </w:p>
    <w:p w14:paraId="0471F876" w14:textId="2454DA89" w:rsidR="004D3964" w:rsidRPr="004D3964" w:rsidRDefault="004D3964" w:rsidP="004D3964">
      <w:pPr>
        <w:pStyle w:val="my"/>
        <w:rPr>
          <w:rFonts w:hint="eastAsia"/>
        </w:rPr>
      </w:pPr>
      <w:r w:rsidRPr="004D3964">
        <w:rPr>
          <w:rFonts w:hint="eastAsia"/>
        </w:rPr>
        <w:t>设计特点</w:t>
      </w:r>
      <w:r>
        <w:rPr>
          <w:rFonts w:hint="eastAsia"/>
        </w:rPr>
        <w:t>：</w:t>
      </w:r>
    </w:p>
    <w:p w14:paraId="1FBC653B" w14:textId="2EFF35D4" w:rsidR="004D3964" w:rsidRPr="004D3964" w:rsidRDefault="004D3964" w:rsidP="004D3964">
      <w:pPr>
        <w:pStyle w:val="my"/>
        <w:rPr>
          <w:rFonts w:hint="eastAsia"/>
        </w:rPr>
      </w:pPr>
      <w:r w:rsidRPr="004D3964">
        <w:rPr>
          <w:rFonts w:hint="eastAsia"/>
        </w:rPr>
        <w:lastRenderedPageBreak/>
        <w:t>模态对话框：阻止其他操作直到处理完成</w:t>
      </w:r>
      <w:r>
        <w:rPr>
          <w:rFonts w:hint="eastAsia"/>
        </w:rPr>
        <w:t>，</w:t>
      </w:r>
      <w:proofErr w:type="spellStart"/>
      <w:r w:rsidRPr="004D3964">
        <w:rPr>
          <w:rFonts w:hint="eastAsia"/>
        </w:rPr>
        <w:t>JDialog</w:t>
      </w:r>
      <w:proofErr w:type="spellEnd"/>
      <w:r w:rsidRPr="004D3964">
        <w:rPr>
          <w:rFonts w:hint="eastAsia"/>
        </w:rPr>
        <w:t xml:space="preserve"> dialog = new </w:t>
      </w:r>
      <w:proofErr w:type="spellStart"/>
      <w:r w:rsidRPr="004D3964">
        <w:rPr>
          <w:rFonts w:hint="eastAsia"/>
        </w:rPr>
        <w:t>JDialog</w:t>
      </w:r>
      <w:proofErr w:type="spellEnd"/>
      <w:r w:rsidRPr="004D3964">
        <w:rPr>
          <w:rFonts w:hint="eastAsia"/>
        </w:rPr>
        <w:t>(frame, "游戏结束", true);</w:t>
      </w:r>
      <w:r>
        <w:rPr>
          <w:rFonts w:hint="eastAsia"/>
        </w:rPr>
        <w:t>第三个参数是模态。</w:t>
      </w:r>
      <w:proofErr w:type="spellStart"/>
      <w:r w:rsidRPr="004D3964">
        <w:rPr>
          <w:rFonts w:hint="eastAsia"/>
        </w:rPr>
        <w:t>dialog.setVisible</w:t>
      </w:r>
      <w:proofErr w:type="spellEnd"/>
      <w:r w:rsidRPr="004D3964">
        <w:rPr>
          <w:rFonts w:hint="eastAsia"/>
        </w:rPr>
        <w:t>(true);  这会阻塞当前线程</w:t>
      </w:r>
      <w:r>
        <w:rPr>
          <w:rFonts w:hint="eastAsia"/>
        </w:rPr>
        <w:t>。</w:t>
      </w:r>
    </w:p>
    <w:p w14:paraId="18142E0C" w14:textId="695A33A5" w:rsidR="004D3964" w:rsidRDefault="004D3964" w:rsidP="004D3964">
      <w:pPr>
        <w:pStyle w:val="my"/>
        <w:ind w:leftChars="0" w:left="440"/>
        <w:rPr>
          <w:rFonts w:hint="eastAsia"/>
        </w:rPr>
      </w:pPr>
      <w:r w:rsidRPr="004D3964">
        <w:rPr>
          <w:rFonts w:hint="eastAsia"/>
        </w:rPr>
        <w:t>多选项：提供重新开始、复盘、返回菜单三个选项</w:t>
      </w:r>
      <w:r>
        <w:rPr>
          <w:rFonts w:hint="eastAsia"/>
        </w:rPr>
        <w:t>，通过监听器连接音效与控制</w:t>
      </w:r>
      <w:proofErr w:type="gramStart"/>
      <w:r>
        <w:rPr>
          <w:rFonts w:hint="eastAsia"/>
        </w:rPr>
        <w:t>端做出</w:t>
      </w:r>
      <w:proofErr w:type="gramEnd"/>
      <w:r>
        <w:rPr>
          <w:rFonts w:hint="eastAsia"/>
        </w:rPr>
        <w:t>反应。</w:t>
      </w:r>
    </w:p>
    <w:p w14:paraId="6DAB1C4F" w14:textId="5CDDD043" w:rsidR="004D3964" w:rsidRDefault="004D3964" w:rsidP="004D3964">
      <w:pPr>
        <w:pStyle w:val="my"/>
        <w:ind w:leftChars="0" w:left="440"/>
        <w:rPr>
          <w:rFonts w:hint="eastAsia"/>
          <w:b/>
          <w:bCs/>
        </w:rPr>
      </w:pPr>
      <w:r w:rsidRPr="004D3964">
        <w:rPr>
          <w:rFonts w:hint="eastAsia"/>
          <w:b/>
          <w:bCs/>
        </w:rPr>
        <w:t>AI设置对话框</w:t>
      </w:r>
      <w:r w:rsidR="00A46285">
        <w:rPr>
          <w:rFonts w:hint="eastAsia"/>
          <w:b/>
          <w:bCs/>
        </w:rPr>
        <w:t>（</w:t>
      </w:r>
      <w:proofErr w:type="spellStart"/>
      <w:r w:rsidR="00A46285" w:rsidRPr="00A46285">
        <w:rPr>
          <w:rFonts w:hint="eastAsia"/>
          <w:b/>
          <w:bCs/>
        </w:rPr>
        <w:t>showAISetupDialog</w:t>
      </w:r>
      <w:proofErr w:type="spellEnd"/>
      <w:r w:rsidR="00A46285">
        <w:rPr>
          <w:rFonts w:hint="eastAsia"/>
          <w:b/>
          <w:bCs/>
        </w:rPr>
        <w:t>）</w:t>
      </w:r>
      <w:r>
        <w:rPr>
          <w:rFonts w:hint="eastAsia"/>
          <w:b/>
          <w:bCs/>
        </w:rPr>
        <w:t>：</w:t>
      </w:r>
    </w:p>
    <w:p w14:paraId="6531B7AD" w14:textId="25C65663" w:rsidR="004D3964" w:rsidRPr="004D3964" w:rsidRDefault="004D3964" w:rsidP="004D3964">
      <w:pPr>
        <w:pStyle w:val="my"/>
        <w:rPr>
          <w:rFonts w:hint="eastAsia"/>
        </w:rPr>
      </w:pPr>
      <w:r w:rsidRPr="004D3964">
        <w:rPr>
          <w:rFonts w:hint="eastAsia"/>
        </w:rPr>
        <w:t>设计特点</w:t>
      </w:r>
      <w:r>
        <w:rPr>
          <w:rFonts w:hint="eastAsia"/>
        </w:rPr>
        <w:t>：</w:t>
      </w:r>
    </w:p>
    <w:p w14:paraId="6F28BC0A" w14:textId="38E90205" w:rsidR="004D3964" w:rsidRPr="004D3964" w:rsidRDefault="004D3964" w:rsidP="004D3964">
      <w:pPr>
        <w:pStyle w:val="my"/>
        <w:rPr>
          <w:rFonts w:hint="eastAsia"/>
        </w:rPr>
      </w:pPr>
      <w:r w:rsidRPr="004D3964">
        <w:rPr>
          <w:rFonts w:hint="eastAsia"/>
        </w:rPr>
        <w:t>两级设置：难度选择+执棋选择</w:t>
      </w:r>
    </w:p>
    <w:p w14:paraId="33FE8352" w14:textId="75572B2E" w:rsidR="004D3964" w:rsidRPr="004D3964" w:rsidRDefault="004D3964" w:rsidP="004D3964">
      <w:pPr>
        <w:pStyle w:val="my"/>
        <w:rPr>
          <w:rFonts w:hint="eastAsia"/>
        </w:rPr>
      </w:pPr>
      <w:r w:rsidRPr="004D3964">
        <w:rPr>
          <w:rFonts w:hint="eastAsia"/>
        </w:rPr>
        <w:t>下拉菜单：使用</w:t>
      </w:r>
      <w:proofErr w:type="spellStart"/>
      <w:r w:rsidRPr="004D3964">
        <w:rPr>
          <w:rFonts w:hint="eastAsia"/>
        </w:rPr>
        <w:t>JComboBox</w:t>
      </w:r>
      <w:proofErr w:type="spellEnd"/>
      <w:r w:rsidRPr="004D3964">
        <w:rPr>
          <w:rFonts w:hint="eastAsia"/>
        </w:rPr>
        <w:t>提供选项</w:t>
      </w:r>
      <w:r w:rsidR="00A46285">
        <w:rPr>
          <w:rFonts w:hint="eastAsia"/>
        </w:rPr>
        <w:t>，通过监听器连接控制</w:t>
      </w:r>
      <w:proofErr w:type="gramStart"/>
      <w:r w:rsidR="00A46285">
        <w:rPr>
          <w:rFonts w:hint="eastAsia"/>
        </w:rPr>
        <w:t>端做出</w:t>
      </w:r>
      <w:proofErr w:type="gramEnd"/>
      <w:r w:rsidR="00A46285">
        <w:rPr>
          <w:rFonts w:hint="eastAsia"/>
        </w:rPr>
        <w:t>反应。</w:t>
      </w:r>
    </w:p>
    <w:p w14:paraId="3919B46E" w14:textId="75F44E75" w:rsidR="004D3964" w:rsidRDefault="00A46285" w:rsidP="004D3964">
      <w:pPr>
        <w:pStyle w:val="my"/>
        <w:ind w:leftChars="0" w:left="440"/>
        <w:rPr>
          <w:rFonts w:hint="eastAsia"/>
          <w:b/>
          <w:bCs/>
        </w:rPr>
      </w:pPr>
      <w:r w:rsidRPr="00A46285">
        <w:rPr>
          <w:rFonts w:hint="eastAsia"/>
          <w:b/>
          <w:bCs/>
        </w:rPr>
        <w:t>网络连接对话框</w:t>
      </w:r>
      <w:r>
        <w:rPr>
          <w:rFonts w:hint="eastAsia"/>
          <w:b/>
          <w:bCs/>
        </w:rPr>
        <w:t>（</w:t>
      </w:r>
      <w:proofErr w:type="spellStart"/>
      <w:r w:rsidRPr="00A46285">
        <w:rPr>
          <w:rFonts w:hint="eastAsia"/>
          <w:b/>
          <w:bCs/>
        </w:rPr>
        <w:t>showNetworkDialog</w:t>
      </w:r>
      <w:proofErr w:type="spellEnd"/>
      <w:r>
        <w:rPr>
          <w:rFonts w:hint="eastAsia"/>
          <w:b/>
          <w:bCs/>
        </w:rPr>
        <w:t>）：</w:t>
      </w:r>
    </w:p>
    <w:p w14:paraId="64D17603" w14:textId="18C773B5" w:rsidR="00A46285" w:rsidRDefault="00A46285" w:rsidP="004D3964">
      <w:pPr>
        <w:pStyle w:val="my"/>
        <w:ind w:leftChars="0" w:left="440"/>
        <w:rPr>
          <w:rFonts w:hint="eastAsia"/>
        </w:rPr>
      </w:pPr>
      <w:r w:rsidRPr="00A46285">
        <w:rPr>
          <w:rFonts w:hint="eastAsia"/>
        </w:rPr>
        <w:t>设计特点</w:t>
      </w:r>
      <w:r>
        <w:rPr>
          <w:rFonts w:hint="eastAsia"/>
        </w:rPr>
        <w:t>：</w:t>
      </w:r>
    </w:p>
    <w:p w14:paraId="65428560" w14:textId="42AFBEFC" w:rsidR="00A46285" w:rsidRDefault="00A46285" w:rsidP="004D3964">
      <w:pPr>
        <w:pStyle w:val="my"/>
        <w:ind w:leftChars="0" w:left="440"/>
        <w:rPr>
          <w:rFonts w:hint="eastAsia"/>
        </w:rPr>
      </w:pPr>
      <w:r w:rsidRPr="00A46285">
        <w:rPr>
          <w:rFonts w:hint="eastAsia"/>
        </w:rPr>
        <w:t>阻塞式交互：阻止用户操作主窗口，必须处理连接设置</w:t>
      </w:r>
      <w:r>
        <w:rPr>
          <w:rFonts w:hint="eastAsia"/>
        </w:rPr>
        <w:t>。</w:t>
      </w:r>
      <w:proofErr w:type="spellStart"/>
      <w:r w:rsidRPr="00A46285">
        <w:rPr>
          <w:rFonts w:hint="eastAsia"/>
        </w:rPr>
        <w:t>JDialog</w:t>
      </w:r>
      <w:proofErr w:type="spellEnd"/>
      <w:r w:rsidRPr="00A46285">
        <w:rPr>
          <w:rFonts w:hint="eastAsia"/>
        </w:rPr>
        <w:t xml:space="preserve"> dialog = new </w:t>
      </w:r>
      <w:proofErr w:type="spellStart"/>
      <w:r w:rsidRPr="00A46285">
        <w:rPr>
          <w:rFonts w:hint="eastAsia"/>
        </w:rPr>
        <w:t>JDialog</w:t>
      </w:r>
      <w:proofErr w:type="spellEnd"/>
      <w:r w:rsidRPr="00A46285">
        <w:rPr>
          <w:rFonts w:hint="eastAsia"/>
        </w:rPr>
        <w:t xml:space="preserve">(frame, "网络连接设置", true); </w:t>
      </w:r>
      <w:r>
        <w:rPr>
          <w:rFonts w:hint="eastAsia"/>
        </w:rPr>
        <w:t>第三个参数是模态。</w:t>
      </w:r>
    </w:p>
    <w:p w14:paraId="5CB8A284" w14:textId="28790BEB" w:rsidR="00A46285" w:rsidRDefault="00A46285" w:rsidP="00A46285">
      <w:pPr>
        <w:pStyle w:val="my"/>
        <w:rPr>
          <w:rFonts w:hint="eastAsia"/>
        </w:rPr>
      </w:pPr>
      <w:r w:rsidRPr="00A46285">
        <w:rPr>
          <w:rFonts w:hint="eastAsia"/>
        </w:rPr>
        <w:t>合理的默认值</w:t>
      </w:r>
      <w:r>
        <w:rPr>
          <w:rFonts w:hint="eastAsia"/>
        </w:rPr>
        <w:t>：标准端口：使用常见的12345端口。减少用户输入：大多数情况用户只需点击确定</w:t>
      </w:r>
    </w:p>
    <w:p w14:paraId="033201B3" w14:textId="1126DABD" w:rsidR="00A46285" w:rsidRPr="00A46285" w:rsidRDefault="00A46285" w:rsidP="000F66AB">
      <w:pPr>
        <w:pStyle w:val="my"/>
        <w:rPr>
          <w:rFonts w:hint="eastAsia"/>
        </w:rPr>
      </w:pPr>
      <w:r w:rsidRPr="00A46285">
        <w:rPr>
          <w:rFonts w:hint="eastAsia"/>
        </w:rPr>
        <w:t>明确的选择项</w:t>
      </w:r>
      <w:r>
        <w:rPr>
          <w:rFonts w:hint="eastAsia"/>
        </w:rPr>
        <w:t>：三种清晰选项：自动分配：服务器决定，最公平。执黑棋：主动选择先手。执白棋：主动选择后手。</w:t>
      </w:r>
    </w:p>
    <w:p w14:paraId="24C43666" w14:textId="707C1CD6" w:rsidR="00C62243" w:rsidRPr="000D25EF" w:rsidRDefault="00654846" w:rsidP="000D25EF">
      <w:pPr>
        <w:pStyle w:val="ac"/>
        <w:rPr>
          <w:rFonts w:hint="eastAsia"/>
        </w:rPr>
      </w:pPr>
      <w:bookmarkStart w:id="12" w:name="_Toc217914002"/>
      <w:r w:rsidRPr="009E0AC5">
        <w:t>3</w:t>
      </w:r>
      <w:r w:rsidR="003416C8" w:rsidRPr="009E0AC5">
        <w:rPr>
          <w:rFonts w:hint="eastAsia"/>
        </w:rPr>
        <w:t>.</w:t>
      </w:r>
      <w:r w:rsidR="00B4497A">
        <w:rPr>
          <w:rFonts w:hint="eastAsia"/>
        </w:rPr>
        <w:t>2</w:t>
      </w:r>
      <w:r w:rsidR="003416C8" w:rsidRPr="009E0AC5">
        <w:rPr>
          <w:rFonts w:hint="eastAsia"/>
        </w:rPr>
        <w:t>.</w:t>
      </w:r>
      <w:r w:rsidR="007244D1" w:rsidRPr="009E0AC5">
        <w:rPr>
          <w:rFonts w:hint="eastAsia"/>
        </w:rPr>
        <w:t>3</w:t>
      </w:r>
      <w:r w:rsidR="00C62243" w:rsidRPr="009E0AC5">
        <w:t xml:space="preserve"> </w:t>
      </w:r>
      <w:proofErr w:type="spellStart"/>
      <w:r w:rsidR="00B4497A">
        <w:rPr>
          <w:rFonts w:hint="eastAsia"/>
        </w:rPr>
        <w:t>Controler</w:t>
      </w:r>
      <w:proofErr w:type="spellEnd"/>
      <w:r w:rsidR="00B4497A">
        <w:rPr>
          <w:rFonts w:hint="eastAsia"/>
        </w:rPr>
        <w:t>部分</w:t>
      </w:r>
      <w:bookmarkEnd w:id="12"/>
    </w:p>
    <w:p w14:paraId="27BF940C" w14:textId="79AF195F" w:rsidR="007B0330" w:rsidRDefault="008F2E1F" w:rsidP="008F2E1F">
      <w:pPr>
        <w:pStyle w:val="my"/>
        <w:ind w:leftChars="0" w:left="0" w:firstLineChars="200" w:firstLine="480"/>
      </w:pPr>
      <w:r w:rsidRPr="008F2E1F">
        <w:rPr>
          <w:rFonts w:hint="eastAsia"/>
        </w:rPr>
        <w:t>Controller层作为系统的核心协调者，负责处理用户输入、协调Model与View的交互，并管理游戏流程与状态。本系统采用</w:t>
      </w:r>
      <w:proofErr w:type="gramStart"/>
      <w:r w:rsidRPr="008F2E1F">
        <w:rPr>
          <w:rFonts w:hint="eastAsia"/>
        </w:rPr>
        <w:t>单例模式</w:t>
      </w:r>
      <w:proofErr w:type="gramEnd"/>
      <w:r w:rsidRPr="008F2E1F">
        <w:rPr>
          <w:rFonts w:hint="eastAsia"/>
        </w:rPr>
        <w:t>实现</w:t>
      </w:r>
      <w:proofErr w:type="spellStart"/>
      <w:r w:rsidRPr="008F2E1F">
        <w:rPr>
          <w:rFonts w:hint="eastAsia"/>
        </w:rPr>
        <w:t>Cont</w:t>
      </w:r>
      <w:proofErr w:type="spellEnd"/>
      <w:r w:rsidRPr="008F2E1F">
        <w:rPr>
          <w:rFonts w:hint="eastAsia"/>
        </w:rPr>
        <w:t>类，确保全局只有一个控制器实例，便于状态统一管理与模块间通信。</w:t>
      </w:r>
    </w:p>
    <w:p w14:paraId="02133D33" w14:textId="77777777" w:rsidR="008F2E1F" w:rsidRDefault="008F2E1F" w:rsidP="008F2E1F">
      <w:pPr>
        <w:pStyle w:val="my"/>
        <w:ind w:leftChars="0" w:left="0"/>
        <w:rPr>
          <w:rFonts w:hint="eastAsia"/>
        </w:rPr>
      </w:pPr>
      <w:r>
        <w:rPr>
          <w:rFonts w:hint="eastAsia"/>
        </w:rPr>
        <w:t>1. 核心职责与设计思想</w:t>
      </w:r>
    </w:p>
    <w:p w14:paraId="4ECA335B" w14:textId="5E6698B6" w:rsidR="008F2E1F" w:rsidRDefault="008F2E1F" w:rsidP="009D55F8">
      <w:pPr>
        <w:pStyle w:val="my"/>
        <w:ind w:leftChars="0" w:left="0"/>
        <w:rPr>
          <w:rFonts w:hint="eastAsia"/>
        </w:rPr>
      </w:pPr>
      <w:r>
        <w:rPr>
          <w:rFonts w:hint="eastAsia"/>
        </w:rPr>
        <w:t>事件分发与处理：接收来自View的用户操作（如落子、悔棋、发送聊天消息），并调用相应的业务逻辑。</w:t>
      </w:r>
    </w:p>
    <w:p w14:paraId="14B9138E" w14:textId="20FD6658" w:rsidR="008F2E1F" w:rsidRPr="009D55F8" w:rsidRDefault="008F2E1F" w:rsidP="009D55F8">
      <w:pPr>
        <w:pStyle w:val="my"/>
        <w:ind w:leftChars="0" w:left="0"/>
        <w:rPr>
          <w:rFonts w:hint="eastAsia"/>
        </w:rPr>
      </w:pPr>
      <w:r>
        <w:rPr>
          <w:rFonts w:hint="eastAsia"/>
        </w:rPr>
        <w:t>游戏流程控制：管理游戏的开始、进行、结束、复盘等完整生命周期。</w:t>
      </w:r>
    </w:p>
    <w:p w14:paraId="19A6B2F7" w14:textId="344C0AD9" w:rsidR="008F2E1F" w:rsidRDefault="008F2E1F" w:rsidP="009D55F8">
      <w:pPr>
        <w:pStyle w:val="my"/>
        <w:ind w:leftChars="0" w:left="0"/>
        <w:rPr>
          <w:rFonts w:hint="eastAsia"/>
        </w:rPr>
      </w:pPr>
      <w:r>
        <w:rPr>
          <w:rFonts w:hint="eastAsia"/>
        </w:rPr>
        <w:t>模块协调：作为Model、View、</w:t>
      </w:r>
      <w:proofErr w:type="spellStart"/>
      <w:r>
        <w:rPr>
          <w:rFonts w:hint="eastAsia"/>
        </w:rPr>
        <w:t>NetworkManager</w:t>
      </w:r>
      <w:proofErr w:type="spellEnd"/>
      <w:r>
        <w:rPr>
          <w:rFonts w:hint="eastAsia"/>
        </w:rPr>
        <w:t>、Music、</w:t>
      </w:r>
      <w:proofErr w:type="spellStart"/>
      <w:r>
        <w:rPr>
          <w:rFonts w:hint="eastAsia"/>
        </w:rPr>
        <w:t>CountdownManager</w:t>
      </w:r>
      <w:proofErr w:type="spellEnd"/>
      <w:r>
        <w:rPr>
          <w:rFonts w:hint="eastAsia"/>
        </w:rPr>
        <w:t>等模块的中枢，确保数据流与状态同步。</w:t>
      </w:r>
    </w:p>
    <w:p w14:paraId="644315C3" w14:textId="6448E83E" w:rsidR="008F2E1F" w:rsidRDefault="008F2E1F" w:rsidP="009D55F8">
      <w:pPr>
        <w:pStyle w:val="my"/>
        <w:ind w:leftChars="0" w:left="0"/>
        <w:rPr>
          <w:rFonts w:hint="eastAsia"/>
        </w:rPr>
      </w:pPr>
      <w:r>
        <w:rPr>
          <w:rFonts w:hint="eastAsia"/>
        </w:rPr>
        <w:t>状态维护：维护当前玩家、游戏模式（单机/人机/联网）、是否结束、是否复盘</w:t>
      </w:r>
      <w:r>
        <w:rPr>
          <w:rFonts w:hint="eastAsia"/>
        </w:rPr>
        <w:lastRenderedPageBreak/>
        <w:t>中等全局状态。</w:t>
      </w:r>
    </w:p>
    <w:p w14:paraId="7CA6D8D7" w14:textId="77777777" w:rsidR="008F2E1F" w:rsidRDefault="008F2E1F" w:rsidP="009D55F8">
      <w:pPr>
        <w:pStyle w:val="my"/>
        <w:ind w:leftChars="0" w:left="0"/>
        <w:rPr>
          <w:rFonts w:hint="eastAsia"/>
        </w:rPr>
      </w:pPr>
      <w:r>
        <w:rPr>
          <w:rFonts w:hint="eastAsia"/>
        </w:rPr>
        <w:t>2. 关键流程实现</w:t>
      </w:r>
    </w:p>
    <w:p w14:paraId="27D9ABBD" w14:textId="77777777" w:rsidR="008F2E1F" w:rsidRDefault="008F2E1F" w:rsidP="009D55F8">
      <w:pPr>
        <w:pStyle w:val="my"/>
        <w:ind w:leftChars="0" w:left="0"/>
        <w:rPr>
          <w:rFonts w:hint="eastAsia"/>
        </w:rPr>
      </w:pPr>
      <w:r>
        <w:rPr>
          <w:rFonts w:hint="eastAsia"/>
        </w:rPr>
        <w:t>(1) 落子流程（</w:t>
      </w:r>
      <w:proofErr w:type="spellStart"/>
      <w:r>
        <w:rPr>
          <w:rFonts w:hint="eastAsia"/>
        </w:rPr>
        <w:t>userputchess</w:t>
      </w:r>
      <w:proofErr w:type="spellEnd"/>
      <w:r>
        <w:rPr>
          <w:rFonts w:hint="eastAsia"/>
        </w:rPr>
        <w:t>方法）</w:t>
      </w:r>
    </w:p>
    <w:p w14:paraId="3211CC82" w14:textId="649E4068" w:rsidR="008F2E1F" w:rsidRDefault="008F2E1F" w:rsidP="008F2E1F">
      <w:pPr>
        <w:pStyle w:val="my"/>
        <w:ind w:leftChars="0" w:left="0"/>
      </w:pPr>
      <w:r>
        <w:rPr>
          <w:rFonts w:hint="eastAsia"/>
        </w:rPr>
        <w:t>落子是游戏</w:t>
      </w:r>
      <w:proofErr w:type="gramStart"/>
      <w:r>
        <w:rPr>
          <w:rFonts w:hint="eastAsia"/>
        </w:rPr>
        <w:t>最</w:t>
      </w:r>
      <w:proofErr w:type="gramEnd"/>
      <w:r>
        <w:rPr>
          <w:rFonts w:hint="eastAsia"/>
        </w:rPr>
        <w:t>核心的交互，流程复杂且需考虑多种模式（单机、人机、联网）。</w:t>
      </w:r>
      <w:proofErr w:type="spellStart"/>
      <w:r>
        <w:rPr>
          <w:rFonts w:hint="eastAsia"/>
        </w:rPr>
        <w:t>userputchess</w:t>
      </w:r>
      <w:proofErr w:type="spellEnd"/>
      <w:r>
        <w:rPr>
          <w:rFonts w:hint="eastAsia"/>
        </w:rPr>
        <w:t>方法通过同步锁（</w:t>
      </w:r>
      <w:proofErr w:type="spellStart"/>
      <w:r>
        <w:rPr>
          <w:rFonts w:hint="eastAsia"/>
        </w:rPr>
        <w:t>moveLock</w:t>
      </w:r>
      <w:proofErr w:type="spellEnd"/>
      <w:r>
        <w:rPr>
          <w:rFonts w:hint="eastAsia"/>
        </w:rPr>
        <w:t>） 防止并发或递归落子，确保线程安全。</w:t>
      </w:r>
    </w:p>
    <w:p w14:paraId="23036F8C" w14:textId="5E0A561A" w:rsidR="009D55F8" w:rsidRPr="009D55F8" w:rsidRDefault="009D55F8" w:rsidP="009D55F8">
      <w:pPr>
        <w:pStyle w:val="my"/>
        <w:ind w:leftChars="0" w:left="0"/>
        <w:rPr>
          <w:rFonts w:hint="eastAsia"/>
          <w:b/>
          <w:bCs/>
        </w:rPr>
      </w:pPr>
      <w:r w:rsidRPr="009D55F8">
        <w:rPr>
          <w:rFonts w:hint="eastAsia"/>
          <w:b/>
          <w:bCs/>
        </w:rPr>
        <w:t>设计亮点：</w:t>
      </w:r>
    </w:p>
    <w:p w14:paraId="5232FF59" w14:textId="4D95FF15" w:rsidR="009D55F8" w:rsidRDefault="009D55F8" w:rsidP="009D55F8">
      <w:pPr>
        <w:pStyle w:val="my"/>
        <w:ind w:leftChars="0" w:left="0"/>
        <w:rPr>
          <w:rFonts w:hint="eastAsia"/>
        </w:rPr>
      </w:pPr>
      <w:r>
        <w:rPr>
          <w:rFonts w:hint="eastAsia"/>
        </w:rPr>
        <w:t>状态机清晰：通过flag、</w:t>
      </w:r>
      <w:proofErr w:type="spellStart"/>
      <w:r>
        <w:rPr>
          <w:rFonts w:hint="eastAsia"/>
        </w:rPr>
        <w:t>isReviewing</w:t>
      </w:r>
      <w:proofErr w:type="spellEnd"/>
      <w:r>
        <w:rPr>
          <w:rFonts w:hint="eastAsia"/>
        </w:rPr>
        <w:t>、</w:t>
      </w:r>
      <w:proofErr w:type="spellStart"/>
      <w:r>
        <w:rPr>
          <w:rFonts w:hint="eastAsia"/>
        </w:rPr>
        <w:t>isMyTurn</w:t>
      </w:r>
      <w:proofErr w:type="spellEnd"/>
      <w:r>
        <w:rPr>
          <w:rFonts w:hint="eastAsia"/>
        </w:rPr>
        <w:t>等布尔标志严格约束各模式下</w:t>
      </w:r>
      <w:r w:rsidRPr="009D55F8">
        <w:rPr>
          <w:rFonts w:hint="eastAsia"/>
          <w:b/>
          <w:bCs/>
        </w:rPr>
        <w:t>允许的操作。</w:t>
      </w:r>
    </w:p>
    <w:p w14:paraId="47EFF190" w14:textId="0E67A817" w:rsidR="009D55F8" w:rsidRPr="009D55F8" w:rsidRDefault="009D55F8" w:rsidP="009D55F8">
      <w:pPr>
        <w:pStyle w:val="my"/>
        <w:ind w:leftChars="0" w:left="0"/>
        <w:rPr>
          <w:rFonts w:hint="eastAsia"/>
        </w:rPr>
      </w:pPr>
      <w:r>
        <w:rPr>
          <w:rFonts w:hint="eastAsia"/>
        </w:rPr>
        <w:t>倒计时与游戏同步：每次落子后立即停止旧计时，并根据新回合玩家重置启动，确保计时准确。</w:t>
      </w:r>
    </w:p>
    <w:p w14:paraId="674E3790" w14:textId="5B12F12F" w:rsidR="009D55F8" w:rsidRDefault="009D55F8" w:rsidP="009D55F8">
      <w:pPr>
        <w:pStyle w:val="my"/>
        <w:ind w:leftChars="0" w:left="0"/>
      </w:pPr>
      <w:r w:rsidRPr="009D55F8">
        <w:rPr>
          <w:rFonts w:hint="eastAsia"/>
          <w:b/>
          <w:bCs/>
        </w:rPr>
        <w:t>AI异步调用：</w:t>
      </w:r>
      <w:r>
        <w:rPr>
          <w:rFonts w:hint="eastAsia"/>
        </w:rPr>
        <w:t>AI计算放在独立线程中，避免阻塞Swing事件线程；计算完成后通过</w:t>
      </w:r>
      <w:proofErr w:type="spellStart"/>
      <w:r w:rsidRPr="002707F9">
        <w:rPr>
          <w:rFonts w:hint="eastAsia"/>
          <w:color w:val="000000" w:themeColor="text1"/>
        </w:rPr>
        <w:t>SwingUtilities.invokeLater</w:t>
      </w:r>
      <w:proofErr w:type="spellEnd"/>
      <w:r w:rsidRPr="002707F9">
        <w:rPr>
          <w:rFonts w:hint="eastAsia"/>
          <w:color w:val="000000" w:themeColor="text1"/>
        </w:rPr>
        <w:t>安全更新UI</w:t>
      </w:r>
      <w:r>
        <w:rPr>
          <w:rFonts w:hint="eastAsia"/>
        </w:rPr>
        <w:t>。</w:t>
      </w:r>
    </w:p>
    <w:p w14:paraId="43E6B0E4" w14:textId="77777777" w:rsidR="009D55F8" w:rsidRDefault="009D55F8" w:rsidP="009D55F8">
      <w:pPr>
        <w:pStyle w:val="my"/>
        <w:ind w:leftChars="0" w:left="0"/>
        <w:rPr>
          <w:rFonts w:hint="eastAsia"/>
        </w:rPr>
      </w:pPr>
      <w:r>
        <w:rPr>
          <w:rFonts w:hint="eastAsia"/>
        </w:rPr>
        <w:t>(2) 悔棋流程</w:t>
      </w:r>
    </w:p>
    <w:p w14:paraId="6783E30A" w14:textId="06B7BAA3" w:rsidR="009D55F8" w:rsidRDefault="009D55F8" w:rsidP="009D55F8">
      <w:pPr>
        <w:pStyle w:val="my"/>
        <w:ind w:leftChars="0" w:left="0"/>
        <w:rPr>
          <w:rFonts w:hint="eastAsia"/>
        </w:rPr>
      </w:pPr>
      <w:r>
        <w:rPr>
          <w:rFonts w:hint="eastAsia"/>
        </w:rPr>
        <w:t>悔棋功能需处理单机</w:t>
      </w:r>
      <w:r>
        <w:rPr>
          <w:rFonts w:hint="eastAsia"/>
        </w:rPr>
        <w:t>（包括AI模式）</w:t>
      </w:r>
      <w:r>
        <w:rPr>
          <w:rFonts w:hint="eastAsia"/>
        </w:rPr>
        <w:t>、联网（作为请求方或接收方）两种场景，涉及状态同步与倒计时管理。</w:t>
      </w:r>
    </w:p>
    <w:p w14:paraId="150E0858" w14:textId="1190AAED" w:rsidR="009D55F8" w:rsidRDefault="009D55F8" w:rsidP="009D55F8">
      <w:pPr>
        <w:pStyle w:val="my"/>
        <w:ind w:leftChars="0" w:left="0"/>
        <w:rPr>
          <w:rFonts w:hint="eastAsia"/>
        </w:rPr>
      </w:pPr>
      <w:r w:rsidRPr="009D55F8">
        <w:rPr>
          <w:rFonts w:hint="eastAsia"/>
          <w:b/>
          <w:bCs/>
        </w:rPr>
        <w:t>单机悔棋：</w:t>
      </w:r>
      <w:r>
        <w:rPr>
          <w:rFonts w:hint="eastAsia"/>
        </w:rPr>
        <w:t>直接调用</w:t>
      </w:r>
      <w:proofErr w:type="spellStart"/>
      <w:r>
        <w:rPr>
          <w:rFonts w:hint="eastAsia"/>
        </w:rPr>
        <w:t>Model.undoMove</w:t>
      </w:r>
      <w:proofErr w:type="spellEnd"/>
      <w:r>
        <w:rPr>
          <w:rFonts w:hint="eastAsia"/>
        </w:rPr>
        <w:t>()</w:t>
      </w:r>
      <w:r w:rsidR="00DC6B19">
        <w:rPr>
          <w:rFonts w:hint="eastAsia"/>
        </w:rPr>
        <w:t>（</w:t>
      </w:r>
      <w:proofErr w:type="spellStart"/>
      <w:r w:rsidR="00DC6B19" w:rsidRPr="00DC6B19">
        <w:rPr>
          <w:rFonts w:hint="eastAsia"/>
        </w:rPr>
        <w:t>performSingleUndo</w:t>
      </w:r>
      <w:proofErr w:type="spellEnd"/>
      <w:r w:rsidR="00DC6B19">
        <w:rPr>
          <w:rFonts w:hint="eastAsia"/>
        </w:rPr>
        <w:t>）</w:t>
      </w:r>
      <w:r>
        <w:rPr>
          <w:rFonts w:hint="eastAsia"/>
        </w:rPr>
        <w:t>回退一步，切换当前玩家并重置倒计时。</w:t>
      </w:r>
    </w:p>
    <w:p w14:paraId="28FDF0C0" w14:textId="6C858484" w:rsidR="009D55F8" w:rsidRPr="009D55F8" w:rsidRDefault="009D55F8" w:rsidP="009D55F8">
      <w:pPr>
        <w:pStyle w:val="my"/>
        <w:ind w:leftChars="0" w:left="0"/>
        <w:rPr>
          <w:rFonts w:hint="eastAsia"/>
        </w:rPr>
      </w:pPr>
      <w:r w:rsidRPr="002707F9">
        <w:rPr>
          <w:rFonts w:hint="eastAsia"/>
          <w:b/>
          <w:bCs/>
          <w:color w:val="000000" w:themeColor="text1"/>
        </w:rPr>
        <w:t>联网悔棋：</w:t>
      </w:r>
      <w:r>
        <w:rPr>
          <w:rFonts w:hint="eastAsia"/>
        </w:rPr>
        <w:t>分为“请求-响应”模式：</w:t>
      </w:r>
    </w:p>
    <w:p w14:paraId="5C31F648" w14:textId="5939A724" w:rsidR="009D55F8" w:rsidRDefault="009D55F8" w:rsidP="009D55F8">
      <w:pPr>
        <w:pStyle w:val="my"/>
        <w:ind w:leftChars="100" w:left="210"/>
        <w:rPr>
          <w:rFonts w:hint="eastAsia"/>
        </w:rPr>
      </w:pPr>
      <w:r>
        <w:rPr>
          <w:rFonts w:hint="eastAsia"/>
        </w:rPr>
        <w:t>发送请求：设置</w:t>
      </w:r>
      <w:proofErr w:type="spellStart"/>
      <w:r>
        <w:rPr>
          <w:rFonts w:hint="eastAsia"/>
        </w:rPr>
        <w:t>undoRequested</w:t>
      </w:r>
      <w:proofErr w:type="spellEnd"/>
      <w:r>
        <w:rPr>
          <w:rFonts w:hint="eastAsia"/>
        </w:rPr>
        <w:t>与</w:t>
      </w:r>
      <w:proofErr w:type="spellStart"/>
      <w:r>
        <w:rPr>
          <w:rFonts w:hint="eastAsia"/>
        </w:rPr>
        <w:t>waitingUndoResponse</w:t>
      </w:r>
      <w:proofErr w:type="spellEnd"/>
      <w:r>
        <w:rPr>
          <w:rFonts w:hint="eastAsia"/>
        </w:rPr>
        <w:t>标志，暂停本方倒计时，向对手发送UNDO_REQUEST。</w:t>
      </w:r>
    </w:p>
    <w:p w14:paraId="479F251B" w14:textId="13CDE786" w:rsidR="009D55F8" w:rsidRPr="009D55F8" w:rsidRDefault="009D55F8" w:rsidP="009D55F8">
      <w:pPr>
        <w:pStyle w:val="my"/>
        <w:ind w:leftChars="0" w:left="0" w:firstLineChars="100" w:firstLine="240"/>
        <w:rPr>
          <w:rFonts w:hint="eastAsia"/>
        </w:rPr>
      </w:pPr>
      <w:r>
        <w:rPr>
          <w:rFonts w:hint="eastAsia"/>
        </w:rPr>
        <w:t>接收请求：暂停本方倒计时，在View弹出请求面板供用户选择同意或拒绝。</w:t>
      </w:r>
    </w:p>
    <w:p w14:paraId="48ED8012" w14:textId="517FAB1F" w:rsidR="009D55F8" w:rsidRDefault="009D55F8" w:rsidP="009D55F8">
      <w:pPr>
        <w:pStyle w:val="my"/>
        <w:ind w:leftChars="0" w:left="0" w:firstLineChars="100" w:firstLine="240"/>
        <w:rPr>
          <w:rFonts w:hint="eastAsia"/>
        </w:rPr>
      </w:pPr>
      <w:r>
        <w:rPr>
          <w:rFonts w:hint="eastAsia"/>
        </w:rPr>
        <w:t>同意悔棋：双方各自执行</w:t>
      </w:r>
      <w:proofErr w:type="spellStart"/>
      <w:r>
        <w:rPr>
          <w:rFonts w:hint="eastAsia"/>
        </w:rPr>
        <w:t>Model.undoMove</w:t>
      </w:r>
      <w:proofErr w:type="spellEnd"/>
      <w:r>
        <w:rPr>
          <w:rFonts w:hint="eastAsia"/>
        </w:rPr>
        <w:t>()，切换</w:t>
      </w:r>
      <w:proofErr w:type="spellStart"/>
      <w:r>
        <w:rPr>
          <w:rFonts w:hint="eastAsia"/>
        </w:rPr>
        <w:t>currentcolor</w:t>
      </w:r>
      <w:proofErr w:type="spellEnd"/>
      <w:r>
        <w:rPr>
          <w:rFonts w:hint="eastAsia"/>
        </w:rPr>
        <w:t>与</w:t>
      </w:r>
      <w:proofErr w:type="spellStart"/>
      <w:r>
        <w:rPr>
          <w:rFonts w:hint="eastAsia"/>
        </w:rPr>
        <w:t>isMyTurn</w:t>
      </w:r>
      <w:proofErr w:type="spellEnd"/>
      <w:r>
        <w:rPr>
          <w:rFonts w:hint="eastAsia"/>
        </w:rPr>
        <w:t>，并同步倒计时（关键：将计时器当前回合颜色设置为新的</w:t>
      </w:r>
      <w:proofErr w:type="spellStart"/>
      <w:r>
        <w:rPr>
          <w:rFonts w:hint="eastAsia"/>
        </w:rPr>
        <w:t>currentcolor</w:t>
      </w:r>
      <w:proofErr w:type="spellEnd"/>
      <w:r>
        <w:rPr>
          <w:rFonts w:hint="eastAsia"/>
        </w:rPr>
        <w:t>再重置启动）。</w:t>
      </w:r>
    </w:p>
    <w:p w14:paraId="573825C8" w14:textId="29D4AF09" w:rsidR="009D55F8" w:rsidRPr="009D55F8" w:rsidRDefault="009D55F8" w:rsidP="009D55F8">
      <w:pPr>
        <w:pStyle w:val="my"/>
        <w:ind w:leftChars="0" w:left="0" w:firstLineChars="100" w:firstLine="240"/>
        <w:rPr>
          <w:rFonts w:hint="eastAsia"/>
        </w:rPr>
      </w:pPr>
      <w:r>
        <w:rPr>
          <w:rFonts w:hint="eastAsia"/>
        </w:rPr>
        <w:t>拒绝悔棋：恢复本方倒计时，继续原回合。</w:t>
      </w:r>
    </w:p>
    <w:p w14:paraId="200E509C" w14:textId="77777777" w:rsidR="009D55F8" w:rsidRDefault="009D55F8" w:rsidP="009D55F8">
      <w:pPr>
        <w:pStyle w:val="my"/>
        <w:ind w:leftChars="0" w:left="0"/>
        <w:rPr>
          <w:rFonts w:hint="eastAsia"/>
        </w:rPr>
      </w:pPr>
      <w:r>
        <w:rPr>
          <w:rFonts w:hint="eastAsia"/>
        </w:rPr>
        <w:t>(3) 游戏模式管理</w:t>
      </w:r>
    </w:p>
    <w:p w14:paraId="41BFB174" w14:textId="126B9CAD" w:rsidR="009D55F8" w:rsidRDefault="009D55F8" w:rsidP="005734A6">
      <w:pPr>
        <w:pStyle w:val="my"/>
        <w:ind w:leftChars="0" w:left="0"/>
        <w:rPr>
          <w:rFonts w:hint="eastAsia"/>
        </w:rPr>
      </w:pPr>
      <w:r>
        <w:rPr>
          <w:rFonts w:hint="eastAsia"/>
        </w:rPr>
        <w:t>Controller通过以下方法统一管理不同游戏模式的启动与切换：</w:t>
      </w:r>
    </w:p>
    <w:p w14:paraId="2874BBF5" w14:textId="45665889" w:rsidR="009D55F8" w:rsidRDefault="009D55F8" w:rsidP="005734A6">
      <w:pPr>
        <w:pStyle w:val="my"/>
        <w:ind w:leftChars="0" w:left="0"/>
        <w:rPr>
          <w:rFonts w:hint="eastAsia"/>
        </w:rPr>
      </w:pPr>
      <w:proofErr w:type="spellStart"/>
      <w:r>
        <w:rPr>
          <w:rFonts w:hint="eastAsia"/>
        </w:rPr>
        <w:t>startNewGame</w:t>
      </w:r>
      <w:proofErr w:type="spellEnd"/>
      <w:r>
        <w:rPr>
          <w:rFonts w:hint="eastAsia"/>
        </w:rPr>
        <w:t>()：初始化单机对战。</w:t>
      </w:r>
    </w:p>
    <w:p w14:paraId="4C3EEA6B" w14:textId="025F68C0" w:rsidR="009D55F8" w:rsidRPr="005734A6" w:rsidRDefault="009D55F8" w:rsidP="005734A6">
      <w:pPr>
        <w:pStyle w:val="my"/>
        <w:ind w:leftChars="0" w:left="0"/>
        <w:rPr>
          <w:rFonts w:hint="eastAsia"/>
        </w:rPr>
      </w:pPr>
      <w:proofErr w:type="spellStart"/>
      <w:r>
        <w:rPr>
          <w:rFonts w:hint="eastAsia"/>
        </w:rPr>
        <w:lastRenderedPageBreak/>
        <w:t>startAIGame</w:t>
      </w:r>
      <w:proofErr w:type="spellEnd"/>
      <w:r>
        <w:rPr>
          <w:rFonts w:hint="eastAsia"/>
        </w:rPr>
        <w:t xml:space="preserve">(String difficulty, </w:t>
      </w:r>
      <w:proofErr w:type="spellStart"/>
      <w:r>
        <w:rPr>
          <w:rFonts w:hint="eastAsia"/>
        </w:rPr>
        <w:t>boolean</w:t>
      </w:r>
      <w:proofErr w:type="spellEnd"/>
      <w:r>
        <w:rPr>
          <w:rFonts w:hint="eastAsia"/>
        </w:rPr>
        <w:t xml:space="preserve"> </w:t>
      </w:r>
      <w:proofErr w:type="spellStart"/>
      <w:r>
        <w:rPr>
          <w:rFonts w:hint="eastAsia"/>
        </w:rPr>
        <w:t>playerIsBlack</w:t>
      </w:r>
      <w:proofErr w:type="spellEnd"/>
      <w:r>
        <w:rPr>
          <w:rFonts w:hint="eastAsia"/>
        </w:rPr>
        <w:t>)：启动人机对战，根据参数设置AI难度与玩家执子颜色，若AI先手则立即触发AI落子线程。</w:t>
      </w:r>
    </w:p>
    <w:p w14:paraId="26371653" w14:textId="21422D39" w:rsidR="009D55F8" w:rsidRDefault="009D55F8" w:rsidP="005734A6">
      <w:pPr>
        <w:pStyle w:val="my"/>
        <w:ind w:leftChars="0" w:left="0"/>
        <w:rPr>
          <w:rFonts w:hint="eastAsia"/>
        </w:rPr>
      </w:pPr>
      <w:proofErr w:type="spellStart"/>
      <w:r>
        <w:rPr>
          <w:rFonts w:hint="eastAsia"/>
        </w:rPr>
        <w:t>setNetworkInfo</w:t>
      </w:r>
      <w:proofErr w:type="spellEnd"/>
      <w:r>
        <w:rPr>
          <w:rFonts w:hint="eastAsia"/>
        </w:rPr>
        <w:t>(</w:t>
      </w:r>
      <w:proofErr w:type="spellStart"/>
      <w:r>
        <w:rPr>
          <w:rFonts w:hint="eastAsia"/>
        </w:rPr>
        <w:t>boolean</w:t>
      </w:r>
      <w:proofErr w:type="spellEnd"/>
      <w:r>
        <w:rPr>
          <w:rFonts w:hint="eastAsia"/>
        </w:rPr>
        <w:t xml:space="preserve"> online, </w:t>
      </w:r>
      <w:proofErr w:type="spellStart"/>
      <w:r>
        <w:rPr>
          <w:rFonts w:hint="eastAsia"/>
        </w:rPr>
        <w:t>boolean</w:t>
      </w:r>
      <w:proofErr w:type="spellEnd"/>
      <w:r>
        <w:rPr>
          <w:rFonts w:hint="eastAsia"/>
        </w:rPr>
        <w:t xml:space="preserve"> </w:t>
      </w:r>
      <w:proofErr w:type="spellStart"/>
      <w:r>
        <w:rPr>
          <w:rFonts w:hint="eastAsia"/>
        </w:rPr>
        <w:t>isBlack</w:t>
      </w:r>
      <w:proofErr w:type="spellEnd"/>
      <w:r>
        <w:rPr>
          <w:rFonts w:hint="eastAsia"/>
        </w:rPr>
        <w:t>)：配置联网对战参数，并启动倒计时等待对手。</w:t>
      </w:r>
    </w:p>
    <w:p w14:paraId="2A6027A0" w14:textId="77777777" w:rsidR="009D55F8" w:rsidRDefault="009D55F8" w:rsidP="005734A6">
      <w:pPr>
        <w:pStyle w:val="my"/>
        <w:ind w:leftChars="0" w:left="0"/>
        <w:rPr>
          <w:rFonts w:hint="eastAsia"/>
        </w:rPr>
      </w:pPr>
      <w:r>
        <w:rPr>
          <w:rFonts w:hint="eastAsia"/>
        </w:rPr>
        <w:t>(4) 复盘控制</w:t>
      </w:r>
    </w:p>
    <w:p w14:paraId="4642E889" w14:textId="02CDA247" w:rsidR="009D55F8" w:rsidRDefault="009D55F8" w:rsidP="005734A6">
      <w:pPr>
        <w:pStyle w:val="my"/>
        <w:ind w:leftChars="0" w:left="0"/>
        <w:rPr>
          <w:rFonts w:hint="eastAsia"/>
        </w:rPr>
      </w:pPr>
      <w:r>
        <w:rPr>
          <w:rFonts w:hint="eastAsia"/>
        </w:rPr>
        <w:t>复盘模式允许玩家回顾已结束的对局。Controller通过以下方法实现：</w:t>
      </w:r>
    </w:p>
    <w:p w14:paraId="153AD7A9" w14:textId="25D73B9C" w:rsidR="009D55F8" w:rsidRDefault="009D55F8" w:rsidP="005734A6">
      <w:pPr>
        <w:pStyle w:val="my"/>
        <w:ind w:leftChars="0" w:left="0"/>
        <w:rPr>
          <w:rFonts w:hint="eastAsia"/>
        </w:rPr>
      </w:pPr>
      <w:proofErr w:type="spellStart"/>
      <w:r>
        <w:rPr>
          <w:rFonts w:hint="eastAsia"/>
        </w:rPr>
        <w:t>startReview</w:t>
      </w:r>
      <w:proofErr w:type="spellEnd"/>
      <w:r>
        <w:rPr>
          <w:rFonts w:hint="eastAsia"/>
        </w:rPr>
        <w:t>()：进入复盘模式，保存当前获胜高亮状态，初始化复盘界面。</w:t>
      </w:r>
    </w:p>
    <w:p w14:paraId="25AA2D54" w14:textId="4D16A3E5" w:rsidR="009D55F8" w:rsidRPr="005734A6" w:rsidRDefault="009D55F8" w:rsidP="005734A6">
      <w:pPr>
        <w:pStyle w:val="my"/>
        <w:ind w:leftChars="0" w:left="0"/>
        <w:rPr>
          <w:rFonts w:hint="eastAsia"/>
        </w:rPr>
      </w:pPr>
      <w:proofErr w:type="spellStart"/>
      <w:r>
        <w:rPr>
          <w:rFonts w:hint="eastAsia"/>
        </w:rPr>
        <w:t>reviewStep</w:t>
      </w:r>
      <w:proofErr w:type="spellEnd"/>
      <w:r>
        <w:rPr>
          <w:rFonts w:hint="eastAsia"/>
        </w:rPr>
        <w:t>(</w:t>
      </w:r>
      <w:proofErr w:type="spellStart"/>
      <w:r>
        <w:rPr>
          <w:rFonts w:hint="eastAsia"/>
        </w:rPr>
        <w:t>boolean</w:t>
      </w:r>
      <w:proofErr w:type="spellEnd"/>
      <w:r>
        <w:rPr>
          <w:rFonts w:hint="eastAsia"/>
        </w:rPr>
        <w:t xml:space="preserve"> direction)：根据方向（前进/后退）从</w:t>
      </w:r>
      <w:proofErr w:type="spellStart"/>
      <w:r>
        <w:rPr>
          <w:rFonts w:hint="eastAsia"/>
        </w:rPr>
        <w:t>Model.moveHistory</w:t>
      </w:r>
      <w:proofErr w:type="spellEnd"/>
      <w:r>
        <w:rPr>
          <w:rFonts w:hint="eastAsia"/>
        </w:rPr>
        <w:t>中获取对应步数，并通过</w:t>
      </w:r>
      <w:proofErr w:type="spellStart"/>
      <w:r>
        <w:rPr>
          <w:rFonts w:hint="eastAsia"/>
        </w:rPr>
        <w:t>View.displayReviewStep</w:t>
      </w:r>
      <w:proofErr w:type="spellEnd"/>
      <w:r>
        <w:rPr>
          <w:rFonts w:hint="eastAsia"/>
        </w:rPr>
        <w:t>高亮显示。</w:t>
      </w:r>
    </w:p>
    <w:p w14:paraId="064EBAE5" w14:textId="0C99A877" w:rsidR="009D55F8" w:rsidRDefault="009D55F8" w:rsidP="009D55F8">
      <w:pPr>
        <w:pStyle w:val="my"/>
        <w:ind w:leftChars="0" w:left="0"/>
      </w:pPr>
      <w:proofErr w:type="spellStart"/>
      <w:r>
        <w:rPr>
          <w:rFonts w:hint="eastAsia"/>
        </w:rPr>
        <w:t>exitReview</w:t>
      </w:r>
      <w:proofErr w:type="spellEnd"/>
      <w:r>
        <w:rPr>
          <w:rFonts w:hint="eastAsia"/>
        </w:rPr>
        <w:t>()：退出复盘，恢复原获胜高亮状态，返回游戏结束界面。</w:t>
      </w:r>
    </w:p>
    <w:p w14:paraId="5453CE3A" w14:textId="571E0675" w:rsidR="005734A6" w:rsidRDefault="005734A6" w:rsidP="009D55F8">
      <w:pPr>
        <w:pStyle w:val="my"/>
        <w:ind w:leftChars="0" w:left="0"/>
      </w:pPr>
      <w:r>
        <w:rPr>
          <w:rFonts w:hint="eastAsia"/>
        </w:rPr>
        <w:t>网络模式与单机模式一样，双方单独复盘互不打扰，所以不需要单独实现。</w:t>
      </w:r>
    </w:p>
    <w:p w14:paraId="1EA4C49D" w14:textId="77777777" w:rsidR="005734A6" w:rsidRDefault="005734A6" w:rsidP="005734A6">
      <w:pPr>
        <w:pStyle w:val="my"/>
        <w:ind w:leftChars="0" w:left="0"/>
        <w:rPr>
          <w:rFonts w:hint="eastAsia"/>
        </w:rPr>
      </w:pPr>
      <w:r>
        <w:rPr>
          <w:rFonts w:hint="eastAsia"/>
        </w:rPr>
        <w:t>3. 倒计时集成</w:t>
      </w:r>
    </w:p>
    <w:p w14:paraId="32177555" w14:textId="77777777" w:rsidR="005734A6" w:rsidRDefault="005734A6" w:rsidP="005734A6">
      <w:pPr>
        <w:pStyle w:val="my"/>
        <w:ind w:leftChars="0" w:left="0"/>
        <w:rPr>
          <w:rFonts w:hint="eastAsia"/>
        </w:rPr>
      </w:pPr>
      <w:r>
        <w:rPr>
          <w:rFonts w:hint="eastAsia"/>
        </w:rPr>
        <w:t>Controller内聚了</w:t>
      </w:r>
      <w:proofErr w:type="spellStart"/>
      <w:r>
        <w:rPr>
          <w:rFonts w:hint="eastAsia"/>
        </w:rPr>
        <w:t>CountdownManager</w:t>
      </w:r>
      <w:proofErr w:type="spellEnd"/>
      <w:r>
        <w:rPr>
          <w:rFonts w:hint="eastAsia"/>
        </w:rPr>
        <w:t>，为其设置监听器以响应倒计时事件：</w:t>
      </w:r>
    </w:p>
    <w:p w14:paraId="2C95ACC8" w14:textId="77777777" w:rsidR="005734A6" w:rsidRDefault="005734A6" w:rsidP="005734A6">
      <w:pPr>
        <w:pStyle w:val="my"/>
        <w:ind w:leftChars="0" w:left="0"/>
        <w:rPr>
          <w:rFonts w:hint="eastAsia"/>
        </w:rPr>
      </w:pPr>
      <w:proofErr w:type="spellStart"/>
      <w:r>
        <w:rPr>
          <w:rFonts w:hint="eastAsia"/>
        </w:rPr>
        <w:t>onTick</w:t>
      </w:r>
      <w:proofErr w:type="spellEnd"/>
      <w:r>
        <w:rPr>
          <w:rFonts w:hint="eastAsia"/>
        </w:rPr>
        <w:t>：更新View中的倒计时显示。</w:t>
      </w:r>
    </w:p>
    <w:p w14:paraId="27F8CB3A" w14:textId="77777777" w:rsidR="005734A6" w:rsidRDefault="005734A6" w:rsidP="005734A6">
      <w:pPr>
        <w:pStyle w:val="my"/>
        <w:ind w:leftChars="0" w:left="0"/>
        <w:rPr>
          <w:rFonts w:hint="eastAsia"/>
        </w:rPr>
      </w:pPr>
      <w:proofErr w:type="spellStart"/>
      <w:r>
        <w:rPr>
          <w:rFonts w:hint="eastAsia"/>
        </w:rPr>
        <w:t>onTimeout</w:t>
      </w:r>
      <w:proofErr w:type="spellEnd"/>
      <w:r>
        <w:rPr>
          <w:rFonts w:hint="eastAsia"/>
        </w:rPr>
        <w:t>：处理超时，判定对方获胜，结束游戏。</w:t>
      </w:r>
    </w:p>
    <w:p w14:paraId="28569119" w14:textId="77777777" w:rsidR="005734A6" w:rsidRDefault="005734A6" w:rsidP="005734A6">
      <w:pPr>
        <w:pStyle w:val="my"/>
        <w:ind w:leftChars="0" w:left="0"/>
        <w:rPr>
          <w:rFonts w:hint="eastAsia"/>
        </w:rPr>
      </w:pPr>
      <w:proofErr w:type="spellStart"/>
      <w:r>
        <w:rPr>
          <w:rFonts w:hint="eastAsia"/>
        </w:rPr>
        <w:t>onStopped</w:t>
      </w:r>
      <w:proofErr w:type="spellEnd"/>
      <w:r>
        <w:rPr>
          <w:rFonts w:hint="eastAsia"/>
        </w:rPr>
        <w:t>：隐藏或重置倒计时显示。</w:t>
      </w:r>
    </w:p>
    <w:p w14:paraId="192FC1E8" w14:textId="5FE25B29" w:rsidR="005734A6" w:rsidRPr="005734A6" w:rsidRDefault="005734A6" w:rsidP="005734A6">
      <w:pPr>
        <w:pStyle w:val="my"/>
        <w:ind w:leftChars="0" w:left="0"/>
        <w:rPr>
          <w:rFonts w:hint="eastAsia"/>
        </w:rPr>
      </w:pPr>
      <w:r>
        <w:rPr>
          <w:rFonts w:hint="eastAsia"/>
        </w:rPr>
        <w:t>通过</w:t>
      </w:r>
      <w:proofErr w:type="spellStart"/>
      <w:r>
        <w:rPr>
          <w:rFonts w:hint="eastAsia"/>
        </w:rPr>
        <w:t>ensureCountdownManager</w:t>
      </w:r>
      <w:proofErr w:type="spellEnd"/>
      <w:r>
        <w:rPr>
          <w:rFonts w:hint="eastAsia"/>
        </w:rPr>
        <w:t>()方法确保倒计时管理器在需要时被创建，并在游戏状态变化（如落子、悔棋、重新开始）时正确重置与启动。</w:t>
      </w:r>
    </w:p>
    <w:p w14:paraId="582E9B20" w14:textId="77777777" w:rsidR="005734A6" w:rsidRDefault="005734A6" w:rsidP="005734A6">
      <w:pPr>
        <w:pStyle w:val="my"/>
        <w:ind w:leftChars="0" w:left="0"/>
        <w:rPr>
          <w:rFonts w:hint="eastAsia"/>
        </w:rPr>
      </w:pPr>
      <w:r>
        <w:rPr>
          <w:rFonts w:hint="eastAsia"/>
        </w:rPr>
        <w:t>4. 网络消息处理</w:t>
      </w:r>
    </w:p>
    <w:p w14:paraId="5A59BBE6" w14:textId="09D01202" w:rsidR="005734A6" w:rsidRDefault="005734A6" w:rsidP="005734A6">
      <w:pPr>
        <w:pStyle w:val="my"/>
        <w:ind w:leftChars="0" w:left="0"/>
        <w:rPr>
          <w:rFonts w:hint="eastAsia"/>
        </w:rPr>
      </w:pPr>
      <w:r>
        <w:rPr>
          <w:rFonts w:hint="eastAsia"/>
        </w:rPr>
        <w:t>Controller定义了如</w:t>
      </w:r>
      <w:proofErr w:type="spellStart"/>
      <w:r>
        <w:rPr>
          <w:rFonts w:hint="eastAsia"/>
        </w:rPr>
        <w:t>processNetworkMove</w:t>
      </w:r>
      <w:proofErr w:type="spellEnd"/>
      <w:r>
        <w:rPr>
          <w:rFonts w:hint="eastAsia"/>
        </w:rPr>
        <w:t>、</w:t>
      </w:r>
      <w:proofErr w:type="spellStart"/>
      <w:r>
        <w:rPr>
          <w:rFonts w:hint="eastAsia"/>
        </w:rPr>
        <w:t>processUndoRequest</w:t>
      </w:r>
      <w:proofErr w:type="spellEnd"/>
      <w:r>
        <w:rPr>
          <w:rFonts w:hint="eastAsia"/>
        </w:rPr>
        <w:t>、</w:t>
      </w:r>
      <w:proofErr w:type="spellStart"/>
      <w:r>
        <w:rPr>
          <w:rFonts w:hint="eastAsia"/>
        </w:rPr>
        <w:t>processGameEnd</w:t>
      </w:r>
      <w:proofErr w:type="spellEnd"/>
      <w:r>
        <w:rPr>
          <w:rFonts w:hint="eastAsia"/>
        </w:rPr>
        <w:t>等方法，作为</w:t>
      </w:r>
      <w:proofErr w:type="spellStart"/>
      <w:r>
        <w:rPr>
          <w:rFonts w:hint="eastAsia"/>
        </w:rPr>
        <w:t>NetworkManager</w:t>
      </w:r>
      <w:proofErr w:type="spellEnd"/>
      <w:r>
        <w:rPr>
          <w:rFonts w:hint="eastAsia"/>
        </w:rPr>
        <w:t>接收到消息后的回调入口。这些方法负责：</w:t>
      </w:r>
    </w:p>
    <w:p w14:paraId="3F8A54A0" w14:textId="77777777" w:rsidR="005734A6" w:rsidRDefault="005734A6" w:rsidP="005734A6">
      <w:pPr>
        <w:pStyle w:val="my"/>
        <w:ind w:leftChars="0" w:left="0"/>
        <w:rPr>
          <w:rFonts w:hint="eastAsia"/>
        </w:rPr>
      </w:pPr>
      <w:r>
        <w:rPr>
          <w:rFonts w:hint="eastAsia"/>
        </w:rPr>
        <w:t>解析消息内容（落子坐标、悔棋请求、游戏结果等）。</w:t>
      </w:r>
    </w:p>
    <w:p w14:paraId="1D8A5BA8" w14:textId="77777777" w:rsidR="005734A6" w:rsidRDefault="005734A6" w:rsidP="005734A6">
      <w:pPr>
        <w:pStyle w:val="my"/>
        <w:ind w:leftChars="0" w:left="0"/>
        <w:rPr>
          <w:rFonts w:hint="eastAsia"/>
        </w:rPr>
      </w:pPr>
      <w:r>
        <w:rPr>
          <w:rFonts w:hint="eastAsia"/>
        </w:rPr>
        <w:t>更新Model数据（如落子、悔棋）。</w:t>
      </w:r>
    </w:p>
    <w:p w14:paraId="54DEA9C8" w14:textId="77777777" w:rsidR="005734A6" w:rsidRDefault="005734A6" w:rsidP="005734A6">
      <w:pPr>
        <w:pStyle w:val="my"/>
        <w:ind w:leftChars="0" w:left="0"/>
        <w:rPr>
          <w:rFonts w:hint="eastAsia"/>
        </w:rPr>
      </w:pPr>
      <w:r>
        <w:rPr>
          <w:rFonts w:hint="eastAsia"/>
        </w:rPr>
        <w:t>同步游戏状态与倒计时。</w:t>
      </w:r>
    </w:p>
    <w:p w14:paraId="75010BCF" w14:textId="77777777" w:rsidR="005734A6" w:rsidRDefault="005734A6" w:rsidP="005734A6">
      <w:pPr>
        <w:pStyle w:val="my"/>
        <w:ind w:leftChars="0" w:left="0"/>
        <w:rPr>
          <w:rFonts w:hint="eastAsia"/>
        </w:rPr>
      </w:pPr>
      <w:r>
        <w:rPr>
          <w:rFonts w:hint="eastAsia"/>
        </w:rPr>
        <w:t>更新View显示（棋盘、聊天消息、弹窗）。</w:t>
      </w:r>
    </w:p>
    <w:p w14:paraId="03A1C6C8" w14:textId="5A6CB94D" w:rsidR="005734A6" w:rsidRPr="009E0AC5" w:rsidRDefault="005734A6" w:rsidP="005734A6">
      <w:pPr>
        <w:pStyle w:val="my"/>
        <w:ind w:leftChars="0" w:left="0"/>
        <w:rPr>
          <w:rFonts w:hint="eastAsia"/>
        </w:rPr>
      </w:pPr>
      <w:r>
        <w:rPr>
          <w:rFonts w:hint="eastAsia"/>
        </w:rPr>
        <w:t>所有网络消息处理均通过</w:t>
      </w:r>
      <w:proofErr w:type="spellStart"/>
      <w:r>
        <w:rPr>
          <w:rFonts w:hint="eastAsia"/>
        </w:rPr>
        <w:t>SwingUtilities.invokeLater</w:t>
      </w:r>
      <w:proofErr w:type="spellEnd"/>
      <w:r>
        <w:rPr>
          <w:rFonts w:hint="eastAsia"/>
        </w:rPr>
        <w:t>确保UI更新在事件分发线程执行，避免线程安全问题。</w:t>
      </w:r>
    </w:p>
    <w:p w14:paraId="21507C6F" w14:textId="4C8A0559" w:rsidR="00C804FE" w:rsidRDefault="00AA5F10" w:rsidP="000D25EF">
      <w:pPr>
        <w:pStyle w:val="aa"/>
      </w:pPr>
      <w:bookmarkStart w:id="13" w:name="_Toc217914003"/>
      <w:r w:rsidRPr="009E0AC5">
        <w:rPr>
          <w:rFonts w:hint="eastAsia"/>
        </w:rPr>
        <w:lastRenderedPageBreak/>
        <w:t>第</w:t>
      </w:r>
      <w:r w:rsidR="00BE0CB5" w:rsidRPr="009E0AC5">
        <w:rPr>
          <w:rFonts w:hint="eastAsia"/>
        </w:rPr>
        <w:t>三</w:t>
      </w:r>
      <w:r w:rsidRPr="009E0AC5">
        <w:rPr>
          <w:rFonts w:hint="eastAsia"/>
        </w:rPr>
        <w:t>节</w:t>
      </w:r>
      <w:r w:rsidRPr="009E0AC5">
        <w:rPr>
          <w:rFonts w:hint="eastAsia"/>
        </w:rPr>
        <w:t xml:space="preserve"> </w:t>
      </w:r>
      <w:r w:rsidR="00A27559">
        <w:rPr>
          <w:rFonts w:hint="eastAsia"/>
        </w:rPr>
        <w:t>网络部分</w:t>
      </w:r>
      <w:bookmarkEnd w:id="13"/>
    </w:p>
    <w:p w14:paraId="7EDDCD85" w14:textId="268EB798" w:rsidR="006D2CA9" w:rsidRDefault="006D2CA9" w:rsidP="006D2CA9">
      <w:pPr>
        <w:pStyle w:val="my"/>
        <w:ind w:leftChars="0" w:left="0" w:firstLineChars="200" w:firstLine="480"/>
      </w:pPr>
      <w:r w:rsidRPr="006D2CA9">
        <w:rPr>
          <w:rFonts w:hint="eastAsia"/>
        </w:rPr>
        <w:t>网络部分实现了五子棋的联网对战功能，采用客户端-服务器（C/S）架构，支持</w:t>
      </w:r>
      <w:r>
        <w:rPr>
          <w:rFonts w:hint="eastAsia"/>
        </w:rPr>
        <w:t>最多10</w:t>
      </w:r>
      <w:r w:rsidRPr="006D2CA9">
        <w:rPr>
          <w:rFonts w:hint="eastAsia"/>
        </w:rPr>
        <w:t>名玩家通过局域网或互联网进行实时对弈。该模块实现了完整的网络通信协议、状态同步、异常处理和用户交互。</w:t>
      </w:r>
    </w:p>
    <w:p w14:paraId="124A6BB6" w14:textId="77777777" w:rsidR="006D2CA9" w:rsidRDefault="006D2CA9" w:rsidP="006D2CA9">
      <w:pPr>
        <w:pStyle w:val="my"/>
        <w:keepNext/>
        <w:ind w:leftChars="0" w:left="0" w:firstLineChars="400" w:firstLine="960"/>
        <w:rPr>
          <w:rFonts w:hint="eastAsia"/>
        </w:rPr>
      </w:pPr>
      <w:r>
        <w:rPr>
          <w:rFonts w:hint="eastAsia"/>
          <w:noProof/>
        </w:rPr>
        <w:drawing>
          <wp:inline distT="0" distB="0" distL="0" distR="0" wp14:anchorId="376465B7" wp14:editId="2C163AB0">
            <wp:extent cx="4297680" cy="2680229"/>
            <wp:effectExtent l="0" t="0" r="7620" b="6350"/>
            <wp:docPr id="6934914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91428" name="图片 693491428"/>
                    <pic:cNvPicPr/>
                  </pic:nvPicPr>
                  <pic:blipFill>
                    <a:blip r:embed="rId17">
                      <a:extLst>
                        <a:ext uri="{28A0092B-C50C-407E-A947-70E740481C1C}">
                          <a14:useLocalDpi xmlns:a14="http://schemas.microsoft.com/office/drawing/2010/main" val="0"/>
                        </a:ext>
                      </a:extLst>
                    </a:blip>
                    <a:stretch>
                      <a:fillRect/>
                    </a:stretch>
                  </pic:blipFill>
                  <pic:spPr>
                    <a:xfrm>
                      <a:off x="0" y="0"/>
                      <a:ext cx="4299486" cy="2681355"/>
                    </a:xfrm>
                    <a:prstGeom prst="rect">
                      <a:avLst/>
                    </a:prstGeom>
                  </pic:spPr>
                </pic:pic>
              </a:graphicData>
            </a:graphic>
          </wp:inline>
        </w:drawing>
      </w:r>
    </w:p>
    <w:p w14:paraId="19AF2DAB" w14:textId="22089BFD" w:rsidR="006D2CA9" w:rsidRDefault="006D2CA9" w:rsidP="006D2CA9">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4</w:t>
      </w:r>
      <w:r>
        <w:rPr>
          <w:rFonts w:hint="eastAsia"/>
        </w:rPr>
        <w:fldChar w:fldCharType="end"/>
      </w:r>
      <w:r>
        <w:rPr>
          <w:rFonts w:hint="eastAsia"/>
        </w:rPr>
        <w:t>：网络实现</w:t>
      </w:r>
    </w:p>
    <w:p w14:paraId="2C93DB33" w14:textId="2ED05137" w:rsidR="006D2CA9" w:rsidRPr="000420F7" w:rsidRDefault="002707F9" w:rsidP="002707F9">
      <w:pPr>
        <w:pStyle w:val="ac"/>
        <w:rPr>
          <w:rFonts w:hint="eastAsia"/>
        </w:rPr>
      </w:pPr>
      <w:bookmarkStart w:id="14" w:name="_Toc217914004"/>
      <w:r>
        <w:rPr>
          <w:rFonts w:hint="eastAsia"/>
        </w:rPr>
        <w:t>3.3.</w:t>
      </w:r>
      <w:r w:rsidR="006D2CA9" w:rsidRPr="000420F7">
        <w:rPr>
          <w:rFonts w:hint="eastAsia"/>
        </w:rPr>
        <w:t xml:space="preserve">1. </w:t>
      </w:r>
      <w:r w:rsidR="006D2CA9" w:rsidRPr="000420F7">
        <w:rPr>
          <w:rFonts w:hint="eastAsia"/>
        </w:rPr>
        <w:t>架构设计</w:t>
      </w:r>
      <w:bookmarkEnd w:id="14"/>
    </w:p>
    <w:p w14:paraId="07DBD9C9" w14:textId="0035EFDE" w:rsidR="006D2CA9" w:rsidRDefault="006D2CA9" w:rsidP="006D2CA9">
      <w:pPr>
        <w:rPr>
          <w:rFonts w:hint="eastAsia"/>
        </w:rPr>
      </w:pPr>
      <w:r>
        <w:rPr>
          <w:rFonts w:hint="eastAsia"/>
        </w:rPr>
        <w:t>网络模块采用双层设计：</w:t>
      </w:r>
    </w:p>
    <w:p w14:paraId="3511774E" w14:textId="303FBDF0" w:rsidR="006D2CA9" w:rsidRDefault="006D2CA9" w:rsidP="006D2CA9">
      <w:pPr>
        <w:rPr>
          <w:rFonts w:hint="eastAsia"/>
        </w:rPr>
      </w:pPr>
      <w:r>
        <w:rPr>
          <w:rFonts w:hint="eastAsia"/>
        </w:rPr>
        <w:t>服务器端（</w:t>
      </w:r>
      <w:proofErr w:type="spellStart"/>
      <w:r>
        <w:rPr>
          <w:rFonts w:hint="eastAsia"/>
        </w:rPr>
        <w:t>GameServer</w:t>
      </w:r>
      <w:proofErr w:type="spellEnd"/>
      <w:r>
        <w:rPr>
          <w:rFonts w:hint="eastAsia"/>
        </w:rPr>
        <w:t>）：负责玩家匹配、消息转发和游戏房间管理</w:t>
      </w:r>
    </w:p>
    <w:p w14:paraId="560F21C2" w14:textId="7A1AAC38" w:rsidR="006D2CA9" w:rsidRDefault="006D2CA9" w:rsidP="006D2CA9">
      <w:r>
        <w:rPr>
          <w:rFonts w:hint="eastAsia"/>
        </w:rPr>
        <w:t>客户端（</w:t>
      </w:r>
      <w:proofErr w:type="spellStart"/>
      <w:r>
        <w:rPr>
          <w:rFonts w:hint="eastAsia"/>
        </w:rPr>
        <w:t>NetworkManager</w:t>
      </w:r>
      <w:proofErr w:type="spellEnd"/>
      <w:r>
        <w:rPr>
          <w:rFonts w:hint="eastAsia"/>
        </w:rPr>
        <w:t>）：负责与服务器通信，处理本地消息收发</w:t>
      </w:r>
    </w:p>
    <w:p w14:paraId="3AE4DD71" w14:textId="798A0086" w:rsidR="006D2CA9" w:rsidRPr="000420F7" w:rsidRDefault="002707F9" w:rsidP="002707F9">
      <w:pPr>
        <w:pStyle w:val="ac"/>
        <w:rPr>
          <w:rFonts w:hint="eastAsia"/>
        </w:rPr>
      </w:pPr>
      <w:bookmarkStart w:id="15" w:name="_Toc217914005"/>
      <w:r>
        <w:rPr>
          <w:rFonts w:hint="eastAsia"/>
        </w:rPr>
        <w:t>3.3.</w:t>
      </w:r>
      <w:r w:rsidR="006D2CA9" w:rsidRPr="000420F7">
        <w:rPr>
          <w:rFonts w:hint="eastAsia"/>
        </w:rPr>
        <w:t xml:space="preserve">2. </w:t>
      </w:r>
      <w:r w:rsidR="006D2CA9" w:rsidRPr="000420F7">
        <w:rPr>
          <w:rFonts w:hint="eastAsia"/>
        </w:rPr>
        <w:t>服务器端实现（</w:t>
      </w:r>
      <w:r w:rsidR="006D2CA9" w:rsidRPr="000420F7">
        <w:rPr>
          <w:rFonts w:hint="eastAsia"/>
        </w:rPr>
        <w:t>GameServer.java</w:t>
      </w:r>
      <w:r w:rsidR="006D2CA9" w:rsidRPr="000420F7">
        <w:rPr>
          <w:rFonts w:hint="eastAsia"/>
        </w:rPr>
        <w:t>）</w:t>
      </w:r>
      <w:bookmarkEnd w:id="15"/>
    </w:p>
    <w:p w14:paraId="790FFB55" w14:textId="3566763B" w:rsidR="006D2CA9" w:rsidRPr="006D2CA9" w:rsidRDefault="006D2CA9" w:rsidP="006D2CA9">
      <w:pPr>
        <w:rPr>
          <w:rFonts w:hint="eastAsia"/>
          <w:b/>
          <w:bCs/>
        </w:rPr>
      </w:pPr>
      <w:r w:rsidRPr="006D2CA9">
        <w:rPr>
          <w:rFonts w:hint="eastAsia"/>
          <w:b/>
          <w:bCs/>
        </w:rPr>
        <w:t>核心功能</w:t>
      </w:r>
      <w:r w:rsidRPr="006D2CA9">
        <w:rPr>
          <w:rFonts w:hint="eastAsia"/>
          <w:b/>
          <w:bCs/>
        </w:rPr>
        <w:t>：</w:t>
      </w:r>
    </w:p>
    <w:p w14:paraId="64F96BDF" w14:textId="36D274AD" w:rsidR="006D2CA9" w:rsidRDefault="006D2CA9" w:rsidP="006D2CA9">
      <w:pPr>
        <w:rPr>
          <w:rFonts w:hint="eastAsia"/>
        </w:rPr>
      </w:pPr>
      <w:r>
        <w:rPr>
          <w:rFonts w:hint="eastAsia"/>
        </w:rPr>
        <w:t>端口监听：在指定端口（默认12345）监听客户端连接</w:t>
      </w:r>
    </w:p>
    <w:p w14:paraId="1F51B589" w14:textId="42D2D003" w:rsidR="006D2CA9" w:rsidRDefault="006D2CA9" w:rsidP="006D2CA9">
      <w:pPr>
        <w:rPr>
          <w:rFonts w:hint="eastAsia"/>
        </w:rPr>
      </w:pPr>
      <w:r>
        <w:rPr>
          <w:rFonts w:hint="eastAsia"/>
        </w:rPr>
        <w:t>玩家匹配：自动将两名等待玩家配对成对局</w:t>
      </w:r>
    </w:p>
    <w:p w14:paraId="5AE94097" w14:textId="7D40CBC9" w:rsidR="006D2CA9" w:rsidRDefault="006D2CA9" w:rsidP="006D2CA9">
      <w:pPr>
        <w:rPr>
          <w:rFonts w:hint="eastAsia"/>
        </w:rPr>
      </w:pPr>
      <w:r>
        <w:rPr>
          <w:rFonts w:hint="eastAsia"/>
        </w:rPr>
        <w:t>消息中转：转发双方的所有游戏消息</w:t>
      </w:r>
      <w:r>
        <w:rPr>
          <w:rFonts w:hint="eastAsia"/>
        </w:rPr>
        <w:t>（通过</w:t>
      </w:r>
      <w:proofErr w:type="spellStart"/>
      <w:r w:rsidRPr="006D2CA9">
        <w:rPr>
          <w:rFonts w:hint="eastAsia"/>
        </w:rPr>
        <w:t>ClientHandler</w:t>
      </w:r>
      <w:proofErr w:type="spellEnd"/>
      <w:r>
        <w:rPr>
          <w:rFonts w:hint="eastAsia"/>
        </w:rPr>
        <w:t>客户端处理器）</w:t>
      </w:r>
      <w:r w:rsidR="000420F7">
        <w:rPr>
          <w:rFonts w:hint="eastAsia"/>
        </w:rPr>
        <w:t>，</w:t>
      </w:r>
      <w:r w:rsidR="000420F7" w:rsidRPr="000420F7">
        <w:rPr>
          <w:rFonts w:hint="eastAsia"/>
        </w:rPr>
        <w:t>服务器不解析游戏逻辑，仅作为消息中转站</w:t>
      </w:r>
    </w:p>
    <w:p w14:paraId="28D787E4" w14:textId="415FC988" w:rsidR="006D2CA9" w:rsidRDefault="006D2CA9" w:rsidP="006D2CA9">
      <w:r>
        <w:rPr>
          <w:rFonts w:hint="eastAsia"/>
        </w:rPr>
        <w:t>连接管理：处理客户端连接、断开和异常</w:t>
      </w:r>
    </w:p>
    <w:p w14:paraId="7307F7BA" w14:textId="34177FFC" w:rsidR="006D2CA9" w:rsidRPr="006D2CA9" w:rsidRDefault="006D2CA9" w:rsidP="006D2CA9">
      <w:pPr>
        <w:rPr>
          <w:rFonts w:hint="eastAsia"/>
          <w:b/>
          <w:bCs/>
        </w:rPr>
      </w:pPr>
      <w:r w:rsidRPr="006D2CA9">
        <w:rPr>
          <w:rFonts w:hint="eastAsia"/>
          <w:b/>
          <w:bCs/>
        </w:rPr>
        <w:t>设计亮点：</w:t>
      </w:r>
    </w:p>
    <w:p w14:paraId="03DC4526" w14:textId="0495C8DB" w:rsidR="006D2CA9" w:rsidRDefault="006D2CA9" w:rsidP="006D2CA9">
      <w:pPr>
        <w:rPr>
          <w:rFonts w:hint="eastAsia"/>
        </w:rPr>
      </w:pPr>
      <w:r>
        <w:rPr>
          <w:rFonts w:hint="eastAsia"/>
        </w:rPr>
        <w:t>线程池管理：使用</w:t>
      </w:r>
      <w:proofErr w:type="spellStart"/>
      <w:r>
        <w:rPr>
          <w:rFonts w:hint="eastAsia"/>
        </w:rPr>
        <w:t>ExecutorService</w:t>
      </w:r>
      <w:proofErr w:type="spellEnd"/>
      <w:r>
        <w:rPr>
          <w:rFonts w:hint="eastAsia"/>
        </w:rPr>
        <w:t>避免为每个连接创建新线程的开销</w:t>
      </w:r>
    </w:p>
    <w:p w14:paraId="4DAA59B3" w14:textId="01473907" w:rsidR="006D2CA9" w:rsidRDefault="006D2CA9" w:rsidP="006D2CA9">
      <w:pPr>
        <w:rPr>
          <w:rFonts w:hint="eastAsia"/>
        </w:rPr>
      </w:pPr>
      <w:r>
        <w:rPr>
          <w:rFonts w:hint="eastAsia"/>
        </w:rPr>
        <w:t>同步集合：</w:t>
      </w:r>
      <w:proofErr w:type="spellStart"/>
      <w:r>
        <w:rPr>
          <w:rFonts w:hint="eastAsia"/>
        </w:rPr>
        <w:t>Collections.synchronizedList</w:t>
      </w:r>
      <w:proofErr w:type="spellEnd"/>
      <w:r>
        <w:rPr>
          <w:rFonts w:hint="eastAsia"/>
        </w:rPr>
        <w:t>保证多线程安全</w:t>
      </w:r>
    </w:p>
    <w:p w14:paraId="2D58EAA1" w14:textId="1B3FFD4C" w:rsidR="006D2CA9" w:rsidRDefault="006D2CA9" w:rsidP="006D2CA9">
      <w:r>
        <w:rPr>
          <w:rFonts w:hint="eastAsia"/>
        </w:rPr>
        <w:t>自动匹配：当有2名空闲玩家时立即配对</w:t>
      </w:r>
    </w:p>
    <w:p w14:paraId="28A798F3" w14:textId="13E20980" w:rsidR="00D83F6C" w:rsidRPr="000420F7" w:rsidRDefault="002707F9" w:rsidP="002707F9">
      <w:pPr>
        <w:pStyle w:val="ac"/>
        <w:rPr>
          <w:rFonts w:hint="eastAsia"/>
        </w:rPr>
      </w:pPr>
      <w:bookmarkStart w:id="16" w:name="_Toc217914006"/>
      <w:r>
        <w:rPr>
          <w:rFonts w:hint="eastAsia"/>
        </w:rPr>
        <w:lastRenderedPageBreak/>
        <w:t>3.3.</w:t>
      </w:r>
      <w:r w:rsidR="00D83F6C" w:rsidRPr="000420F7">
        <w:rPr>
          <w:rFonts w:hint="eastAsia"/>
        </w:rPr>
        <w:t>3.</w:t>
      </w:r>
      <w:r w:rsidR="000420F7" w:rsidRPr="000420F7">
        <w:rPr>
          <w:rFonts w:hint="eastAsia"/>
        </w:rPr>
        <w:t xml:space="preserve"> </w:t>
      </w:r>
      <w:r w:rsidR="000420F7" w:rsidRPr="000420F7">
        <w:rPr>
          <w:rFonts w:hint="eastAsia"/>
        </w:rPr>
        <w:t>客户端实现（</w:t>
      </w:r>
      <w:r w:rsidR="000420F7" w:rsidRPr="000420F7">
        <w:rPr>
          <w:rFonts w:hint="eastAsia"/>
        </w:rPr>
        <w:t>NetworkManager.java</w:t>
      </w:r>
      <w:r w:rsidR="000420F7" w:rsidRPr="000420F7">
        <w:rPr>
          <w:rFonts w:hint="eastAsia"/>
        </w:rPr>
        <w:t>）</w:t>
      </w:r>
      <w:bookmarkEnd w:id="16"/>
    </w:p>
    <w:p w14:paraId="15AFBC73" w14:textId="779AA942" w:rsidR="006D2CA9" w:rsidRDefault="000420F7" w:rsidP="006D2CA9">
      <w:r w:rsidRPr="000420F7">
        <w:rPr>
          <w:rFonts w:hint="eastAsia"/>
        </w:rPr>
        <w:t xml:space="preserve">3.1 </w:t>
      </w:r>
      <w:proofErr w:type="gramStart"/>
      <w:r w:rsidRPr="000420F7">
        <w:rPr>
          <w:rFonts w:hint="eastAsia"/>
        </w:rPr>
        <w:t>单例设计</w:t>
      </w:r>
      <w:proofErr w:type="gramEnd"/>
    </w:p>
    <w:p w14:paraId="55DCC1F2" w14:textId="425E5AD0" w:rsidR="000420F7" w:rsidRDefault="000420F7" w:rsidP="000420F7">
      <w:pPr>
        <w:rPr>
          <w:rFonts w:hint="eastAsia"/>
        </w:rPr>
      </w:pPr>
      <w:r>
        <w:rPr>
          <w:rFonts w:hint="eastAsia"/>
        </w:rPr>
        <w:t>采用</w:t>
      </w:r>
      <w:proofErr w:type="gramStart"/>
      <w:r>
        <w:rPr>
          <w:rFonts w:hint="eastAsia"/>
        </w:rPr>
        <w:t>单例模式</w:t>
      </w:r>
      <w:proofErr w:type="gramEnd"/>
      <w:r>
        <w:rPr>
          <w:rFonts w:hint="eastAsia"/>
        </w:rPr>
        <w:t>确保整个应用程序只有一个网络管理器实例。</w:t>
      </w:r>
    </w:p>
    <w:p w14:paraId="068A1A39" w14:textId="11093416" w:rsidR="000420F7" w:rsidRDefault="000420F7" w:rsidP="000420F7">
      <w:r>
        <w:rPr>
          <w:rFonts w:hint="eastAsia"/>
        </w:rPr>
        <w:t>3.2 连接管理</w:t>
      </w:r>
    </w:p>
    <w:p w14:paraId="74EDEB8E" w14:textId="38CEA438" w:rsidR="000420F7" w:rsidRDefault="000420F7" w:rsidP="000420F7">
      <w:pPr>
        <w:rPr>
          <w:rFonts w:hint="eastAsia"/>
        </w:rPr>
      </w:pPr>
      <w:r>
        <w:rPr>
          <w:rFonts w:hint="eastAsia"/>
        </w:rPr>
        <w:t>关键技术点：</w:t>
      </w:r>
    </w:p>
    <w:p w14:paraId="562DB3DF" w14:textId="6A7EDD32" w:rsidR="000420F7" w:rsidRDefault="000420F7" w:rsidP="000420F7">
      <w:pPr>
        <w:rPr>
          <w:rFonts w:hint="eastAsia"/>
        </w:rPr>
      </w:pPr>
      <w:r>
        <w:rPr>
          <w:rFonts w:hint="eastAsia"/>
        </w:rPr>
        <w:t>字符编码统一：明确指定UTF-8，避免中文乱码</w:t>
      </w:r>
    </w:p>
    <w:p w14:paraId="4F810052" w14:textId="1FF8B3BD" w:rsidR="000420F7" w:rsidRDefault="000420F7" w:rsidP="000420F7">
      <w:pPr>
        <w:rPr>
          <w:rFonts w:hint="eastAsia"/>
        </w:rPr>
      </w:pPr>
      <w:r>
        <w:rPr>
          <w:rFonts w:hint="eastAsia"/>
        </w:rPr>
        <w:t>自动刷新：</w:t>
      </w:r>
      <w:proofErr w:type="spellStart"/>
      <w:r>
        <w:rPr>
          <w:rFonts w:hint="eastAsia"/>
        </w:rPr>
        <w:t>PrintWriter</w:t>
      </w:r>
      <w:proofErr w:type="spellEnd"/>
      <w:r>
        <w:rPr>
          <w:rFonts w:hint="eastAsia"/>
        </w:rPr>
        <w:t>的</w:t>
      </w:r>
      <w:proofErr w:type="spellStart"/>
      <w:r>
        <w:rPr>
          <w:rFonts w:hint="eastAsia"/>
        </w:rPr>
        <w:t>autoFlush</w:t>
      </w:r>
      <w:proofErr w:type="spellEnd"/>
      <w:r>
        <w:rPr>
          <w:rFonts w:hint="eastAsia"/>
        </w:rPr>
        <w:t>参数设为true确保及时发送</w:t>
      </w:r>
    </w:p>
    <w:p w14:paraId="68FC8E61" w14:textId="22F627C0" w:rsidR="000420F7" w:rsidRDefault="000420F7" w:rsidP="000420F7">
      <w:r>
        <w:rPr>
          <w:rFonts w:hint="eastAsia"/>
        </w:rPr>
        <w:t>独立监听线程：避免阻塞主线程</w:t>
      </w:r>
    </w:p>
    <w:p w14:paraId="1E8A219F" w14:textId="77777777" w:rsidR="000420F7" w:rsidRDefault="000420F7" w:rsidP="000420F7">
      <w:pPr>
        <w:rPr>
          <w:rFonts w:hint="eastAsia"/>
        </w:rPr>
      </w:pPr>
      <w:r>
        <w:rPr>
          <w:rFonts w:hint="eastAsia"/>
        </w:rPr>
        <w:t>3.3 消息协议设计</w:t>
      </w:r>
    </w:p>
    <w:p w14:paraId="12212839" w14:textId="26C10991" w:rsidR="000420F7" w:rsidRDefault="000420F7" w:rsidP="000420F7">
      <w:r>
        <w:rPr>
          <w:rFonts w:hint="eastAsia"/>
        </w:rPr>
        <w:t>网络模块定义了简洁的文本协议，格式为：</w:t>
      </w:r>
      <w:r>
        <w:rPr>
          <w:rFonts w:hint="eastAsia"/>
        </w:rPr>
        <w:t>【</w:t>
      </w:r>
      <w:r>
        <w:rPr>
          <w:rFonts w:hint="eastAsia"/>
        </w:rPr>
        <w:t>消息类型:消息内容</w:t>
      </w:r>
      <w:r>
        <w:rPr>
          <w:rFonts w:hint="eastAsia"/>
        </w:rPr>
        <w:t>】</w:t>
      </w:r>
    </w:p>
    <w:p w14:paraId="784D95CA" w14:textId="47F9F68E" w:rsidR="000420F7" w:rsidRDefault="000420F7" w:rsidP="000420F7">
      <w:pPr>
        <w:rPr>
          <w:rFonts w:hint="eastAsia"/>
        </w:rPr>
      </w:pPr>
      <w:r>
        <w:rPr>
          <w:rFonts w:hint="eastAsia"/>
        </w:rPr>
        <w:t>协议设计原则：</w:t>
      </w:r>
    </w:p>
    <w:p w14:paraId="4CAB3E2C" w14:textId="5B7488CA" w:rsidR="000420F7" w:rsidRDefault="000420F7" w:rsidP="000420F7">
      <w:pPr>
        <w:rPr>
          <w:rFonts w:hint="eastAsia"/>
        </w:rPr>
      </w:pPr>
      <w:r>
        <w:rPr>
          <w:rFonts w:hint="eastAsia"/>
        </w:rPr>
        <w:t>简单可读：文本协议便于调试</w:t>
      </w:r>
    </w:p>
    <w:p w14:paraId="3710B63F" w14:textId="20B09A1B" w:rsidR="000420F7" w:rsidRDefault="000420F7" w:rsidP="000420F7">
      <w:pPr>
        <w:rPr>
          <w:rFonts w:hint="eastAsia"/>
        </w:rPr>
      </w:pPr>
      <w:r>
        <w:rPr>
          <w:rFonts w:hint="eastAsia"/>
        </w:rPr>
        <w:t>自描述：类型字段明确标识消息用途</w:t>
      </w:r>
    </w:p>
    <w:p w14:paraId="1ABAFBC6" w14:textId="3214C6CA" w:rsidR="000420F7" w:rsidRDefault="000420F7" w:rsidP="000420F7">
      <w:pPr>
        <w:rPr>
          <w:rFonts w:hint="eastAsia"/>
        </w:rPr>
      </w:pPr>
      <w:r>
        <w:rPr>
          <w:rFonts w:hint="eastAsia"/>
        </w:rPr>
        <w:t>可扩展：新增消息类型不影响现有逻辑</w:t>
      </w:r>
    </w:p>
    <w:p w14:paraId="3D51177E" w14:textId="1259A81C" w:rsidR="000420F7" w:rsidRDefault="000420F7" w:rsidP="000420F7">
      <w:r>
        <w:rPr>
          <w:rFonts w:hint="eastAsia"/>
        </w:rPr>
        <w:t>3.4 消息监听与处理</w:t>
      </w:r>
    </w:p>
    <w:p w14:paraId="0E832E27" w14:textId="621B0A13" w:rsidR="000420F7" w:rsidRDefault="000420F7" w:rsidP="000420F7">
      <w:pPr>
        <w:rPr>
          <w:rFonts w:hint="eastAsia"/>
        </w:rPr>
      </w:pPr>
      <w:r>
        <w:rPr>
          <w:rFonts w:hint="eastAsia"/>
        </w:rPr>
        <w:t>所有UI操作都通过</w:t>
      </w:r>
      <w:proofErr w:type="spellStart"/>
      <w:r>
        <w:rPr>
          <w:rFonts w:hint="eastAsia"/>
        </w:rPr>
        <w:t>SwingUtilities.invokeLater</w:t>
      </w:r>
      <w:proofErr w:type="spellEnd"/>
      <w:r>
        <w:rPr>
          <w:rFonts w:hint="eastAsia"/>
        </w:rPr>
        <w:t>切换到EDT执行</w:t>
      </w:r>
    </w:p>
    <w:p w14:paraId="0DA2CB6B" w14:textId="598E4BC2" w:rsidR="000420F7" w:rsidRDefault="000420F7" w:rsidP="000420F7">
      <w:r>
        <w:rPr>
          <w:rFonts w:hint="eastAsia"/>
        </w:rPr>
        <w:t>网络接收</w:t>
      </w:r>
      <w:proofErr w:type="gramStart"/>
      <w:r>
        <w:rPr>
          <w:rFonts w:hint="eastAsia"/>
        </w:rPr>
        <w:t>线程只</w:t>
      </w:r>
      <w:proofErr w:type="gramEnd"/>
      <w:r>
        <w:rPr>
          <w:rFonts w:hint="eastAsia"/>
        </w:rPr>
        <w:t>负责解析和转发，不直接操作UI组件</w:t>
      </w:r>
    </w:p>
    <w:p w14:paraId="546B1C53" w14:textId="57D83F5B" w:rsidR="000420F7" w:rsidRDefault="002707F9" w:rsidP="007D1C76">
      <w:pPr>
        <w:pStyle w:val="ac"/>
      </w:pPr>
      <w:bookmarkStart w:id="17" w:name="_Toc217914007"/>
      <w:r>
        <w:rPr>
          <w:rFonts w:hint="eastAsia"/>
        </w:rPr>
        <w:t>3.3.</w:t>
      </w:r>
      <w:r w:rsidR="000420F7">
        <w:rPr>
          <w:rFonts w:hint="eastAsia"/>
        </w:rPr>
        <w:t>4.</w:t>
      </w:r>
      <w:r w:rsidR="000420F7" w:rsidRPr="000420F7">
        <w:rPr>
          <w:rFonts w:hint="eastAsia"/>
        </w:rPr>
        <w:t xml:space="preserve"> </w:t>
      </w:r>
      <w:r w:rsidR="000420F7" w:rsidRPr="000420F7">
        <w:rPr>
          <w:rFonts w:hint="eastAsia"/>
        </w:rPr>
        <w:t>网络对战流程控制</w:t>
      </w:r>
      <w:bookmarkEnd w:id="17"/>
    </w:p>
    <w:p w14:paraId="6FE19597" w14:textId="2DCA2E6A" w:rsidR="000420F7" w:rsidRDefault="000420F7" w:rsidP="000420F7">
      <w:pPr>
        <w:rPr>
          <w:rFonts w:hint="eastAsia"/>
        </w:rPr>
      </w:pPr>
      <w:r>
        <w:rPr>
          <w:rFonts w:hint="eastAsia"/>
        </w:rPr>
        <w:t>实现</w:t>
      </w:r>
      <w:r>
        <w:rPr>
          <w:rFonts w:hint="eastAsia"/>
        </w:rPr>
        <w:t>落子同步</w:t>
      </w:r>
    </w:p>
    <w:p w14:paraId="4A7F1F3D" w14:textId="40635E91" w:rsidR="000420F7" w:rsidRDefault="000420F7" w:rsidP="000420F7">
      <w:pPr>
        <w:rPr>
          <w:rFonts w:hint="eastAsia"/>
        </w:rPr>
      </w:pPr>
      <w:r>
        <w:rPr>
          <w:rFonts w:hint="eastAsia"/>
        </w:rPr>
        <w:t>当玩家落子时：</w:t>
      </w:r>
    </w:p>
    <w:p w14:paraId="300B7C2E" w14:textId="3F2FB425" w:rsidR="000420F7" w:rsidRDefault="000420F7" w:rsidP="000420F7">
      <w:pPr>
        <w:pStyle w:val="afb"/>
        <w:numPr>
          <w:ilvl w:val="0"/>
          <w:numId w:val="28"/>
        </w:numPr>
        <w:ind w:firstLineChars="0"/>
        <w:rPr>
          <w:rFonts w:hint="eastAsia"/>
        </w:rPr>
      </w:pPr>
      <w:r>
        <w:rPr>
          <w:rFonts w:hint="eastAsia"/>
        </w:rPr>
        <w:t>本地执行</w:t>
      </w:r>
      <w:proofErr w:type="spellStart"/>
      <w:r>
        <w:rPr>
          <w:rFonts w:hint="eastAsia"/>
        </w:rPr>
        <w:t>Model.</w:t>
      </w:r>
      <w:proofErr w:type="gramStart"/>
      <w:r>
        <w:rPr>
          <w:rFonts w:hint="eastAsia"/>
        </w:rPr>
        <w:t>putchess</w:t>
      </w:r>
      <w:proofErr w:type="spellEnd"/>
      <w:r>
        <w:rPr>
          <w:rFonts w:hint="eastAsia"/>
        </w:rPr>
        <w:t>(</w:t>
      </w:r>
      <w:proofErr w:type="gramEnd"/>
      <w:r>
        <w:rPr>
          <w:rFonts w:hint="eastAsia"/>
        </w:rPr>
        <w:t>)</w:t>
      </w:r>
    </w:p>
    <w:p w14:paraId="14ED4D99" w14:textId="241ED69F" w:rsidR="000420F7" w:rsidRDefault="000420F7" w:rsidP="000420F7">
      <w:pPr>
        <w:pStyle w:val="afb"/>
        <w:numPr>
          <w:ilvl w:val="0"/>
          <w:numId w:val="28"/>
        </w:numPr>
        <w:ind w:firstLineChars="0"/>
        <w:rPr>
          <w:rFonts w:hint="eastAsia"/>
        </w:rPr>
      </w:pPr>
      <w:r>
        <w:rPr>
          <w:rFonts w:hint="eastAsia"/>
        </w:rPr>
        <w:t>通过</w:t>
      </w:r>
      <w:proofErr w:type="spellStart"/>
      <w:r>
        <w:rPr>
          <w:rFonts w:hint="eastAsia"/>
        </w:rPr>
        <w:t>NetworkManager.sendMove</w:t>
      </w:r>
      <w:proofErr w:type="spellEnd"/>
      <w:r>
        <w:rPr>
          <w:rFonts w:hint="eastAsia"/>
        </w:rPr>
        <w:t>()发送给服务器</w:t>
      </w:r>
    </w:p>
    <w:p w14:paraId="56F981A0" w14:textId="4E1C49CF" w:rsidR="000420F7" w:rsidRDefault="000420F7" w:rsidP="000420F7">
      <w:pPr>
        <w:pStyle w:val="afb"/>
        <w:numPr>
          <w:ilvl w:val="0"/>
          <w:numId w:val="28"/>
        </w:numPr>
        <w:ind w:firstLineChars="0"/>
        <w:rPr>
          <w:rFonts w:hint="eastAsia"/>
        </w:rPr>
      </w:pPr>
      <w:r>
        <w:rPr>
          <w:rFonts w:hint="eastAsia"/>
        </w:rPr>
        <w:t>服务器转发给对手</w:t>
      </w:r>
    </w:p>
    <w:p w14:paraId="2CFEFA48" w14:textId="2E485EF2" w:rsidR="000420F7" w:rsidRDefault="000420F7" w:rsidP="000420F7">
      <w:pPr>
        <w:pStyle w:val="afb"/>
        <w:numPr>
          <w:ilvl w:val="0"/>
          <w:numId w:val="28"/>
        </w:numPr>
        <w:ind w:firstLineChars="0"/>
        <w:rPr>
          <w:rFonts w:hint="eastAsia"/>
        </w:rPr>
      </w:pPr>
      <w:r>
        <w:rPr>
          <w:rFonts w:hint="eastAsia"/>
        </w:rPr>
        <w:t>对手的</w:t>
      </w:r>
      <w:proofErr w:type="spellStart"/>
      <w:r>
        <w:rPr>
          <w:rFonts w:hint="eastAsia"/>
        </w:rPr>
        <w:t>NetworkManager</w:t>
      </w:r>
      <w:proofErr w:type="spellEnd"/>
      <w:r>
        <w:rPr>
          <w:rFonts w:hint="eastAsia"/>
        </w:rPr>
        <w:t>接收到后调用</w:t>
      </w:r>
      <w:proofErr w:type="spellStart"/>
      <w:r>
        <w:rPr>
          <w:rFonts w:hint="eastAsia"/>
        </w:rPr>
        <w:t>Cont.</w:t>
      </w:r>
      <w:proofErr w:type="gramStart"/>
      <w:r>
        <w:rPr>
          <w:rFonts w:hint="eastAsia"/>
        </w:rPr>
        <w:t>processNetworkMove</w:t>
      </w:r>
      <w:proofErr w:type="spellEnd"/>
      <w:r>
        <w:rPr>
          <w:rFonts w:hint="eastAsia"/>
        </w:rPr>
        <w:t>(</w:t>
      </w:r>
      <w:proofErr w:type="gramEnd"/>
      <w:r>
        <w:rPr>
          <w:rFonts w:hint="eastAsia"/>
        </w:rPr>
        <w:t>)</w:t>
      </w:r>
    </w:p>
    <w:p w14:paraId="6F8C070C" w14:textId="4CD46C67" w:rsidR="000420F7" w:rsidRPr="006D2CA9" w:rsidRDefault="000420F7" w:rsidP="000420F7">
      <w:pPr>
        <w:pStyle w:val="afb"/>
        <w:numPr>
          <w:ilvl w:val="0"/>
          <w:numId w:val="28"/>
        </w:numPr>
        <w:ind w:firstLineChars="0"/>
        <w:rPr>
          <w:rFonts w:hint="eastAsia"/>
        </w:rPr>
      </w:pPr>
      <w:proofErr w:type="gramStart"/>
      <w:r>
        <w:rPr>
          <w:rFonts w:hint="eastAsia"/>
        </w:rPr>
        <w:t>对手本地</w:t>
      </w:r>
      <w:proofErr w:type="gramEnd"/>
      <w:r>
        <w:rPr>
          <w:rFonts w:hint="eastAsia"/>
        </w:rPr>
        <w:t>更新棋盘并切换回合</w:t>
      </w:r>
    </w:p>
    <w:p w14:paraId="186B54CE" w14:textId="7663E57E" w:rsidR="00A27559" w:rsidRDefault="00A27559" w:rsidP="000D25EF">
      <w:pPr>
        <w:pStyle w:val="aa"/>
      </w:pPr>
      <w:bookmarkStart w:id="18" w:name="_Toc217914008"/>
      <w:r>
        <w:rPr>
          <w:rFonts w:hint="eastAsia"/>
        </w:rPr>
        <w:t>第四节</w:t>
      </w:r>
      <w:r>
        <w:rPr>
          <w:rFonts w:hint="eastAsia"/>
        </w:rPr>
        <w:t xml:space="preserve"> AI</w:t>
      </w:r>
      <w:r>
        <w:rPr>
          <w:rFonts w:hint="eastAsia"/>
        </w:rPr>
        <w:t>棋手部分</w:t>
      </w:r>
      <w:bookmarkEnd w:id="18"/>
    </w:p>
    <w:p w14:paraId="6A10E72F" w14:textId="5941A669" w:rsidR="00FB57BD" w:rsidRDefault="00FB57BD" w:rsidP="00FB57BD">
      <w:pPr>
        <w:pStyle w:val="my"/>
        <w:ind w:firstLineChars="200" w:firstLine="480"/>
      </w:pPr>
      <w:r w:rsidRPr="00FB57BD">
        <w:rPr>
          <w:rFonts w:hint="eastAsia"/>
        </w:rPr>
        <w:t>AI棋手模块实现了三级智能难度的五子棋人工智能，结合了传统博弈算法、蒙特卡洛树搜索（MCTS） 和大语言模型API调用，为玩家提供从简单到困难的不同挑战体验。</w:t>
      </w:r>
    </w:p>
    <w:p w14:paraId="4FBEF519" w14:textId="77777777" w:rsidR="00FB57BD" w:rsidRDefault="00FB57BD" w:rsidP="00FB57BD">
      <w:pPr>
        <w:pStyle w:val="my"/>
        <w:keepNext/>
        <w:ind w:firstLineChars="500" w:firstLine="1200"/>
        <w:rPr>
          <w:rFonts w:hint="eastAsia"/>
        </w:rPr>
      </w:pPr>
      <w:r>
        <w:rPr>
          <w:rFonts w:hint="eastAsia"/>
          <w:noProof/>
        </w:rPr>
        <w:lastRenderedPageBreak/>
        <w:drawing>
          <wp:inline distT="0" distB="0" distL="0" distR="0" wp14:anchorId="578D32D2" wp14:editId="45055117">
            <wp:extent cx="3453619" cy="3645300"/>
            <wp:effectExtent l="0" t="0" r="0" b="0"/>
            <wp:docPr id="197368987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89874" name="图片 1973689874"/>
                    <pic:cNvPicPr/>
                  </pic:nvPicPr>
                  <pic:blipFill>
                    <a:blip r:embed="rId18">
                      <a:extLst>
                        <a:ext uri="{28A0092B-C50C-407E-A947-70E740481C1C}">
                          <a14:useLocalDpi xmlns:a14="http://schemas.microsoft.com/office/drawing/2010/main" val="0"/>
                        </a:ext>
                      </a:extLst>
                    </a:blip>
                    <a:stretch>
                      <a:fillRect/>
                    </a:stretch>
                  </pic:blipFill>
                  <pic:spPr>
                    <a:xfrm>
                      <a:off x="0" y="0"/>
                      <a:ext cx="3472888" cy="3665638"/>
                    </a:xfrm>
                    <a:prstGeom prst="rect">
                      <a:avLst/>
                    </a:prstGeom>
                  </pic:spPr>
                </pic:pic>
              </a:graphicData>
            </a:graphic>
          </wp:inline>
        </w:drawing>
      </w:r>
    </w:p>
    <w:p w14:paraId="4CE816F4" w14:textId="7AC6BA79" w:rsidR="00FB57BD" w:rsidRDefault="00FB57BD" w:rsidP="00FB57BD">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5</w:t>
      </w:r>
      <w:r>
        <w:rPr>
          <w:rFonts w:hint="eastAsia"/>
        </w:rPr>
        <w:fldChar w:fldCharType="end"/>
      </w:r>
      <w:r>
        <w:rPr>
          <w:rFonts w:hint="eastAsia"/>
        </w:rPr>
        <w:t>：</w:t>
      </w:r>
      <w:r>
        <w:rPr>
          <w:rFonts w:hint="eastAsia"/>
        </w:rPr>
        <w:t>AI</w:t>
      </w:r>
      <w:r>
        <w:rPr>
          <w:rFonts w:hint="eastAsia"/>
        </w:rPr>
        <w:t>框架设计</w:t>
      </w:r>
    </w:p>
    <w:p w14:paraId="159E351E" w14:textId="24702190" w:rsidR="00FB57BD" w:rsidRDefault="000D4ED5" w:rsidP="005C5669">
      <w:pPr>
        <w:pStyle w:val="ac"/>
        <w:spacing w:before="0" w:after="0"/>
        <w:rPr>
          <w:rFonts w:hint="eastAsia"/>
        </w:rPr>
      </w:pPr>
      <w:bookmarkStart w:id="19" w:name="_Toc217914009"/>
      <w:r>
        <w:rPr>
          <w:rFonts w:hint="eastAsia"/>
        </w:rPr>
        <w:t>3.4.1</w:t>
      </w:r>
      <w:r w:rsidR="00FB57BD">
        <w:rPr>
          <w:rFonts w:hint="eastAsia"/>
        </w:rPr>
        <w:t>威胁检测层（公共逻辑）</w:t>
      </w:r>
      <w:bookmarkEnd w:id="19"/>
    </w:p>
    <w:p w14:paraId="68E27D97" w14:textId="71687266" w:rsidR="00FB57BD" w:rsidRDefault="00FB57BD" w:rsidP="00FB57BD">
      <w:r>
        <w:rPr>
          <w:rFonts w:hint="eastAsia"/>
        </w:rPr>
        <w:t>无论何种难度，AI都会优先处理直接影响胜负的关键位置：</w:t>
      </w:r>
    </w:p>
    <w:p w14:paraId="1EF839D1" w14:textId="1527C059" w:rsidR="00FB57BD" w:rsidRDefault="00FB57BD" w:rsidP="00FB57BD">
      <w:pPr>
        <w:rPr>
          <w:rFonts w:hint="eastAsia"/>
        </w:rPr>
      </w:pPr>
      <w:r>
        <w:rPr>
          <w:rFonts w:hint="eastAsia"/>
        </w:rPr>
        <w:t>威胁评估算法：</w:t>
      </w:r>
    </w:p>
    <w:p w14:paraId="211EC18F" w14:textId="7CC44DA0" w:rsidR="00FB57BD" w:rsidRDefault="00FB57BD" w:rsidP="00FB57BD">
      <w:pPr>
        <w:rPr>
          <w:rFonts w:hint="eastAsia"/>
        </w:rPr>
      </w:pPr>
      <w:r>
        <w:rPr>
          <w:rFonts w:hint="eastAsia"/>
        </w:rPr>
        <w:t>连五检测：检查某个位置落子后是否能形成五连</w:t>
      </w:r>
    </w:p>
    <w:p w14:paraId="40E85546" w14:textId="11E2FBCC" w:rsidR="00FB57BD" w:rsidRDefault="00FB57BD" w:rsidP="00FB57BD">
      <w:pPr>
        <w:rPr>
          <w:rFonts w:hint="eastAsia"/>
        </w:rPr>
      </w:pPr>
      <w:r>
        <w:rPr>
          <w:rFonts w:hint="eastAsia"/>
        </w:rPr>
        <w:t>威胁评分：根据连续棋子数评估威胁程度（活三=1分，</w:t>
      </w:r>
      <w:proofErr w:type="gramStart"/>
      <w:r>
        <w:rPr>
          <w:rFonts w:hint="eastAsia"/>
        </w:rPr>
        <w:t>冲四</w:t>
      </w:r>
      <w:proofErr w:type="gramEnd"/>
      <w:r>
        <w:rPr>
          <w:rFonts w:hint="eastAsia"/>
        </w:rPr>
        <w:t>=3分）</w:t>
      </w:r>
    </w:p>
    <w:p w14:paraId="4DFA80A4" w14:textId="2C1C241D" w:rsidR="00FB57BD" w:rsidRDefault="00FB57BD" w:rsidP="00FB57BD">
      <w:r>
        <w:rPr>
          <w:rFonts w:hint="eastAsia"/>
        </w:rPr>
        <w:t>优先级排序：先处理必胜/必败点，再处理高威胁点</w:t>
      </w:r>
    </w:p>
    <w:p w14:paraId="424F3518" w14:textId="4DDB08E8" w:rsidR="00FB57BD" w:rsidRDefault="005C5669" w:rsidP="005C5669">
      <w:pPr>
        <w:pStyle w:val="ac"/>
        <w:spacing w:before="0" w:after="0"/>
        <w:rPr>
          <w:rFonts w:hint="eastAsia"/>
        </w:rPr>
      </w:pPr>
      <w:bookmarkStart w:id="20" w:name="_Toc217914010"/>
      <w:r>
        <w:rPr>
          <w:rFonts w:hint="eastAsia"/>
        </w:rPr>
        <w:t>3.4.2</w:t>
      </w:r>
      <w:proofErr w:type="gramStart"/>
      <w:r w:rsidR="00FB57BD">
        <w:rPr>
          <w:rFonts w:hint="eastAsia"/>
        </w:rPr>
        <w:t>三</w:t>
      </w:r>
      <w:proofErr w:type="gramEnd"/>
      <w:r w:rsidR="00FB57BD">
        <w:rPr>
          <w:rFonts w:hint="eastAsia"/>
        </w:rPr>
        <w:t>级难度实现</w:t>
      </w:r>
      <w:bookmarkEnd w:id="20"/>
    </w:p>
    <w:p w14:paraId="0A1DE2D7" w14:textId="7B413548" w:rsidR="00FB57BD" w:rsidRDefault="00FB57BD" w:rsidP="00FB57BD">
      <w:r>
        <w:rPr>
          <w:rFonts w:hint="eastAsia"/>
        </w:rPr>
        <w:t>1 简单难度（"simple"）</w:t>
      </w:r>
      <w:r w:rsidR="000D4ED5">
        <w:rPr>
          <w:rFonts w:hint="eastAsia"/>
        </w:rPr>
        <w:t>：</w:t>
      </w:r>
    </w:p>
    <w:p w14:paraId="51B34167" w14:textId="66F18465" w:rsidR="000D4ED5" w:rsidRDefault="000D4ED5" w:rsidP="000D4ED5">
      <w:pPr>
        <w:rPr>
          <w:rFonts w:hint="eastAsia"/>
        </w:rPr>
      </w:pPr>
      <w:r>
        <w:rPr>
          <w:rFonts w:hint="eastAsia"/>
        </w:rPr>
        <w:t>特点：</w:t>
      </w:r>
    </w:p>
    <w:p w14:paraId="26359DE3" w14:textId="5A7107E8" w:rsidR="000D4ED5" w:rsidRDefault="000D4ED5" w:rsidP="000D4ED5">
      <w:pPr>
        <w:rPr>
          <w:rFonts w:hint="eastAsia"/>
        </w:rPr>
      </w:pPr>
      <w:r>
        <w:rPr>
          <w:rFonts w:hint="eastAsia"/>
        </w:rPr>
        <w:t>计算速度快，几乎无延迟</w:t>
      </w:r>
    </w:p>
    <w:p w14:paraId="25E6C619" w14:textId="57E2CAEA" w:rsidR="000D4ED5" w:rsidRDefault="000D4ED5" w:rsidP="000D4ED5">
      <w:pPr>
        <w:rPr>
          <w:rFonts w:hint="eastAsia"/>
        </w:rPr>
      </w:pPr>
      <w:r>
        <w:rPr>
          <w:rFonts w:hint="eastAsia"/>
        </w:rPr>
        <w:t>策略简单：中心优先 + 随机扰动</w:t>
      </w:r>
      <w:r>
        <w:rPr>
          <w:rFonts w:hint="eastAsia"/>
        </w:rPr>
        <w:t>（</w:t>
      </w:r>
      <w:proofErr w:type="spellStart"/>
      <w:r w:rsidRPr="000D4ED5">
        <w:rPr>
          <w:rFonts w:hint="eastAsia"/>
        </w:rPr>
        <w:t>chooseSimpleMove</w:t>
      </w:r>
      <w:proofErr w:type="spellEnd"/>
      <w:r>
        <w:rPr>
          <w:rFonts w:hint="eastAsia"/>
        </w:rPr>
        <w:t>+</w:t>
      </w:r>
      <w:r w:rsidRPr="000D4ED5">
        <w:rPr>
          <w:rFonts w:hint="eastAsia"/>
        </w:rPr>
        <w:t xml:space="preserve"> </w:t>
      </w:r>
      <w:proofErr w:type="spellStart"/>
      <w:r w:rsidRPr="000D4ED5">
        <w:rPr>
          <w:rFonts w:hint="eastAsia"/>
        </w:rPr>
        <w:t>evaluateMove</w:t>
      </w:r>
      <w:proofErr w:type="spellEnd"/>
      <w:r>
        <w:rPr>
          <w:rFonts w:hint="eastAsia"/>
        </w:rPr>
        <w:t>）</w:t>
      </w:r>
    </w:p>
    <w:p w14:paraId="2878F6F8" w14:textId="214A8054" w:rsidR="000D4ED5" w:rsidRDefault="000D4ED5" w:rsidP="000D4ED5">
      <w:r>
        <w:rPr>
          <w:rFonts w:hint="eastAsia"/>
        </w:rPr>
        <w:t>适合新手熟悉规则</w:t>
      </w:r>
    </w:p>
    <w:p w14:paraId="1722CB2B" w14:textId="6C9C21CB" w:rsidR="000D4ED5" w:rsidRDefault="000D4ED5" w:rsidP="000D4ED5">
      <w:r w:rsidRPr="000D4ED5">
        <w:rPr>
          <w:rFonts w:hint="eastAsia"/>
        </w:rPr>
        <w:t>2 中等难度（"medium"）</w:t>
      </w:r>
    </w:p>
    <w:p w14:paraId="75803397" w14:textId="328F4AD3" w:rsidR="000D4ED5" w:rsidRDefault="000D4ED5" w:rsidP="000D4ED5">
      <w:pPr>
        <w:rPr>
          <w:rFonts w:hint="eastAsia"/>
        </w:rPr>
      </w:pPr>
      <w:r>
        <w:rPr>
          <w:rFonts w:hint="eastAsia"/>
        </w:rPr>
        <w:t>DeepSeek API集成：</w:t>
      </w:r>
    </w:p>
    <w:p w14:paraId="353878FE" w14:textId="3E3655FF" w:rsidR="000D4ED5" w:rsidRDefault="000D4ED5" w:rsidP="000D4ED5">
      <w:pPr>
        <w:rPr>
          <w:rFonts w:hint="eastAsia"/>
        </w:rPr>
      </w:pPr>
      <w:r>
        <w:rPr>
          <w:rFonts w:hint="eastAsia"/>
        </w:rPr>
        <w:t>提示词工程：构建详细的棋盘描述和策略要求</w:t>
      </w:r>
    </w:p>
    <w:p w14:paraId="0C8B0C19" w14:textId="458DED34" w:rsidR="000D4ED5" w:rsidRDefault="000D4ED5" w:rsidP="000D4ED5">
      <w:pPr>
        <w:rPr>
          <w:rFonts w:hint="eastAsia"/>
        </w:rPr>
      </w:pPr>
      <w:r>
        <w:rPr>
          <w:rFonts w:hint="eastAsia"/>
        </w:rPr>
        <w:t>JSON解析：从API响应中提取坐标信息</w:t>
      </w:r>
    </w:p>
    <w:p w14:paraId="592C51CC" w14:textId="70D1CE5C" w:rsidR="000D4ED5" w:rsidRDefault="000D4ED5" w:rsidP="000D4ED5">
      <w:pPr>
        <w:rPr>
          <w:rFonts w:hint="eastAsia"/>
        </w:rPr>
      </w:pPr>
      <w:r>
        <w:rPr>
          <w:rFonts w:hint="eastAsia"/>
        </w:rPr>
        <w:t>错误重试：最多重试2次，失败后降级为随机落子</w:t>
      </w:r>
    </w:p>
    <w:p w14:paraId="2C2DD4D7" w14:textId="144AE1DE" w:rsidR="000D4ED5" w:rsidRDefault="000D4ED5" w:rsidP="000D4ED5">
      <w:r>
        <w:rPr>
          <w:rFonts w:hint="eastAsia"/>
        </w:rPr>
        <w:t>兜底机制：确保无论如何都能返回合法落子</w:t>
      </w:r>
    </w:p>
    <w:p w14:paraId="6AA013C7" w14:textId="159B264D" w:rsidR="000D4ED5" w:rsidRDefault="000D4ED5" w:rsidP="000D4ED5">
      <w:r w:rsidRPr="000D4ED5">
        <w:rPr>
          <w:rFonts w:hint="eastAsia"/>
        </w:rPr>
        <w:t>3 困难难度（"hard"）</w:t>
      </w:r>
    </w:p>
    <w:p w14:paraId="09528EBF" w14:textId="5B32E802" w:rsidR="000D4ED5" w:rsidRDefault="000D4ED5" w:rsidP="000D4ED5">
      <w:r w:rsidRPr="000D4ED5">
        <w:rPr>
          <w:rFonts w:hint="eastAsia"/>
        </w:rPr>
        <w:t>蒙特卡洛树搜索（MCTS）实现</w:t>
      </w:r>
    </w:p>
    <w:p w14:paraId="21BAC675" w14:textId="77777777" w:rsidR="000D4ED5" w:rsidRPr="000D4ED5" w:rsidRDefault="000D4ED5" w:rsidP="000D4ED5">
      <w:pPr>
        <w:rPr>
          <w:rFonts w:hint="eastAsia"/>
        </w:rPr>
      </w:pPr>
      <w:r w:rsidRPr="000D4ED5">
        <w:rPr>
          <w:rFonts w:hint="eastAsia"/>
        </w:rPr>
        <w:t>MCTS是实现困难难度的核心算法，包含四个标准步骤：</w:t>
      </w:r>
    </w:p>
    <w:p w14:paraId="2BE735AD" w14:textId="1A2A676E" w:rsidR="000D4ED5" w:rsidRDefault="000D4ED5" w:rsidP="000D4ED5">
      <w:pPr>
        <w:rPr>
          <w:rFonts w:hint="eastAsia"/>
        </w:rPr>
      </w:pPr>
      <w:r>
        <w:rPr>
          <w:rFonts w:hint="eastAsia"/>
        </w:rPr>
        <w:t>选择，扩展，模拟，反向传播。</w:t>
      </w:r>
    </w:p>
    <w:p w14:paraId="430DF480" w14:textId="77777777" w:rsidR="000D4ED5" w:rsidRDefault="000D4ED5" w:rsidP="000D4ED5">
      <w:pPr>
        <w:keepNext/>
        <w:ind w:firstLineChars="400" w:firstLine="840"/>
        <w:rPr>
          <w:rFonts w:hint="eastAsia"/>
        </w:rPr>
      </w:pPr>
      <w:r>
        <w:rPr>
          <w:rFonts w:hint="eastAsia"/>
          <w:noProof/>
        </w:rPr>
        <w:lastRenderedPageBreak/>
        <w:drawing>
          <wp:inline distT="0" distB="0" distL="0" distR="0" wp14:anchorId="2850AD88" wp14:editId="17C234CE">
            <wp:extent cx="4384861" cy="4192172"/>
            <wp:effectExtent l="0" t="0" r="0" b="0"/>
            <wp:docPr id="21393984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398440" name="图片 2139398440"/>
                    <pic:cNvPicPr/>
                  </pic:nvPicPr>
                  <pic:blipFill>
                    <a:blip r:embed="rId19">
                      <a:extLst>
                        <a:ext uri="{28A0092B-C50C-407E-A947-70E740481C1C}">
                          <a14:useLocalDpi xmlns:a14="http://schemas.microsoft.com/office/drawing/2010/main" val="0"/>
                        </a:ext>
                      </a:extLst>
                    </a:blip>
                    <a:stretch>
                      <a:fillRect/>
                    </a:stretch>
                  </pic:blipFill>
                  <pic:spPr>
                    <a:xfrm>
                      <a:off x="0" y="0"/>
                      <a:ext cx="4387251" cy="4194457"/>
                    </a:xfrm>
                    <a:prstGeom prst="rect">
                      <a:avLst/>
                    </a:prstGeom>
                  </pic:spPr>
                </pic:pic>
              </a:graphicData>
            </a:graphic>
          </wp:inline>
        </w:drawing>
      </w:r>
    </w:p>
    <w:p w14:paraId="2A899878" w14:textId="3A6F0800" w:rsidR="000D4ED5" w:rsidRDefault="000D4ED5" w:rsidP="000D4ED5">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6</w:t>
      </w:r>
      <w:r>
        <w:rPr>
          <w:rFonts w:hint="eastAsia"/>
        </w:rPr>
        <w:fldChar w:fldCharType="end"/>
      </w:r>
      <w:r>
        <w:rPr>
          <w:rFonts w:hint="eastAsia"/>
        </w:rPr>
        <w:t>：</w:t>
      </w:r>
      <w:r>
        <w:rPr>
          <w:rFonts w:hint="eastAsia"/>
        </w:rPr>
        <w:t>MCTS</w:t>
      </w:r>
      <w:r>
        <w:rPr>
          <w:rFonts w:hint="eastAsia"/>
        </w:rPr>
        <w:t>框架</w:t>
      </w:r>
    </w:p>
    <w:p w14:paraId="6E6A860B" w14:textId="270C9E8D" w:rsidR="000D4ED5" w:rsidRDefault="005C5669" w:rsidP="005C5669">
      <w:pPr>
        <w:pStyle w:val="ac"/>
        <w:rPr>
          <w:rFonts w:hint="eastAsia"/>
        </w:rPr>
      </w:pPr>
      <w:bookmarkStart w:id="21" w:name="_Toc217914011"/>
      <w:r>
        <w:rPr>
          <w:rFonts w:hint="eastAsia"/>
        </w:rPr>
        <w:t>3.4.3</w:t>
      </w:r>
      <w:r w:rsidR="000D4ED5">
        <w:rPr>
          <w:rFonts w:hint="eastAsia"/>
        </w:rPr>
        <w:t>候选落子点生成</w:t>
      </w:r>
      <w:r w:rsidR="000D4ED5">
        <w:rPr>
          <w:rFonts w:hint="eastAsia"/>
        </w:rPr>
        <w:t>（</w:t>
      </w:r>
      <w:proofErr w:type="spellStart"/>
      <w:r w:rsidR="000D4ED5" w:rsidRPr="000D4ED5">
        <w:rPr>
          <w:rFonts w:hint="eastAsia"/>
        </w:rPr>
        <w:t>getCandidateMoves</w:t>
      </w:r>
      <w:proofErr w:type="spellEnd"/>
      <w:r w:rsidR="000D4ED5">
        <w:rPr>
          <w:rFonts w:hint="eastAsia"/>
        </w:rPr>
        <w:t>）</w:t>
      </w:r>
      <w:bookmarkEnd w:id="21"/>
    </w:p>
    <w:p w14:paraId="0E238514" w14:textId="27121744" w:rsidR="000D4ED5" w:rsidRDefault="000D4ED5" w:rsidP="000D4ED5">
      <w:r>
        <w:rPr>
          <w:rFonts w:hint="eastAsia"/>
        </w:rPr>
        <w:t>为了提高搜索效率，AI只考虑合理的落子位置：</w:t>
      </w:r>
      <w:r w:rsidRPr="000D4ED5">
        <w:rPr>
          <w:rFonts w:hint="eastAsia"/>
        </w:rPr>
        <w:t>只考虑已有棋子周围2格内的位置</w:t>
      </w:r>
    </w:p>
    <w:p w14:paraId="3933A094" w14:textId="77777777" w:rsidR="000D4ED5" w:rsidRPr="000D4ED5" w:rsidRDefault="000D4ED5" w:rsidP="000D4ED5">
      <w:pPr>
        <w:rPr>
          <w:rFonts w:hint="eastAsia"/>
        </w:rPr>
      </w:pPr>
    </w:p>
    <w:p w14:paraId="3EF5066E" w14:textId="2E864BF8" w:rsidR="00A27559" w:rsidRDefault="00A27559" w:rsidP="000D25EF">
      <w:pPr>
        <w:pStyle w:val="aa"/>
      </w:pPr>
      <w:bookmarkStart w:id="22" w:name="_Toc217914012"/>
      <w:r>
        <w:rPr>
          <w:rFonts w:hint="eastAsia"/>
        </w:rPr>
        <w:t>第五节</w:t>
      </w:r>
      <w:r>
        <w:rPr>
          <w:rFonts w:hint="eastAsia"/>
        </w:rPr>
        <w:t xml:space="preserve"> </w:t>
      </w:r>
      <w:r>
        <w:rPr>
          <w:rFonts w:hint="eastAsia"/>
        </w:rPr>
        <w:t>倒计时部分</w:t>
      </w:r>
      <w:bookmarkEnd w:id="22"/>
    </w:p>
    <w:p w14:paraId="5871CB72" w14:textId="77F51E0E" w:rsidR="005C5669" w:rsidRDefault="005C5669" w:rsidP="005C5669">
      <w:pPr>
        <w:pStyle w:val="my"/>
        <w:ind w:leftChars="0" w:left="0" w:firstLineChars="200" w:firstLine="480"/>
      </w:pPr>
      <w:r w:rsidRPr="005C5669">
        <w:rPr>
          <w:rFonts w:hint="eastAsia"/>
        </w:rPr>
        <w:t>倒计时模块是游戏节奏控制的关键组件，为每一步棋设定时间限制，增加了游戏的紧张感和竞技性。本系统实现了智能的倒计时管理，支持暂停、恢复、切换玩家和超时处理。</w:t>
      </w:r>
    </w:p>
    <w:p w14:paraId="0CEA50CD" w14:textId="77777777" w:rsidR="005C5669" w:rsidRDefault="005C5669" w:rsidP="005C5669">
      <w:pPr>
        <w:pStyle w:val="my"/>
        <w:ind w:leftChars="0" w:left="0"/>
        <w:rPr>
          <w:rFonts w:hint="eastAsia"/>
        </w:rPr>
      </w:pPr>
      <w:r>
        <w:rPr>
          <w:rFonts w:hint="eastAsia"/>
        </w:rPr>
        <w:t>1. 架构设计</w:t>
      </w:r>
    </w:p>
    <w:p w14:paraId="32DF4E7F" w14:textId="142A7103" w:rsidR="005C5669" w:rsidRDefault="005C5669" w:rsidP="005C5669">
      <w:pPr>
        <w:pStyle w:val="my"/>
        <w:ind w:leftChars="0" w:left="0"/>
      </w:pPr>
      <w:r>
        <w:rPr>
          <w:rFonts w:hint="eastAsia"/>
        </w:rPr>
        <w:t>采用观察</w:t>
      </w:r>
      <w:proofErr w:type="gramStart"/>
      <w:r>
        <w:rPr>
          <w:rFonts w:hint="eastAsia"/>
        </w:rPr>
        <w:t>者模式</w:t>
      </w:r>
      <w:proofErr w:type="gramEnd"/>
      <w:r>
        <w:rPr>
          <w:rFonts w:hint="eastAsia"/>
        </w:rPr>
        <w:t>实现倒计时器，核心类是</w:t>
      </w:r>
      <w:proofErr w:type="spellStart"/>
      <w:r>
        <w:rPr>
          <w:rFonts w:hint="eastAsia"/>
        </w:rPr>
        <w:t>CountdownManager</w:t>
      </w:r>
      <w:proofErr w:type="spellEnd"/>
      <w:r>
        <w:rPr>
          <w:rFonts w:hint="eastAsia"/>
        </w:rPr>
        <w:t>：</w:t>
      </w:r>
    </w:p>
    <w:p w14:paraId="5DBCE7BA" w14:textId="77777777" w:rsidR="005C5669" w:rsidRDefault="005C5669" w:rsidP="005C5669">
      <w:pPr>
        <w:pStyle w:val="my"/>
        <w:keepNext/>
        <w:ind w:leftChars="0" w:left="0" w:firstLineChars="300" w:firstLine="720"/>
        <w:rPr>
          <w:rFonts w:hint="eastAsia"/>
        </w:rPr>
      </w:pPr>
      <w:r>
        <w:rPr>
          <w:noProof/>
        </w:rPr>
        <w:lastRenderedPageBreak/>
        <w:drawing>
          <wp:inline distT="0" distB="0" distL="0" distR="0" wp14:anchorId="1FDB68B7" wp14:editId="41420791">
            <wp:extent cx="4037428" cy="2538340"/>
            <wp:effectExtent l="0" t="0" r="1270" b="0"/>
            <wp:docPr id="1968594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4184" cy="2542587"/>
                    </a:xfrm>
                    <a:prstGeom prst="rect">
                      <a:avLst/>
                    </a:prstGeom>
                    <a:noFill/>
                    <a:ln>
                      <a:noFill/>
                    </a:ln>
                  </pic:spPr>
                </pic:pic>
              </a:graphicData>
            </a:graphic>
          </wp:inline>
        </w:drawing>
      </w:r>
    </w:p>
    <w:p w14:paraId="2F68A5C3" w14:textId="163C27BC" w:rsidR="005C5669" w:rsidRDefault="005C5669" w:rsidP="005C5669">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7</w:t>
      </w:r>
      <w:r>
        <w:rPr>
          <w:rFonts w:hint="eastAsia"/>
        </w:rPr>
        <w:fldChar w:fldCharType="end"/>
      </w:r>
      <w:r>
        <w:rPr>
          <w:rFonts w:hint="eastAsia"/>
        </w:rPr>
        <w:t>：倒计时架构</w:t>
      </w:r>
    </w:p>
    <w:p w14:paraId="059798D2" w14:textId="77777777" w:rsidR="005C5669" w:rsidRDefault="005C5669" w:rsidP="005C5669">
      <w:pPr>
        <w:rPr>
          <w:rFonts w:hint="eastAsia"/>
        </w:rPr>
      </w:pPr>
      <w:r>
        <w:rPr>
          <w:rFonts w:hint="eastAsia"/>
        </w:rPr>
        <w:t>2. 核心实现</w:t>
      </w:r>
    </w:p>
    <w:p w14:paraId="4B5AB744" w14:textId="216896FF" w:rsidR="005C5669" w:rsidRDefault="005C5669" w:rsidP="005C5669">
      <w:r>
        <w:rPr>
          <w:rFonts w:hint="eastAsia"/>
        </w:rPr>
        <w:t>计时器管理</w:t>
      </w:r>
      <w:r>
        <w:rPr>
          <w:rFonts w:hint="eastAsia"/>
        </w:rPr>
        <w:t>：</w:t>
      </w:r>
    </w:p>
    <w:p w14:paraId="69CC7474" w14:textId="44756D48" w:rsidR="005C5669" w:rsidRDefault="005C5669" w:rsidP="005C5669">
      <w:pPr>
        <w:rPr>
          <w:rFonts w:hint="eastAsia"/>
        </w:rPr>
      </w:pPr>
      <w:r>
        <w:rPr>
          <w:rFonts w:hint="eastAsia"/>
        </w:rPr>
        <w:t>设计特点：</w:t>
      </w:r>
    </w:p>
    <w:p w14:paraId="028DC12D" w14:textId="67EE4948" w:rsidR="005C5669" w:rsidRDefault="005C5669" w:rsidP="005C5669">
      <w:pPr>
        <w:rPr>
          <w:rFonts w:hint="eastAsia"/>
        </w:rPr>
      </w:pPr>
      <w:r>
        <w:rPr>
          <w:rFonts w:hint="eastAsia"/>
        </w:rPr>
        <w:t>守护线程：Timer(true)确保程序退出时计时器自动停止</w:t>
      </w:r>
    </w:p>
    <w:p w14:paraId="7C8C9DA9" w14:textId="3B7E3F1A" w:rsidR="005C5669" w:rsidRDefault="005C5669" w:rsidP="005C5669">
      <w:pPr>
        <w:rPr>
          <w:rFonts w:hint="eastAsia"/>
        </w:rPr>
      </w:pPr>
      <w:r>
        <w:rPr>
          <w:rFonts w:hint="eastAsia"/>
        </w:rPr>
        <w:t>线程安全：所有公共方法都使用synchronized</w:t>
      </w:r>
    </w:p>
    <w:p w14:paraId="659F5857" w14:textId="39894538" w:rsidR="005C5669" w:rsidRDefault="005C5669" w:rsidP="005C5669">
      <w:r>
        <w:rPr>
          <w:rFonts w:hint="eastAsia"/>
        </w:rPr>
        <w:t>精确计时：</w:t>
      </w:r>
      <w:proofErr w:type="spellStart"/>
      <w:r>
        <w:rPr>
          <w:rFonts w:hint="eastAsia"/>
        </w:rPr>
        <w:t>scheduleAtFixedRate</w:t>
      </w:r>
      <w:proofErr w:type="spellEnd"/>
      <w:r>
        <w:rPr>
          <w:rFonts w:hint="eastAsia"/>
        </w:rPr>
        <w:t>保证每秒触发一次</w:t>
      </w:r>
    </w:p>
    <w:p w14:paraId="0EF3FC7F" w14:textId="5A2BA4B3" w:rsidR="005C5669" w:rsidRDefault="005C5669" w:rsidP="005C5669">
      <w:r w:rsidRPr="005C5669">
        <w:rPr>
          <w:rFonts w:hint="eastAsia"/>
        </w:rPr>
        <w:t>监听器接口</w:t>
      </w:r>
      <w:r>
        <w:rPr>
          <w:rFonts w:hint="eastAsia"/>
        </w:rPr>
        <w:t>：</w:t>
      </w:r>
      <w:proofErr w:type="spellStart"/>
      <w:r w:rsidRPr="005C5669">
        <w:rPr>
          <w:rFonts w:hint="eastAsia"/>
        </w:rPr>
        <w:t>CountdownListene</w:t>
      </w:r>
      <w:proofErr w:type="spellEnd"/>
      <w:r>
        <w:rPr>
          <w:rFonts w:hint="eastAsia"/>
        </w:rPr>
        <w:t>提供接口进行监听</w:t>
      </w:r>
    </w:p>
    <w:p w14:paraId="3D408D45" w14:textId="4C5EBDF6" w:rsidR="005C5669" w:rsidRDefault="005C5669" w:rsidP="005C5669">
      <w:r w:rsidRPr="005C5669">
        <w:rPr>
          <w:rFonts w:hint="eastAsia"/>
        </w:rPr>
        <w:t>在Controller中的集成</w:t>
      </w:r>
      <w:r>
        <w:rPr>
          <w:rFonts w:hint="eastAsia"/>
        </w:rPr>
        <w:t>：</w:t>
      </w:r>
      <w:proofErr w:type="spellStart"/>
      <w:proofErr w:type="gramStart"/>
      <w:r w:rsidRPr="005C5669">
        <w:rPr>
          <w:rFonts w:hint="eastAsia"/>
        </w:rPr>
        <w:t>ensureCountdownManager</w:t>
      </w:r>
      <w:proofErr w:type="spellEnd"/>
      <w:r w:rsidRPr="005C5669">
        <w:rPr>
          <w:rFonts w:hint="eastAsia"/>
        </w:rPr>
        <w:t>(</w:t>
      </w:r>
      <w:proofErr w:type="gramEnd"/>
      <w:r w:rsidRPr="005C5669">
        <w:rPr>
          <w:rFonts w:hint="eastAsia"/>
        </w:rPr>
        <w:t>)</w:t>
      </w:r>
    </w:p>
    <w:p w14:paraId="2BF248AD" w14:textId="7A38FBAF" w:rsidR="005C5669" w:rsidRDefault="005C5669" w:rsidP="005C5669">
      <w:r>
        <w:rPr>
          <w:rFonts w:hint="eastAsia"/>
        </w:rPr>
        <w:t>倒计时与游戏逻辑的同步</w:t>
      </w:r>
      <w:r>
        <w:rPr>
          <w:rFonts w:hint="eastAsia"/>
        </w:rPr>
        <w:t>：</w:t>
      </w:r>
      <w:r>
        <w:rPr>
          <w:rFonts w:hint="eastAsia"/>
        </w:rPr>
        <w:t>倒计时需要与游戏状态紧密同步</w:t>
      </w:r>
    </w:p>
    <w:p w14:paraId="6CA6E27F" w14:textId="75478A28" w:rsidR="005C5669" w:rsidRDefault="005C5669" w:rsidP="005C5669">
      <w:pPr>
        <w:rPr>
          <w:rFonts w:hint="eastAsia"/>
        </w:rPr>
      </w:pPr>
      <w:r>
        <w:rPr>
          <w:rFonts w:hint="eastAsia"/>
        </w:rPr>
        <w:t>3. 网络对战中的倒计时</w:t>
      </w:r>
    </w:p>
    <w:p w14:paraId="55645CAB" w14:textId="548C05D5" w:rsidR="005C5669" w:rsidRDefault="005C5669" w:rsidP="005C5669">
      <w:pPr>
        <w:rPr>
          <w:rFonts w:hint="eastAsia"/>
        </w:rPr>
      </w:pPr>
      <w:r>
        <w:rPr>
          <w:rFonts w:hint="eastAsia"/>
        </w:rPr>
        <w:t>网络模式下，双方各自维护倒计时，但在以下情况需要同步：</w:t>
      </w:r>
    </w:p>
    <w:p w14:paraId="74DA0B8C" w14:textId="1AC8AC66" w:rsidR="005C5669" w:rsidRDefault="005C5669" w:rsidP="005C5669">
      <w:pPr>
        <w:rPr>
          <w:rFonts w:hint="eastAsia"/>
        </w:rPr>
      </w:pPr>
      <w:r>
        <w:rPr>
          <w:rFonts w:hint="eastAsia"/>
        </w:rPr>
        <w:t>悔棋请求/响应：暂停计时等待处理</w:t>
      </w:r>
    </w:p>
    <w:p w14:paraId="6D63075B" w14:textId="1F8A8DBD" w:rsidR="005C5669" w:rsidRDefault="005C5669" w:rsidP="005C5669">
      <w:pPr>
        <w:rPr>
          <w:rFonts w:hint="eastAsia"/>
        </w:rPr>
      </w:pPr>
      <w:r>
        <w:rPr>
          <w:rFonts w:hint="eastAsia"/>
        </w:rPr>
        <w:t>收到对方落子：立即启动本方计时</w:t>
      </w:r>
    </w:p>
    <w:p w14:paraId="15C484E0" w14:textId="0B1E26C6" w:rsidR="005C5669" w:rsidRDefault="005C5669" w:rsidP="005C5669">
      <w:r>
        <w:rPr>
          <w:rFonts w:hint="eastAsia"/>
        </w:rPr>
        <w:t>游戏结束：双方都停止计时</w:t>
      </w:r>
    </w:p>
    <w:p w14:paraId="51D8A6B6" w14:textId="54B48E6E" w:rsidR="005C5669" w:rsidRDefault="007B54D6" w:rsidP="005C5669">
      <w:r w:rsidRPr="007B54D6">
        <w:rPr>
          <w:rFonts w:hint="eastAsia"/>
        </w:rPr>
        <w:t>4. 超时处理</w:t>
      </w:r>
    </w:p>
    <w:p w14:paraId="1021E81D" w14:textId="4887F216" w:rsidR="007B54D6" w:rsidRDefault="007B54D6" w:rsidP="005C5669">
      <w:r>
        <w:rPr>
          <w:rFonts w:hint="eastAsia"/>
        </w:rPr>
        <w:t>一方超时，判定为另一方胜利。</w:t>
      </w:r>
    </w:p>
    <w:p w14:paraId="77B532D7" w14:textId="76A27003" w:rsidR="007B54D6" w:rsidRDefault="007B54D6" w:rsidP="007B54D6">
      <w:pPr>
        <w:rPr>
          <w:rFonts w:hint="eastAsia"/>
        </w:rPr>
      </w:pPr>
      <w:r>
        <w:rPr>
          <w:rFonts w:hint="eastAsia"/>
        </w:rPr>
        <w:t>以下情况倒计时会暂停：</w:t>
      </w:r>
    </w:p>
    <w:p w14:paraId="4306F6CF" w14:textId="50B013A2" w:rsidR="007B54D6" w:rsidRDefault="007B54D6" w:rsidP="007B54D6">
      <w:pPr>
        <w:rPr>
          <w:rFonts w:hint="eastAsia"/>
        </w:rPr>
      </w:pPr>
      <w:r>
        <w:rPr>
          <w:rFonts w:hint="eastAsia"/>
        </w:rPr>
        <w:t>游戏已结束（flag == true）</w:t>
      </w:r>
    </w:p>
    <w:p w14:paraId="48535B27" w14:textId="0DEE011A" w:rsidR="007B54D6" w:rsidRDefault="007B54D6" w:rsidP="007B54D6">
      <w:pPr>
        <w:rPr>
          <w:rFonts w:hint="eastAsia"/>
        </w:rPr>
      </w:pPr>
      <w:r>
        <w:rPr>
          <w:rFonts w:hint="eastAsia"/>
        </w:rPr>
        <w:t>复盘模式中（</w:t>
      </w:r>
      <w:proofErr w:type="spellStart"/>
      <w:r>
        <w:rPr>
          <w:rFonts w:hint="eastAsia"/>
        </w:rPr>
        <w:t>isReviewing</w:t>
      </w:r>
      <w:proofErr w:type="spellEnd"/>
      <w:r>
        <w:rPr>
          <w:rFonts w:hint="eastAsia"/>
        </w:rPr>
        <w:t xml:space="preserve"> == true）</w:t>
      </w:r>
    </w:p>
    <w:p w14:paraId="7177A94A" w14:textId="7EACEE5A" w:rsidR="007B54D6" w:rsidRDefault="007B54D6" w:rsidP="007B54D6">
      <w:pPr>
        <w:rPr>
          <w:rFonts w:hint="eastAsia"/>
        </w:rPr>
      </w:pPr>
      <w:r>
        <w:rPr>
          <w:rFonts w:hint="eastAsia"/>
        </w:rPr>
        <w:t>等待对方响应悔棋请求时</w:t>
      </w:r>
    </w:p>
    <w:p w14:paraId="34D525B5" w14:textId="16A67A24" w:rsidR="007B54D6" w:rsidRDefault="007B54D6" w:rsidP="007B54D6">
      <w:r>
        <w:rPr>
          <w:rFonts w:hint="eastAsia"/>
        </w:rPr>
        <w:t>等待对方响应重新开始请求时</w:t>
      </w:r>
    </w:p>
    <w:p w14:paraId="538A608B" w14:textId="77777777" w:rsidR="007B54D6" w:rsidRDefault="007B54D6" w:rsidP="007B54D6">
      <w:pPr>
        <w:rPr>
          <w:rFonts w:hint="eastAsia"/>
        </w:rPr>
      </w:pPr>
      <w:r>
        <w:rPr>
          <w:rFonts w:hint="eastAsia"/>
        </w:rPr>
        <w:t>5. 可视化设计</w:t>
      </w:r>
    </w:p>
    <w:p w14:paraId="49F3F8E9" w14:textId="7EA68A83" w:rsidR="007B54D6" w:rsidRDefault="007B54D6" w:rsidP="007B54D6">
      <w:r>
        <w:rPr>
          <w:rFonts w:hint="eastAsia"/>
        </w:rPr>
        <w:t>倒计时在界面上以动态圆形展示</w:t>
      </w:r>
    </w:p>
    <w:p w14:paraId="5B9914FD" w14:textId="2CDD3E65" w:rsidR="007B54D6" w:rsidRDefault="007B54D6" w:rsidP="007B54D6">
      <w:pPr>
        <w:rPr>
          <w:rFonts w:hint="eastAsia"/>
        </w:rPr>
      </w:pPr>
      <w:r>
        <w:rPr>
          <w:rFonts w:hint="eastAsia"/>
        </w:rPr>
        <w:t>颜色编码系统：</w:t>
      </w:r>
    </w:p>
    <w:p w14:paraId="60A9609C" w14:textId="3EAF8228" w:rsidR="007B54D6" w:rsidRDefault="007B54D6" w:rsidP="007B54D6">
      <w:pPr>
        <w:rPr>
          <w:rFonts w:hint="eastAsia"/>
        </w:rPr>
      </w:pPr>
      <w:r>
        <w:rPr>
          <w:rFonts w:hint="eastAsia"/>
        </w:rPr>
        <w:t>绿色（&gt;10秒）：时间充足</w:t>
      </w:r>
    </w:p>
    <w:p w14:paraId="6B8AC530" w14:textId="6E210DB9" w:rsidR="007B54D6" w:rsidRDefault="007B54D6" w:rsidP="007B54D6">
      <w:pPr>
        <w:rPr>
          <w:rFonts w:hint="eastAsia"/>
        </w:rPr>
      </w:pPr>
      <w:r>
        <w:rPr>
          <w:rFonts w:hint="eastAsia"/>
        </w:rPr>
        <w:t>橙色（5-10秒）：需要抓紧</w:t>
      </w:r>
    </w:p>
    <w:p w14:paraId="4B66CA85" w14:textId="05186035" w:rsidR="007B54D6" w:rsidRDefault="007B54D6" w:rsidP="007B54D6">
      <w:pPr>
        <w:rPr>
          <w:rFonts w:hint="eastAsia"/>
        </w:rPr>
      </w:pPr>
      <w:r>
        <w:rPr>
          <w:rFonts w:hint="eastAsia"/>
        </w:rPr>
        <w:t>红色（&lt;5秒）：时间紧迫</w:t>
      </w:r>
    </w:p>
    <w:p w14:paraId="6905A58B" w14:textId="41742C07" w:rsidR="007B54D6" w:rsidRPr="005C5669" w:rsidRDefault="007B54D6" w:rsidP="007B54D6">
      <w:pPr>
        <w:rPr>
          <w:rFonts w:hint="eastAsia"/>
        </w:rPr>
      </w:pPr>
      <w:r>
        <w:rPr>
          <w:rFonts w:hint="eastAsia"/>
        </w:rPr>
        <w:t>蓝色（-1）：暂停/等待状态</w:t>
      </w:r>
    </w:p>
    <w:p w14:paraId="0B24B66C" w14:textId="0E1F0913" w:rsidR="00A27559" w:rsidRDefault="00A27559" w:rsidP="000D25EF">
      <w:pPr>
        <w:pStyle w:val="aa"/>
      </w:pPr>
      <w:bookmarkStart w:id="23" w:name="_Toc217914013"/>
      <w:r>
        <w:rPr>
          <w:rFonts w:hint="eastAsia"/>
        </w:rPr>
        <w:lastRenderedPageBreak/>
        <w:t>第六节</w:t>
      </w:r>
      <w:r>
        <w:rPr>
          <w:rFonts w:hint="eastAsia"/>
        </w:rPr>
        <w:t xml:space="preserve"> </w:t>
      </w:r>
      <w:r>
        <w:rPr>
          <w:rFonts w:hint="eastAsia"/>
        </w:rPr>
        <w:t>音乐部分</w:t>
      </w:r>
      <w:bookmarkEnd w:id="23"/>
    </w:p>
    <w:p w14:paraId="1EFE62E3" w14:textId="5D74E416" w:rsidR="007B54D6" w:rsidRDefault="007B54D6" w:rsidP="007B54D6">
      <w:pPr>
        <w:pStyle w:val="my"/>
        <w:ind w:leftChars="0" w:left="0" w:firstLineChars="200" w:firstLine="480"/>
      </w:pPr>
      <w:r w:rsidRPr="007B54D6">
        <w:rPr>
          <w:rFonts w:hint="eastAsia"/>
        </w:rPr>
        <w:t>音乐模块为游戏提供了完整的音频体验，包括背景音乐、音效和环境声音，增强了游戏的沉浸感和交互反馈。系统采用Java Sound API实现，支持音量控制、循环播放和资源管理。</w:t>
      </w:r>
    </w:p>
    <w:p w14:paraId="3E4D68E5" w14:textId="27C77E4A" w:rsidR="007B54D6" w:rsidRDefault="007B54D6" w:rsidP="007B54D6">
      <w:pPr>
        <w:pStyle w:val="my"/>
        <w:ind w:leftChars="0" w:left="0" w:firstLineChars="200" w:firstLine="480"/>
      </w:pPr>
      <w:r w:rsidRPr="007B54D6">
        <w:rPr>
          <w:rFonts w:hint="eastAsia"/>
        </w:rPr>
        <w:t>音频剪辑</w:t>
      </w:r>
      <w:r>
        <w:rPr>
          <w:rFonts w:hint="eastAsia"/>
        </w:rPr>
        <w:t>集合：</w:t>
      </w:r>
    </w:p>
    <w:p w14:paraId="31379AB1" w14:textId="1A588AF2" w:rsidR="007B54D6" w:rsidRDefault="007B54D6" w:rsidP="007B54D6">
      <w:pPr>
        <w:pStyle w:val="my"/>
        <w:rPr>
          <w:rFonts w:hint="eastAsia"/>
        </w:rPr>
      </w:pPr>
      <w:proofErr w:type="spellStart"/>
      <w:r>
        <w:rPr>
          <w:rFonts w:hint="eastAsia"/>
        </w:rPr>
        <w:t>backgroundMusic</w:t>
      </w:r>
      <w:proofErr w:type="spellEnd"/>
      <w:r>
        <w:rPr>
          <w:rFonts w:hint="eastAsia"/>
        </w:rPr>
        <w:t xml:space="preserve"> (game.wav) - 背景音乐，循环播放</w:t>
      </w:r>
    </w:p>
    <w:p w14:paraId="3D363E36" w14:textId="44C4D9B0" w:rsidR="007B54D6" w:rsidRDefault="007B54D6" w:rsidP="007B54D6">
      <w:pPr>
        <w:pStyle w:val="my"/>
        <w:rPr>
          <w:rFonts w:hint="eastAsia"/>
        </w:rPr>
      </w:pPr>
      <w:proofErr w:type="spellStart"/>
      <w:r>
        <w:rPr>
          <w:rFonts w:hint="eastAsia"/>
        </w:rPr>
        <w:t>endMusic</w:t>
      </w:r>
      <w:proofErr w:type="spellEnd"/>
      <w:r>
        <w:rPr>
          <w:rFonts w:hint="eastAsia"/>
        </w:rPr>
        <w:t xml:space="preserve"> (end.wav) - 游戏结束音</w:t>
      </w:r>
      <w:r>
        <w:rPr>
          <w:rFonts w:hint="eastAsia"/>
        </w:rPr>
        <w:t>效</w:t>
      </w:r>
      <w:r>
        <w:rPr>
          <w:rFonts w:hint="eastAsia"/>
        </w:rPr>
        <w:t>，播放一次</w:t>
      </w:r>
    </w:p>
    <w:p w14:paraId="64FD6326" w14:textId="359B31E1" w:rsidR="007B54D6" w:rsidRDefault="007B54D6" w:rsidP="007B54D6">
      <w:pPr>
        <w:pStyle w:val="my"/>
        <w:rPr>
          <w:rFonts w:hint="eastAsia"/>
        </w:rPr>
      </w:pPr>
      <w:proofErr w:type="spellStart"/>
      <w:r>
        <w:rPr>
          <w:rFonts w:hint="eastAsia"/>
        </w:rPr>
        <w:t>clickSound</w:t>
      </w:r>
      <w:proofErr w:type="spellEnd"/>
      <w:r>
        <w:rPr>
          <w:rFonts w:hint="eastAsia"/>
        </w:rPr>
        <w:t xml:space="preserve"> (click.wav) - 按钮点击音效</w:t>
      </w:r>
    </w:p>
    <w:p w14:paraId="67D19839" w14:textId="0E5D8A9C" w:rsidR="007B54D6" w:rsidRDefault="007B54D6" w:rsidP="007B54D6">
      <w:pPr>
        <w:pStyle w:val="my"/>
        <w:rPr>
          <w:rFonts w:hint="eastAsia"/>
        </w:rPr>
      </w:pPr>
      <w:proofErr w:type="spellStart"/>
      <w:r>
        <w:rPr>
          <w:rFonts w:hint="eastAsia"/>
        </w:rPr>
        <w:t>g</w:t>
      </w:r>
      <w:r>
        <w:rPr>
          <w:rFonts w:hint="eastAsia"/>
        </w:rPr>
        <w:t>ameStartSound</w:t>
      </w:r>
      <w:proofErr w:type="spellEnd"/>
      <w:r>
        <w:rPr>
          <w:rFonts w:hint="eastAsia"/>
        </w:rPr>
        <w:t xml:space="preserve"> (clickstart.wav) - 游戏开始音效</w:t>
      </w:r>
    </w:p>
    <w:p w14:paraId="02B31075" w14:textId="06196928" w:rsidR="007B54D6" w:rsidRDefault="007B54D6" w:rsidP="007B54D6">
      <w:pPr>
        <w:pStyle w:val="my"/>
        <w:ind w:leftChars="0" w:left="0" w:firstLineChars="200" w:firstLine="480"/>
        <w:rPr>
          <w:rFonts w:hint="eastAsia"/>
        </w:rPr>
      </w:pPr>
      <w:proofErr w:type="spellStart"/>
      <w:r>
        <w:rPr>
          <w:rFonts w:hint="eastAsia"/>
        </w:rPr>
        <w:t>appStartSound</w:t>
      </w:r>
      <w:proofErr w:type="spellEnd"/>
      <w:r>
        <w:rPr>
          <w:rFonts w:hint="eastAsia"/>
        </w:rPr>
        <w:t xml:space="preserve"> (newstart.wav) - 程序启动音</w:t>
      </w:r>
      <w:r>
        <w:rPr>
          <w:rFonts w:hint="eastAsia"/>
        </w:rPr>
        <w:t>乐</w:t>
      </w:r>
    </w:p>
    <w:p w14:paraId="1F4CCA6C" w14:textId="54655806" w:rsidR="007B54D6" w:rsidRDefault="007B54D6" w:rsidP="007B54D6">
      <w:pPr>
        <w:pStyle w:val="my"/>
        <w:ind w:leftChars="0" w:left="0" w:firstLineChars="200" w:firstLine="480"/>
      </w:pPr>
      <w:r w:rsidRPr="007B54D6">
        <w:rPr>
          <w:rFonts w:hint="eastAsia"/>
        </w:rPr>
        <w:t>音频文件加载</w:t>
      </w:r>
      <w:r>
        <w:rPr>
          <w:rFonts w:hint="eastAsia"/>
        </w:rPr>
        <w:t>：</w:t>
      </w:r>
      <w:proofErr w:type="spellStart"/>
      <w:r w:rsidRPr="007B54D6">
        <w:rPr>
          <w:rFonts w:hint="eastAsia"/>
        </w:rPr>
        <w:t>loadClip</w:t>
      </w:r>
      <w:proofErr w:type="spellEnd"/>
      <w:r>
        <w:rPr>
          <w:rFonts w:hint="eastAsia"/>
        </w:rPr>
        <w:t>（）</w:t>
      </w:r>
    </w:p>
    <w:p w14:paraId="23CB4381" w14:textId="17E3D7E9" w:rsidR="007B54D6" w:rsidRDefault="007B54D6" w:rsidP="007B54D6">
      <w:pPr>
        <w:pStyle w:val="my"/>
        <w:rPr>
          <w:rFonts w:hint="eastAsia"/>
        </w:rPr>
      </w:pPr>
      <w:r>
        <w:rPr>
          <w:rFonts w:hint="eastAsia"/>
        </w:rPr>
        <w:t>音量控制原理：</w:t>
      </w:r>
    </w:p>
    <w:p w14:paraId="5F855811" w14:textId="1ADEB7D9" w:rsidR="007B54D6" w:rsidRDefault="007B54D6" w:rsidP="007B54D6">
      <w:pPr>
        <w:pStyle w:val="my"/>
        <w:ind w:firstLineChars="200" w:firstLine="480"/>
        <w:rPr>
          <w:rFonts w:hint="eastAsia"/>
        </w:rPr>
      </w:pPr>
      <w:proofErr w:type="spellStart"/>
      <w:r>
        <w:rPr>
          <w:rFonts w:hint="eastAsia"/>
        </w:rPr>
        <w:t>FloatControl.Type.MASTER_GAIN</w:t>
      </w:r>
      <w:proofErr w:type="spellEnd"/>
      <w:r>
        <w:rPr>
          <w:rFonts w:hint="eastAsia"/>
        </w:rPr>
        <w:t>：主增益控制</w:t>
      </w:r>
    </w:p>
    <w:p w14:paraId="573C1A08" w14:textId="6D3FCE21" w:rsidR="007B54D6" w:rsidRDefault="007B54D6" w:rsidP="007B54D6">
      <w:pPr>
        <w:pStyle w:val="my"/>
        <w:ind w:firstLineChars="200" w:firstLine="480"/>
        <w:rPr>
          <w:rFonts w:hint="eastAsia"/>
        </w:rPr>
      </w:pPr>
      <w:r>
        <w:rPr>
          <w:rFonts w:hint="eastAsia"/>
        </w:rPr>
        <w:t>取值范围：-80.0f（静音）到 6.0206f（最大）</w:t>
      </w:r>
    </w:p>
    <w:p w14:paraId="49BBA80E" w14:textId="43D3C113" w:rsidR="007B54D6" w:rsidRDefault="007B54D6" w:rsidP="007B54D6">
      <w:pPr>
        <w:pStyle w:val="my"/>
        <w:ind w:leftChars="0" w:firstLine="420"/>
        <w:rPr>
          <w:rFonts w:hint="eastAsia"/>
        </w:rPr>
      </w:pPr>
      <w:r>
        <w:rPr>
          <w:rFonts w:hint="eastAsia"/>
        </w:rPr>
        <w:t>分贝计算：每增加6dB，音量翻倍</w:t>
      </w:r>
    </w:p>
    <w:p w14:paraId="71F144D9" w14:textId="2DA2BDC3" w:rsidR="007B54D6" w:rsidRDefault="007B54D6" w:rsidP="007B54D6">
      <w:pPr>
        <w:pStyle w:val="my"/>
        <w:ind w:firstLineChars="200" w:firstLine="480"/>
        <w:rPr>
          <w:rFonts w:hint="eastAsia"/>
        </w:rPr>
      </w:pPr>
      <w:r>
        <w:rPr>
          <w:rFonts w:hint="eastAsia"/>
        </w:rPr>
        <w:t>背景音乐：-20dB（安静，不干扰思考）</w:t>
      </w:r>
    </w:p>
    <w:p w14:paraId="3783A493" w14:textId="4FEB386F" w:rsidR="007B54D6" w:rsidRDefault="007B54D6" w:rsidP="007B54D6">
      <w:pPr>
        <w:pStyle w:val="my"/>
        <w:ind w:leftChars="0" w:left="0" w:firstLineChars="300" w:firstLine="720"/>
      </w:pPr>
      <w:r>
        <w:rPr>
          <w:rFonts w:hint="eastAsia"/>
        </w:rPr>
        <w:t>音效：-5dB（清晰，提供明确反馈）</w:t>
      </w:r>
    </w:p>
    <w:p w14:paraId="1E47DB67" w14:textId="77777777" w:rsidR="007B54D6" w:rsidRDefault="007B54D6" w:rsidP="007B54D6">
      <w:pPr>
        <w:pStyle w:val="my"/>
        <w:rPr>
          <w:rFonts w:hint="eastAsia"/>
        </w:rPr>
      </w:pPr>
      <w:r>
        <w:rPr>
          <w:rFonts w:hint="eastAsia"/>
        </w:rPr>
        <w:t>播放控制逻辑</w:t>
      </w:r>
    </w:p>
    <w:p w14:paraId="13BDAE72" w14:textId="185DF4E2" w:rsidR="007B54D6" w:rsidRDefault="007B54D6" w:rsidP="007B54D6">
      <w:pPr>
        <w:pStyle w:val="my"/>
        <w:ind w:leftChars="0" w:left="0" w:firstLineChars="200" w:firstLine="480"/>
      </w:pPr>
      <w:r>
        <w:rPr>
          <w:rFonts w:hint="eastAsia"/>
        </w:rPr>
        <w:t>背景音乐管理</w:t>
      </w:r>
      <w:r>
        <w:rPr>
          <w:rFonts w:hint="eastAsia"/>
        </w:rPr>
        <w:t>：</w:t>
      </w:r>
      <w:proofErr w:type="spellStart"/>
      <w:r w:rsidRPr="007B54D6">
        <w:rPr>
          <w:rFonts w:hint="eastAsia"/>
        </w:rPr>
        <w:t>backgroundMusic.loop</w:t>
      </w:r>
      <w:proofErr w:type="spellEnd"/>
      <w:r w:rsidRPr="007B54D6">
        <w:rPr>
          <w:rFonts w:hint="eastAsia"/>
        </w:rPr>
        <w:t>(</w:t>
      </w:r>
      <w:proofErr w:type="spellStart"/>
      <w:r w:rsidRPr="007B54D6">
        <w:rPr>
          <w:rFonts w:hint="eastAsia"/>
        </w:rPr>
        <w:t>Clip.LOOP_CONTINUOUSLY</w:t>
      </w:r>
      <w:proofErr w:type="spellEnd"/>
      <w:r w:rsidRPr="007B54D6">
        <w:rPr>
          <w:rFonts w:hint="eastAsia"/>
        </w:rPr>
        <w:t>); 无限循环</w:t>
      </w:r>
    </w:p>
    <w:p w14:paraId="6F87BFEB" w14:textId="634FFF1C" w:rsidR="007B54D6" w:rsidRPr="007B54D6" w:rsidRDefault="00BA1BEC" w:rsidP="007B54D6">
      <w:pPr>
        <w:pStyle w:val="my"/>
        <w:ind w:leftChars="0" w:left="0" w:firstLineChars="200" w:firstLine="480"/>
        <w:rPr>
          <w:rFonts w:hint="eastAsia"/>
        </w:rPr>
      </w:pPr>
      <w:r>
        <w:rPr>
          <w:rFonts w:hint="eastAsia"/>
        </w:rPr>
        <w:t>其他音乐和音效：</w:t>
      </w:r>
      <w:proofErr w:type="spellStart"/>
      <w:r w:rsidRPr="00BA1BEC">
        <w:rPr>
          <w:rFonts w:hint="eastAsia"/>
        </w:rPr>
        <w:t>playOnce</w:t>
      </w:r>
      <w:proofErr w:type="spellEnd"/>
      <w:r w:rsidRPr="00BA1BEC">
        <w:rPr>
          <w:rFonts w:hint="eastAsia"/>
        </w:rPr>
        <w:t>(</w:t>
      </w:r>
      <w:proofErr w:type="spellStart"/>
      <w:r w:rsidRPr="00BA1BEC">
        <w:rPr>
          <w:rFonts w:hint="eastAsia"/>
        </w:rPr>
        <w:t>appStartSound</w:t>
      </w:r>
      <w:proofErr w:type="spellEnd"/>
      <w:r w:rsidRPr="00BA1BEC">
        <w:rPr>
          <w:rFonts w:hint="eastAsia"/>
        </w:rPr>
        <w:t>);</w:t>
      </w:r>
      <w:r>
        <w:rPr>
          <w:rFonts w:hint="eastAsia"/>
        </w:rPr>
        <w:t>或</w:t>
      </w:r>
      <w:proofErr w:type="spellStart"/>
      <w:r w:rsidRPr="00BA1BEC">
        <w:rPr>
          <w:rFonts w:hint="eastAsia"/>
        </w:rPr>
        <w:t>clickSound.start</w:t>
      </w:r>
      <w:proofErr w:type="spellEnd"/>
      <w:r w:rsidRPr="00BA1BEC">
        <w:rPr>
          <w:rFonts w:hint="eastAsia"/>
        </w:rPr>
        <w:t>();</w:t>
      </w:r>
      <w:r>
        <w:rPr>
          <w:rFonts w:hint="eastAsia"/>
        </w:rPr>
        <w:t>等控制</w:t>
      </w:r>
    </w:p>
    <w:p w14:paraId="170E99BE" w14:textId="2DFBD5E5" w:rsidR="00C15CBB" w:rsidRPr="00C15CBB" w:rsidRDefault="00C15CBB" w:rsidP="000D25EF">
      <w:pPr>
        <w:pStyle w:val="aa"/>
        <w:rPr>
          <w:rFonts w:hint="eastAsia"/>
        </w:rPr>
      </w:pPr>
      <w:bookmarkStart w:id="24" w:name="_Toc217914014"/>
      <w:r>
        <w:rPr>
          <w:rFonts w:hint="eastAsia"/>
        </w:rPr>
        <w:t>第七节</w:t>
      </w:r>
      <w:r>
        <w:rPr>
          <w:rFonts w:hint="eastAsia"/>
        </w:rPr>
        <w:t xml:space="preserve"> </w:t>
      </w:r>
      <w:r>
        <w:rPr>
          <w:rFonts w:hint="eastAsia"/>
        </w:rPr>
        <w:t>自定义按钮部分</w:t>
      </w:r>
      <w:bookmarkEnd w:id="24"/>
    </w:p>
    <w:p w14:paraId="4FB5E7C0" w14:textId="0E2A386D" w:rsidR="00C804FE" w:rsidRPr="009E0AC5" w:rsidRDefault="00BA1BEC" w:rsidP="00BA1BEC">
      <w:pPr>
        <w:pStyle w:val="my"/>
        <w:ind w:leftChars="0" w:left="0" w:firstLineChars="200" w:firstLine="480"/>
        <w:rPr>
          <w:rFonts w:ascii="Times New Roman" w:hAnsi="Times New Roman"/>
        </w:rPr>
      </w:pPr>
      <w:r w:rsidRPr="00BA1BEC">
        <w:rPr>
          <w:rFonts w:ascii="Times New Roman" w:hAnsi="Times New Roman" w:hint="eastAsia"/>
        </w:rPr>
        <w:t>自定义按钮模块通过继承</w:t>
      </w:r>
      <w:proofErr w:type="spellStart"/>
      <w:r w:rsidRPr="00BA1BEC">
        <w:rPr>
          <w:rFonts w:ascii="Times New Roman" w:hAnsi="Times New Roman" w:hint="eastAsia"/>
        </w:rPr>
        <w:t>JButton</w:t>
      </w:r>
      <w:proofErr w:type="spellEnd"/>
      <w:r w:rsidRPr="00BA1BEC">
        <w:rPr>
          <w:rFonts w:ascii="Times New Roman" w:hAnsi="Times New Roman" w:hint="eastAsia"/>
        </w:rPr>
        <w:t>并重写绘制逻辑，实现了具有动态视觉效果的游戏按钮，显著提升了用户界面的美观度和交互体验。</w:t>
      </w:r>
      <w:r>
        <w:rPr>
          <w:rFonts w:ascii="Times New Roman" w:hAnsi="Times New Roman" w:hint="eastAsia"/>
        </w:rPr>
        <w:t>本项目中除开始游戏按钮其他都采用本自定义按钮。</w:t>
      </w:r>
    </w:p>
    <w:p w14:paraId="531A787A" w14:textId="3438A538" w:rsidR="00BA1BEC" w:rsidRPr="00BA1BEC" w:rsidRDefault="00BA1BEC" w:rsidP="00BA1BEC">
      <w:pPr>
        <w:pStyle w:val="ac"/>
        <w:rPr>
          <w:rFonts w:hint="eastAsia"/>
        </w:rPr>
      </w:pPr>
      <w:bookmarkStart w:id="25" w:name="_Toc217914015"/>
      <w:r>
        <w:rPr>
          <w:rFonts w:hint="eastAsia"/>
        </w:rPr>
        <w:lastRenderedPageBreak/>
        <w:t>3.7.1</w:t>
      </w:r>
      <w:r w:rsidRPr="00BA1BEC">
        <w:rPr>
          <w:rFonts w:hint="eastAsia"/>
        </w:rPr>
        <w:t>核心实现</w:t>
      </w:r>
      <w:bookmarkEnd w:id="25"/>
    </w:p>
    <w:p w14:paraId="2CAA74D2" w14:textId="708845BA" w:rsidR="00BA1BEC" w:rsidRDefault="00BA1BEC" w:rsidP="00BA1BEC">
      <w:pPr>
        <w:pStyle w:val="my"/>
        <w:ind w:leftChars="0" w:left="0"/>
        <w:rPr>
          <w:rFonts w:ascii="Times New Roman" w:hAnsi="Times New Roman"/>
        </w:rPr>
      </w:pPr>
      <w:r w:rsidRPr="00BA1BEC">
        <w:rPr>
          <w:rFonts w:ascii="Times New Roman" w:hAnsi="Times New Roman" w:hint="eastAsia"/>
        </w:rPr>
        <w:t>状态图像加载</w:t>
      </w:r>
    </w:p>
    <w:p w14:paraId="1270DB98" w14:textId="7C272AAF" w:rsidR="00BA1BEC" w:rsidRPr="00BA1BEC" w:rsidRDefault="00BA1BEC" w:rsidP="00BA1BEC">
      <w:pPr>
        <w:pStyle w:val="my"/>
        <w:ind w:leftChars="0" w:left="0"/>
        <w:rPr>
          <w:rFonts w:ascii="Times New Roman" w:hAnsi="Times New Roman" w:hint="eastAsia"/>
        </w:rPr>
      </w:pPr>
      <w:r w:rsidRPr="00BA1BEC">
        <w:rPr>
          <w:rFonts w:ascii="Times New Roman" w:hAnsi="Times New Roman" w:hint="eastAsia"/>
        </w:rPr>
        <w:t>设计选择：</w:t>
      </w:r>
    </w:p>
    <w:p w14:paraId="6FF57ADB" w14:textId="059D7782" w:rsidR="00BA1BEC" w:rsidRPr="00BA1BEC" w:rsidRDefault="00BA1BEC" w:rsidP="00BA1BEC">
      <w:pPr>
        <w:pStyle w:val="my"/>
        <w:ind w:leftChars="0" w:left="0"/>
        <w:rPr>
          <w:rFonts w:ascii="Times New Roman" w:hAnsi="Times New Roman" w:hint="eastAsia"/>
        </w:rPr>
      </w:pPr>
      <w:r w:rsidRPr="00BA1BEC">
        <w:rPr>
          <w:rFonts w:ascii="Times New Roman" w:hAnsi="Times New Roman" w:hint="eastAsia"/>
        </w:rPr>
        <w:t>三张图片方案：</w:t>
      </w:r>
      <w:proofErr w:type="gramStart"/>
      <w:r w:rsidRPr="00BA1BEC">
        <w:rPr>
          <w:rFonts w:ascii="Times New Roman" w:hAnsi="Times New Roman" w:hint="eastAsia"/>
        </w:rPr>
        <w:t>每状态</w:t>
      </w:r>
      <w:proofErr w:type="gramEnd"/>
      <w:r w:rsidRPr="00BA1BEC">
        <w:rPr>
          <w:rFonts w:ascii="Times New Roman" w:hAnsi="Times New Roman" w:hint="eastAsia"/>
        </w:rPr>
        <w:t>一张图，效果最精确</w:t>
      </w:r>
    </w:p>
    <w:p w14:paraId="6CFD8BB1" w14:textId="04FE7A7D" w:rsidR="00BA1BEC" w:rsidRPr="00BA1BEC" w:rsidRDefault="00BA1BEC" w:rsidP="00BA1BEC">
      <w:pPr>
        <w:pStyle w:val="my"/>
        <w:ind w:leftChars="0" w:left="0"/>
        <w:rPr>
          <w:rFonts w:ascii="Times New Roman" w:hAnsi="Times New Roman" w:hint="eastAsia"/>
        </w:rPr>
      </w:pPr>
      <w:r w:rsidRPr="00BA1BEC">
        <w:rPr>
          <w:rFonts w:ascii="Times New Roman" w:hAnsi="Times New Roman" w:hint="eastAsia"/>
        </w:rPr>
        <w:t>透明背景：避免</w:t>
      </w:r>
      <w:r w:rsidRPr="00BA1BEC">
        <w:rPr>
          <w:rFonts w:ascii="Times New Roman" w:hAnsi="Times New Roman" w:hint="eastAsia"/>
        </w:rPr>
        <w:t>Swing</w:t>
      </w:r>
      <w:r w:rsidRPr="00BA1BEC">
        <w:rPr>
          <w:rFonts w:ascii="Times New Roman" w:hAnsi="Times New Roman" w:hint="eastAsia"/>
        </w:rPr>
        <w:t>默认外观干扰</w:t>
      </w:r>
    </w:p>
    <w:p w14:paraId="0CA72408" w14:textId="31ADD318" w:rsidR="00BA1BEC" w:rsidRDefault="00BA1BEC" w:rsidP="00BA1BEC">
      <w:pPr>
        <w:pStyle w:val="my"/>
        <w:ind w:leftChars="0" w:left="0"/>
        <w:rPr>
          <w:rFonts w:ascii="Times New Roman" w:hAnsi="Times New Roman" w:hint="eastAsia"/>
        </w:rPr>
      </w:pPr>
      <w:r w:rsidRPr="00BA1BEC">
        <w:rPr>
          <w:rFonts w:ascii="Times New Roman" w:hAnsi="Times New Roman" w:hint="eastAsia"/>
        </w:rPr>
        <w:t>金色文字：与按钮背景图协调</w:t>
      </w:r>
    </w:p>
    <w:p w14:paraId="16293CF6" w14:textId="4E66374B" w:rsidR="00BA1BEC" w:rsidRDefault="00BA1BEC" w:rsidP="00BA1BEC">
      <w:pPr>
        <w:pStyle w:val="ac"/>
        <w:rPr>
          <w:rFonts w:hint="eastAsia"/>
        </w:rPr>
      </w:pPr>
      <w:bookmarkStart w:id="26" w:name="_Toc217914016"/>
      <w:r>
        <w:rPr>
          <w:rFonts w:hint="eastAsia"/>
        </w:rPr>
        <w:t>3.7.2</w:t>
      </w:r>
      <w:r w:rsidRPr="00BA1BEC">
        <w:rPr>
          <w:rFonts w:hint="eastAsia"/>
        </w:rPr>
        <w:t>自定义绘制逻辑</w:t>
      </w:r>
      <w:bookmarkEnd w:id="26"/>
    </w:p>
    <w:p w14:paraId="72710CA9" w14:textId="42640665" w:rsidR="00BA1BEC" w:rsidRPr="00BA1BEC" w:rsidRDefault="00BA1BEC" w:rsidP="00BA1BEC">
      <w:pPr>
        <w:pStyle w:val="my"/>
        <w:ind w:leftChars="0" w:left="0"/>
        <w:rPr>
          <w:rFonts w:ascii="Times New Roman" w:hAnsi="Times New Roman" w:hint="eastAsia"/>
        </w:rPr>
      </w:pPr>
      <w:r w:rsidRPr="00BA1BEC">
        <w:rPr>
          <w:rFonts w:ascii="Times New Roman" w:hAnsi="Times New Roman" w:hint="eastAsia"/>
        </w:rPr>
        <w:t>绘制技术要点：</w:t>
      </w:r>
    </w:p>
    <w:p w14:paraId="6BD83F92" w14:textId="12563BD8" w:rsidR="00BA1BEC" w:rsidRPr="00BA1BEC" w:rsidRDefault="00BA1BEC" w:rsidP="00BA1BEC">
      <w:pPr>
        <w:pStyle w:val="my"/>
        <w:rPr>
          <w:rFonts w:ascii="Times New Roman" w:hAnsi="Times New Roman" w:hint="eastAsia"/>
        </w:rPr>
      </w:pPr>
      <w:r w:rsidRPr="00BA1BEC">
        <w:rPr>
          <w:rFonts w:ascii="Times New Roman" w:hAnsi="Times New Roman" w:hint="eastAsia"/>
        </w:rPr>
        <w:t>抗锯齿：</w:t>
      </w:r>
      <w:proofErr w:type="spellStart"/>
      <w:r w:rsidRPr="00BA1BEC">
        <w:rPr>
          <w:rFonts w:ascii="Times New Roman" w:hAnsi="Times New Roman" w:hint="eastAsia"/>
        </w:rPr>
        <w:t>RenderingHints.VALUE_ANTIALIAS_ON</w:t>
      </w:r>
      <w:proofErr w:type="spellEnd"/>
      <w:r w:rsidRPr="00BA1BEC">
        <w:rPr>
          <w:rFonts w:ascii="Times New Roman" w:hAnsi="Times New Roman" w:hint="eastAsia"/>
        </w:rPr>
        <w:t>使边缘平滑</w:t>
      </w:r>
    </w:p>
    <w:p w14:paraId="78C4CCA5" w14:textId="11427735" w:rsidR="00BA1BEC" w:rsidRPr="00BA1BEC" w:rsidRDefault="00BA1BEC" w:rsidP="00BA1BEC">
      <w:pPr>
        <w:pStyle w:val="my"/>
        <w:rPr>
          <w:rFonts w:ascii="Times New Roman" w:hAnsi="Times New Roman" w:hint="eastAsia"/>
        </w:rPr>
      </w:pPr>
      <w:r w:rsidRPr="00BA1BEC">
        <w:rPr>
          <w:rFonts w:ascii="Times New Roman" w:hAnsi="Times New Roman" w:hint="eastAsia"/>
        </w:rPr>
        <w:t>状态判断：通过</w:t>
      </w:r>
      <w:proofErr w:type="spellStart"/>
      <w:r w:rsidRPr="00BA1BEC">
        <w:rPr>
          <w:rFonts w:ascii="Times New Roman" w:hAnsi="Times New Roman" w:hint="eastAsia"/>
        </w:rPr>
        <w:t>ButtonModel</w:t>
      </w:r>
      <w:proofErr w:type="spellEnd"/>
      <w:r w:rsidRPr="00BA1BEC">
        <w:rPr>
          <w:rFonts w:ascii="Times New Roman" w:hAnsi="Times New Roman" w:hint="eastAsia"/>
        </w:rPr>
        <w:t>获取当前交互状态</w:t>
      </w:r>
    </w:p>
    <w:p w14:paraId="6371B087" w14:textId="3DE3E666" w:rsidR="00BA1BEC" w:rsidRPr="00BA1BEC" w:rsidRDefault="00BA1BEC" w:rsidP="00BA1BEC">
      <w:pPr>
        <w:pStyle w:val="my"/>
        <w:rPr>
          <w:rFonts w:ascii="Times New Roman" w:hAnsi="Times New Roman" w:hint="eastAsia"/>
        </w:rPr>
      </w:pPr>
      <w:r w:rsidRPr="00BA1BEC">
        <w:rPr>
          <w:rFonts w:ascii="Times New Roman" w:hAnsi="Times New Roman" w:hint="eastAsia"/>
        </w:rPr>
        <w:t>图片拉伸：</w:t>
      </w:r>
      <w:proofErr w:type="spellStart"/>
      <w:r w:rsidRPr="00BA1BEC">
        <w:rPr>
          <w:rFonts w:ascii="Times New Roman" w:hAnsi="Times New Roman" w:hint="eastAsia"/>
        </w:rPr>
        <w:t>drawImage</w:t>
      </w:r>
      <w:proofErr w:type="spellEnd"/>
      <w:r w:rsidRPr="00BA1BEC">
        <w:rPr>
          <w:rFonts w:ascii="Times New Roman" w:hAnsi="Times New Roman" w:hint="eastAsia"/>
        </w:rPr>
        <w:t>自动缩放适应按钮大小</w:t>
      </w:r>
    </w:p>
    <w:p w14:paraId="34DF26EF" w14:textId="6B0AAF18" w:rsidR="00BA1BEC" w:rsidRPr="00BA1BEC" w:rsidRDefault="00BA1BEC" w:rsidP="00BA1BEC">
      <w:pPr>
        <w:pStyle w:val="my"/>
        <w:rPr>
          <w:rFonts w:ascii="Times New Roman" w:hAnsi="Times New Roman" w:hint="eastAsia"/>
        </w:rPr>
      </w:pPr>
      <w:r w:rsidRPr="00BA1BEC">
        <w:rPr>
          <w:rFonts w:ascii="Times New Roman" w:hAnsi="Times New Roman" w:hint="eastAsia"/>
        </w:rPr>
        <w:t>文字居中：精确计算文字位置</w:t>
      </w:r>
    </w:p>
    <w:p w14:paraId="63139472" w14:textId="77777777" w:rsidR="00BA1BEC" w:rsidRDefault="00BA1BEC" w:rsidP="00BA1BEC">
      <w:pPr>
        <w:pStyle w:val="my"/>
        <w:ind w:leftChars="0" w:left="0" w:firstLineChars="200" w:firstLine="480"/>
        <w:rPr>
          <w:rFonts w:ascii="Times New Roman" w:hAnsi="Times New Roman"/>
        </w:rPr>
      </w:pPr>
      <w:r w:rsidRPr="00BA1BEC">
        <w:rPr>
          <w:rFonts w:ascii="Times New Roman" w:hAnsi="Times New Roman" w:hint="eastAsia"/>
        </w:rPr>
        <w:t>资源释放：</w:t>
      </w:r>
      <w:r w:rsidRPr="00BA1BEC">
        <w:rPr>
          <w:rFonts w:ascii="Times New Roman" w:hAnsi="Times New Roman" w:hint="eastAsia"/>
        </w:rPr>
        <w:t>Graphics2D.dispose()</w:t>
      </w:r>
      <w:r w:rsidRPr="00BA1BEC">
        <w:rPr>
          <w:rFonts w:ascii="Times New Roman" w:hAnsi="Times New Roman" w:hint="eastAsia"/>
        </w:rPr>
        <w:t>避免内存泄漏</w:t>
      </w:r>
    </w:p>
    <w:p w14:paraId="15D37F95" w14:textId="77777777" w:rsidR="00BA1BEC" w:rsidRDefault="00BA1BEC" w:rsidP="00BA1BEC">
      <w:pPr>
        <w:pStyle w:val="my"/>
        <w:ind w:leftChars="0" w:left="0" w:firstLineChars="200" w:firstLine="480"/>
        <w:rPr>
          <w:rFonts w:ascii="Times New Roman" w:hAnsi="Times New Roman"/>
        </w:rPr>
      </w:pPr>
    </w:p>
    <w:p w14:paraId="398CB3DE" w14:textId="6FE579EF" w:rsidR="00BA1BEC" w:rsidRPr="009E0AC5" w:rsidRDefault="00BA1BEC" w:rsidP="00BA1BEC">
      <w:pPr>
        <w:pStyle w:val="my"/>
        <w:ind w:leftChars="0" w:left="0" w:firstLineChars="200" w:firstLine="480"/>
        <w:rPr>
          <w:rFonts w:ascii="Times New Roman" w:hAnsi="Times New Roman" w:hint="eastAsia"/>
        </w:rPr>
        <w:sectPr w:rsidR="00BA1BEC" w:rsidRPr="009E0AC5" w:rsidSect="00BA1BEC">
          <w:headerReference w:type="default" r:id="rId21"/>
          <w:pgSz w:w="11906" w:h="16838"/>
          <w:pgMar w:top="1440" w:right="1800" w:bottom="1440" w:left="1800" w:header="851" w:footer="992" w:gutter="0"/>
          <w:cols w:space="425"/>
          <w:docGrid w:type="lines" w:linePitch="312"/>
        </w:sectPr>
      </w:pPr>
    </w:p>
    <w:p w14:paraId="7B8B2A41" w14:textId="77777777" w:rsidR="00C804FE" w:rsidRPr="00BA1BEC" w:rsidRDefault="00C804FE" w:rsidP="00BA1BEC">
      <w:pPr>
        <w:pStyle w:val="my"/>
        <w:ind w:leftChars="0" w:left="0"/>
        <w:rPr>
          <w:rFonts w:ascii="Times New Roman" w:hAnsi="Times New Roman"/>
        </w:rPr>
      </w:pPr>
    </w:p>
    <w:p w14:paraId="341B5E12" w14:textId="77C56E4D" w:rsidR="00AA5F10" w:rsidRPr="009E0AC5" w:rsidRDefault="00AA5F10" w:rsidP="000D25EF">
      <w:pPr>
        <w:pStyle w:val="a8"/>
        <w:rPr>
          <w:rFonts w:hint="eastAsia"/>
        </w:rPr>
      </w:pPr>
      <w:bookmarkStart w:id="27" w:name="_Toc217914017"/>
      <w:r w:rsidRPr="009E0AC5">
        <w:rPr>
          <w:rFonts w:hint="eastAsia"/>
        </w:rPr>
        <w:t>第</w:t>
      </w:r>
      <w:r w:rsidR="00CD49A2" w:rsidRPr="009E0AC5">
        <w:rPr>
          <w:rFonts w:hint="eastAsia"/>
        </w:rPr>
        <w:t>四</w:t>
      </w:r>
      <w:r w:rsidRPr="009E0AC5">
        <w:rPr>
          <w:rFonts w:hint="eastAsia"/>
        </w:rPr>
        <w:t>章</w:t>
      </w:r>
      <w:r w:rsidRPr="009E0AC5">
        <w:rPr>
          <w:rFonts w:hint="eastAsia"/>
        </w:rPr>
        <w:t xml:space="preserve"> </w:t>
      </w:r>
      <w:r w:rsidR="00A27559">
        <w:rPr>
          <w:rFonts w:hint="eastAsia"/>
        </w:rPr>
        <w:t>系统实现</w:t>
      </w:r>
      <w:bookmarkEnd w:id="27"/>
    </w:p>
    <w:p w14:paraId="2E4F7034" w14:textId="69E1B8E5" w:rsidR="00C05E42" w:rsidRDefault="002F51F8" w:rsidP="000D25EF">
      <w:pPr>
        <w:pStyle w:val="aa"/>
      </w:pPr>
      <w:bookmarkStart w:id="28" w:name="_Toc217914018"/>
      <w:r w:rsidRPr="009E0AC5">
        <w:rPr>
          <w:rFonts w:hint="eastAsia"/>
        </w:rPr>
        <w:t>第一节</w:t>
      </w:r>
      <w:r w:rsidR="00181ED4">
        <w:rPr>
          <w:rFonts w:hint="eastAsia"/>
        </w:rPr>
        <w:t xml:space="preserve"> </w:t>
      </w:r>
      <w:r w:rsidR="00A27559">
        <w:rPr>
          <w:rFonts w:hint="eastAsia"/>
        </w:rPr>
        <w:t>关键问题实现</w:t>
      </w:r>
      <w:bookmarkEnd w:id="28"/>
    </w:p>
    <w:p w14:paraId="3016EB96" w14:textId="6251825A" w:rsidR="00855930" w:rsidRDefault="00617FED" w:rsidP="00617FED">
      <w:pPr>
        <w:pStyle w:val="ac"/>
        <w:spacing w:before="0" w:after="0"/>
        <w:rPr>
          <w:rFonts w:hint="eastAsia"/>
        </w:rPr>
      </w:pPr>
      <w:bookmarkStart w:id="29" w:name="_Toc217914019"/>
      <w:r>
        <w:rPr>
          <w:rFonts w:hint="eastAsia"/>
        </w:rPr>
        <w:t>4.1.</w:t>
      </w:r>
      <w:r w:rsidR="00855930">
        <w:rPr>
          <w:rFonts w:hint="eastAsia"/>
        </w:rPr>
        <w:t xml:space="preserve">1. </w:t>
      </w:r>
      <w:proofErr w:type="spellStart"/>
      <w:r w:rsidR="00855930">
        <w:rPr>
          <w:rFonts w:hint="eastAsia"/>
        </w:rPr>
        <w:t>SwingUtilities.invokeLater</w:t>
      </w:r>
      <w:proofErr w:type="spellEnd"/>
      <w:r w:rsidR="00855930">
        <w:rPr>
          <w:rFonts w:hint="eastAsia"/>
        </w:rPr>
        <w:t>安全更新</w:t>
      </w:r>
      <w:r w:rsidR="00855930">
        <w:rPr>
          <w:rFonts w:hint="eastAsia"/>
        </w:rPr>
        <w:t>UI</w:t>
      </w:r>
      <w:bookmarkEnd w:id="29"/>
    </w:p>
    <w:p w14:paraId="7A58A4B8" w14:textId="3D385DDC" w:rsidR="00855930" w:rsidRDefault="00617FED" w:rsidP="00617FED">
      <w:pPr>
        <w:pStyle w:val="my"/>
        <w:ind w:leftChars="0" w:left="0"/>
        <w:rPr>
          <w:rFonts w:hint="eastAsia"/>
        </w:rPr>
      </w:pPr>
      <w:r>
        <w:rPr>
          <w:rFonts w:hint="eastAsia"/>
        </w:rPr>
        <w:t>1.</w:t>
      </w:r>
      <w:r w:rsidR="00855930">
        <w:rPr>
          <w:rFonts w:hint="eastAsia"/>
        </w:rPr>
        <w:t>问题背景：</w:t>
      </w:r>
    </w:p>
    <w:p w14:paraId="57A77302" w14:textId="367592AB" w:rsidR="00855930" w:rsidRDefault="00855930" w:rsidP="00617FED">
      <w:pPr>
        <w:pStyle w:val="my"/>
        <w:ind w:leftChars="0" w:left="0"/>
        <w:rPr>
          <w:rFonts w:hint="eastAsia"/>
        </w:rPr>
      </w:pPr>
      <w:r>
        <w:rPr>
          <w:rFonts w:hint="eastAsia"/>
        </w:rPr>
        <w:t>在多线程游戏开发中，Java Swing的UI组件不是线程安全的。本项目涉及多个并发场景：AI计算线程、网络消息接收线程、倒计时计时器线程等。如果不加控制，这些后台线程直接操作UI组件会导致数据竞争、界面错乱甚至程序崩溃。</w:t>
      </w:r>
    </w:p>
    <w:p w14:paraId="4DF3EC97" w14:textId="2C355ACA" w:rsidR="00855930" w:rsidRDefault="00617FED" w:rsidP="00617FED">
      <w:pPr>
        <w:pStyle w:val="my"/>
        <w:ind w:leftChars="0" w:left="0"/>
        <w:rPr>
          <w:rFonts w:hint="eastAsia"/>
        </w:rPr>
      </w:pPr>
      <w:r>
        <w:rPr>
          <w:rFonts w:hint="eastAsia"/>
        </w:rPr>
        <w:t>2.</w:t>
      </w:r>
      <w:r w:rsidR="00855930">
        <w:rPr>
          <w:rFonts w:hint="eastAsia"/>
        </w:rPr>
        <w:t>解决方案：</w:t>
      </w:r>
    </w:p>
    <w:p w14:paraId="1479B298" w14:textId="21C84708" w:rsidR="00AA4230" w:rsidRDefault="00855930" w:rsidP="00617FED">
      <w:pPr>
        <w:pStyle w:val="my"/>
        <w:ind w:leftChars="0" w:left="0"/>
      </w:pPr>
      <w:r>
        <w:rPr>
          <w:rFonts w:hint="eastAsia"/>
        </w:rPr>
        <w:t>采用</w:t>
      </w:r>
      <w:proofErr w:type="spellStart"/>
      <w:r>
        <w:rPr>
          <w:rFonts w:hint="eastAsia"/>
        </w:rPr>
        <w:t>SwingUtilities.invokeLater</w:t>
      </w:r>
      <w:proofErr w:type="spellEnd"/>
      <w:r>
        <w:rPr>
          <w:rFonts w:hint="eastAsia"/>
        </w:rPr>
        <w:t>()机制，确保所有UI更新都在事件分发线程（EDT）中执行。具体实现策略如下：</w:t>
      </w:r>
    </w:p>
    <w:p w14:paraId="69FCFFF0" w14:textId="77777777" w:rsidR="00855930" w:rsidRDefault="00855930" w:rsidP="00617FED">
      <w:pPr>
        <w:pStyle w:val="my"/>
        <w:ind w:leftChars="0" w:left="0" w:firstLine="420"/>
        <w:rPr>
          <w:rFonts w:hint="eastAsia"/>
        </w:rPr>
      </w:pPr>
      <w:r>
        <w:rPr>
          <w:rFonts w:hint="eastAsia"/>
        </w:rPr>
        <w:t>// 示例：AI计算线程安全更新UI</w:t>
      </w:r>
    </w:p>
    <w:p w14:paraId="29F39380" w14:textId="77777777" w:rsidR="00855930" w:rsidRDefault="00855930" w:rsidP="00617FED">
      <w:pPr>
        <w:pStyle w:val="my"/>
        <w:ind w:leftChars="0" w:left="0" w:firstLine="420"/>
        <w:rPr>
          <w:rFonts w:hint="eastAsia"/>
        </w:rPr>
      </w:pPr>
      <w:r>
        <w:rPr>
          <w:rFonts w:hint="eastAsia"/>
        </w:rPr>
        <w:t xml:space="preserve">new </w:t>
      </w:r>
      <w:proofErr w:type="gramStart"/>
      <w:r>
        <w:rPr>
          <w:rFonts w:hint="eastAsia"/>
        </w:rPr>
        <w:t>Thread(</w:t>
      </w:r>
      <w:proofErr w:type="gramEnd"/>
      <w:r>
        <w:rPr>
          <w:rFonts w:hint="eastAsia"/>
        </w:rPr>
        <w:t>() -&gt; {</w:t>
      </w:r>
    </w:p>
    <w:p w14:paraId="006E4BE7" w14:textId="77777777" w:rsidR="00855930" w:rsidRDefault="00855930" w:rsidP="00855930">
      <w:pPr>
        <w:pStyle w:val="my"/>
        <w:rPr>
          <w:rFonts w:hint="eastAsia"/>
        </w:rPr>
      </w:pPr>
      <w:r>
        <w:rPr>
          <w:rFonts w:hint="eastAsia"/>
        </w:rPr>
        <w:t xml:space="preserve">    </w:t>
      </w:r>
      <w:proofErr w:type="gramStart"/>
      <w:r>
        <w:rPr>
          <w:rFonts w:hint="eastAsia"/>
        </w:rPr>
        <w:t>int[</w:t>
      </w:r>
      <w:proofErr w:type="gramEnd"/>
      <w:r>
        <w:rPr>
          <w:rFonts w:hint="eastAsia"/>
        </w:rPr>
        <w:t xml:space="preserve">] move = </w:t>
      </w:r>
      <w:proofErr w:type="spellStart"/>
      <w:r>
        <w:rPr>
          <w:rFonts w:hint="eastAsia"/>
        </w:rPr>
        <w:t>aiPlayer.computeAIMove</w:t>
      </w:r>
      <w:proofErr w:type="spellEnd"/>
      <w:r>
        <w:rPr>
          <w:rFonts w:hint="eastAsia"/>
        </w:rPr>
        <w:t xml:space="preserve">(board, </w:t>
      </w:r>
      <w:proofErr w:type="spellStart"/>
      <w:r>
        <w:rPr>
          <w:rFonts w:hint="eastAsia"/>
        </w:rPr>
        <w:t>aiColor</w:t>
      </w:r>
      <w:proofErr w:type="spellEnd"/>
      <w:r>
        <w:rPr>
          <w:rFonts w:hint="eastAsia"/>
        </w:rPr>
        <w:t>);</w:t>
      </w:r>
    </w:p>
    <w:p w14:paraId="22628B73" w14:textId="77777777" w:rsidR="00855930" w:rsidRDefault="00855930" w:rsidP="00855930">
      <w:pPr>
        <w:pStyle w:val="my"/>
        <w:rPr>
          <w:rFonts w:hint="eastAsia"/>
        </w:rPr>
      </w:pPr>
      <w:r>
        <w:rPr>
          <w:rFonts w:hint="eastAsia"/>
        </w:rPr>
        <w:t xml:space="preserve">    </w:t>
      </w:r>
      <w:proofErr w:type="spellStart"/>
      <w:r>
        <w:rPr>
          <w:rFonts w:hint="eastAsia"/>
        </w:rPr>
        <w:t>SwingUtilities.invokeLater</w:t>
      </w:r>
      <w:proofErr w:type="spellEnd"/>
      <w:r>
        <w:rPr>
          <w:rFonts w:hint="eastAsia"/>
        </w:rPr>
        <w:t>(() -&gt; {</w:t>
      </w:r>
    </w:p>
    <w:p w14:paraId="398C8CE7" w14:textId="77777777" w:rsidR="00855930" w:rsidRDefault="00855930" w:rsidP="00855930">
      <w:pPr>
        <w:pStyle w:val="my"/>
        <w:rPr>
          <w:rFonts w:hint="eastAsia"/>
        </w:rPr>
      </w:pPr>
      <w:r>
        <w:rPr>
          <w:rFonts w:hint="eastAsia"/>
        </w:rPr>
        <w:t xml:space="preserve">        if </w:t>
      </w:r>
      <w:proofErr w:type="gramStart"/>
      <w:r>
        <w:rPr>
          <w:rFonts w:hint="eastAsia"/>
        </w:rPr>
        <w:t>(!flag</w:t>
      </w:r>
      <w:proofErr w:type="gramEnd"/>
      <w:r>
        <w:rPr>
          <w:rFonts w:hint="eastAsia"/>
        </w:rPr>
        <w:t>) {</w:t>
      </w:r>
    </w:p>
    <w:p w14:paraId="60063BE4" w14:textId="77777777" w:rsidR="00855930" w:rsidRDefault="00855930" w:rsidP="00855930">
      <w:pPr>
        <w:pStyle w:val="my"/>
        <w:rPr>
          <w:rFonts w:hint="eastAsia"/>
        </w:rPr>
      </w:pPr>
      <w:r>
        <w:rPr>
          <w:rFonts w:hint="eastAsia"/>
        </w:rPr>
        <w:t xml:space="preserve">            </w:t>
      </w:r>
      <w:proofErr w:type="spellStart"/>
      <w:r>
        <w:rPr>
          <w:rFonts w:hint="eastAsia"/>
        </w:rPr>
        <w:t>userputchess</w:t>
      </w:r>
      <w:proofErr w:type="spellEnd"/>
      <w:r>
        <w:rPr>
          <w:rFonts w:hint="eastAsia"/>
        </w:rPr>
        <w:t>(</w:t>
      </w:r>
      <w:proofErr w:type="gramStart"/>
      <w:r>
        <w:rPr>
          <w:rFonts w:hint="eastAsia"/>
        </w:rPr>
        <w:t>move[</w:t>
      </w:r>
      <w:proofErr w:type="gramEnd"/>
      <w:r>
        <w:rPr>
          <w:rFonts w:hint="eastAsia"/>
        </w:rPr>
        <w:t xml:space="preserve">0], </w:t>
      </w:r>
      <w:proofErr w:type="gramStart"/>
      <w:r>
        <w:rPr>
          <w:rFonts w:hint="eastAsia"/>
        </w:rPr>
        <w:t>move[</w:t>
      </w:r>
      <w:proofErr w:type="gramEnd"/>
      <w:r>
        <w:rPr>
          <w:rFonts w:hint="eastAsia"/>
        </w:rPr>
        <w:t>1]);</w:t>
      </w:r>
    </w:p>
    <w:p w14:paraId="6A348460" w14:textId="77777777" w:rsidR="00855930" w:rsidRDefault="00855930" w:rsidP="00855930">
      <w:pPr>
        <w:pStyle w:val="my"/>
        <w:rPr>
          <w:rFonts w:hint="eastAsia"/>
        </w:rPr>
      </w:pPr>
      <w:r>
        <w:rPr>
          <w:rFonts w:hint="eastAsia"/>
        </w:rPr>
        <w:t xml:space="preserve">        }</w:t>
      </w:r>
    </w:p>
    <w:p w14:paraId="7BC73BF3" w14:textId="77777777" w:rsidR="00855930" w:rsidRDefault="00855930" w:rsidP="00855930">
      <w:pPr>
        <w:pStyle w:val="my"/>
        <w:rPr>
          <w:rFonts w:hint="eastAsia"/>
        </w:rPr>
      </w:pPr>
      <w:r>
        <w:rPr>
          <w:rFonts w:hint="eastAsia"/>
        </w:rPr>
        <w:t xml:space="preserve">    });</w:t>
      </w:r>
    </w:p>
    <w:p w14:paraId="1CFBF329" w14:textId="15E8C383" w:rsidR="00855930" w:rsidRDefault="00855930" w:rsidP="00617FED">
      <w:pPr>
        <w:pStyle w:val="my"/>
        <w:rPr>
          <w:rFonts w:hint="eastAsia"/>
        </w:rPr>
      </w:pPr>
      <w:r>
        <w:rPr>
          <w:rFonts w:hint="eastAsia"/>
        </w:rPr>
        <w:t>}</w:t>
      </w:r>
      <w:proofErr w:type="gramStart"/>
      <w:r>
        <w:rPr>
          <w:rFonts w:hint="eastAsia"/>
        </w:rPr>
        <w:t>).start</w:t>
      </w:r>
      <w:proofErr w:type="gramEnd"/>
      <w:r>
        <w:rPr>
          <w:rFonts w:hint="eastAsia"/>
        </w:rPr>
        <w:t>();</w:t>
      </w:r>
    </w:p>
    <w:p w14:paraId="08AC2598" w14:textId="77777777" w:rsidR="00855930" w:rsidRDefault="00855930" w:rsidP="00855930">
      <w:pPr>
        <w:pStyle w:val="my"/>
        <w:rPr>
          <w:rFonts w:hint="eastAsia"/>
        </w:rPr>
      </w:pPr>
      <w:r>
        <w:rPr>
          <w:rFonts w:hint="eastAsia"/>
        </w:rPr>
        <w:t>// 示例：网络消息处理安全更新UI</w:t>
      </w:r>
    </w:p>
    <w:p w14:paraId="4F2AE673" w14:textId="77777777" w:rsidR="00855930" w:rsidRDefault="00855930" w:rsidP="00855930">
      <w:pPr>
        <w:pStyle w:val="my"/>
        <w:rPr>
          <w:rFonts w:hint="eastAsia"/>
        </w:rPr>
      </w:pPr>
      <w:r>
        <w:rPr>
          <w:rFonts w:hint="eastAsia"/>
        </w:rPr>
        <w:t xml:space="preserve">private void </w:t>
      </w:r>
      <w:proofErr w:type="spellStart"/>
      <w:proofErr w:type="gramStart"/>
      <w:r>
        <w:rPr>
          <w:rFonts w:hint="eastAsia"/>
        </w:rPr>
        <w:t>processServerMessage</w:t>
      </w:r>
      <w:proofErr w:type="spellEnd"/>
      <w:r>
        <w:rPr>
          <w:rFonts w:hint="eastAsia"/>
        </w:rPr>
        <w:t>(</w:t>
      </w:r>
      <w:proofErr w:type="gramEnd"/>
      <w:r>
        <w:rPr>
          <w:rFonts w:hint="eastAsia"/>
        </w:rPr>
        <w:t>String message) {</w:t>
      </w:r>
    </w:p>
    <w:p w14:paraId="3BD7A664" w14:textId="77777777" w:rsidR="00855930" w:rsidRDefault="00855930" w:rsidP="00855930">
      <w:pPr>
        <w:pStyle w:val="my"/>
        <w:rPr>
          <w:rFonts w:hint="eastAsia"/>
        </w:rPr>
      </w:pPr>
      <w:r>
        <w:rPr>
          <w:rFonts w:hint="eastAsia"/>
        </w:rPr>
        <w:t xml:space="preserve">    </w:t>
      </w:r>
      <w:proofErr w:type="spellStart"/>
      <w:r>
        <w:rPr>
          <w:rFonts w:hint="eastAsia"/>
        </w:rPr>
        <w:t>SwingUtilities.invokeLater</w:t>
      </w:r>
      <w:proofErr w:type="spellEnd"/>
      <w:r>
        <w:rPr>
          <w:rFonts w:hint="eastAsia"/>
        </w:rPr>
        <w:t>(() -&gt; {</w:t>
      </w:r>
    </w:p>
    <w:p w14:paraId="5B171149" w14:textId="77777777" w:rsidR="00855930" w:rsidRDefault="00855930" w:rsidP="00855930">
      <w:pPr>
        <w:pStyle w:val="my"/>
        <w:rPr>
          <w:rFonts w:hint="eastAsia"/>
        </w:rPr>
      </w:pPr>
      <w:r>
        <w:rPr>
          <w:rFonts w:hint="eastAsia"/>
        </w:rPr>
        <w:t xml:space="preserve">        switch (</w:t>
      </w:r>
      <w:proofErr w:type="spellStart"/>
      <w:r>
        <w:rPr>
          <w:rFonts w:hint="eastAsia"/>
        </w:rPr>
        <w:t>messageType</w:t>
      </w:r>
      <w:proofErr w:type="spellEnd"/>
      <w:r>
        <w:rPr>
          <w:rFonts w:hint="eastAsia"/>
        </w:rPr>
        <w:t>) {</w:t>
      </w:r>
    </w:p>
    <w:p w14:paraId="1EFEF7E3" w14:textId="77777777" w:rsidR="00855930" w:rsidRDefault="00855930" w:rsidP="00855930">
      <w:pPr>
        <w:pStyle w:val="my"/>
        <w:rPr>
          <w:rFonts w:hint="eastAsia"/>
        </w:rPr>
      </w:pPr>
      <w:r>
        <w:rPr>
          <w:rFonts w:hint="eastAsia"/>
        </w:rPr>
        <w:t xml:space="preserve">            case "MOVE":</w:t>
      </w:r>
    </w:p>
    <w:p w14:paraId="36787530" w14:textId="77777777" w:rsidR="00855930" w:rsidRDefault="00855930" w:rsidP="00855930">
      <w:pPr>
        <w:pStyle w:val="my"/>
        <w:rPr>
          <w:rFonts w:hint="eastAsia"/>
        </w:rPr>
      </w:pPr>
      <w:r>
        <w:rPr>
          <w:rFonts w:hint="eastAsia"/>
        </w:rPr>
        <w:t xml:space="preserve">                </w:t>
      </w:r>
      <w:proofErr w:type="spellStart"/>
      <w:r>
        <w:rPr>
          <w:rFonts w:hint="eastAsia"/>
        </w:rPr>
        <w:t>Cont.getInstance</w:t>
      </w:r>
      <w:proofErr w:type="spellEnd"/>
      <w:r>
        <w:rPr>
          <w:rFonts w:hint="eastAsia"/>
        </w:rPr>
        <w:t>(</w:t>
      </w:r>
      <w:proofErr w:type="gramStart"/>
      <w:r>
        <w:rPr>
          <w:rFonts w:hint="eastAsia"/>
        </w:rPr>
        <w:t>).</w:t>
      </w:r>
      <w:proofErr w:type="spellStart"/>
      <w:r>
        <w:rPr>
          <w:rFonts w:hint="eastAsia"/>
        </w:rPr>
        <w:t>processNetworkMove</w:t>
      </w:r>
      <w:proofErr w:type="spellEnd"/>
      <w:proofErr w:type="gramEnd"/>
      <w:r>
        <w:rPr>
          <w:rFonts w:hint="eastAsia"/>
        </w:rPr>
        <w:t xml:space="preserve">(row, col, </w:t>
      </w:r>
      <w:r>
        <w:rPr>
          <w:rFonts w:hint="eastAsia"/>
        </w:rPr>
        <w:lastRenderedPageBreak/>
        <w:t>color);</w:t>
      </w:r>
    </w:p>
    <w:p w14:paraId="46349558" w14:textId="77777777" w:rsidR="00855930" w:rsidRDefault="00855930" w:rsidP="00855930">
      <w:pPr>
        <w:pStyle w:val="my"/>
        <w:rPr>
          <w:rFonts w:hint="eastAsia"/>
        </w:rPr>
      </w:pPr>
      <w:r>
        <w:rPr>
          <w:rFonts w:hint="eastAsia"/>
        </w:rPr>
        <w:t xml:space="preserve">                break;</w:t>
      </w:r>
    </w:p>
    <w:p w14:paraId="6A5221D0" w14:textId="77777777" w:rsidR="00855930" w:rsidRDefault="00855930" w:rsidP="00855930">
      <w:pPr>
        <w:pStyle w:val="my"/>
        <w:rPr>
          <w:rFonts w:hint="eastAsia"/>
        </w:rPr>
      </w:pPr>
      <w:r>
        <w:rPr>
          <w:rFonts w:hint="eastAsia"/>
        </w:rPr>
        <w:t xml:space="preserve">            // 其他消息类型...</w:t>
      </w:r>
    </w:p>
    <w:p w14:paraId="6BE82863" w14:textId="77777777" w:rsidR="00855930" w:rsidRDefault="00855930" w:rsidP="00855930">
      <w:pPr>
        <w:pStyle w:val="my"/>
        <w:rPr>
          <w:rFonts w:hint="eastAsia"/>
        </w:rPr>
      </w:pPr>
      <w:r>
        <w:rPr>
          <w:rFonts w:hint="eastAsia"/>
        </w:rPr>
        <w:t xml:space="preserve">        }</w:t>
      </w:r>
    </w:p>
    <w:p w14:paraId="44625986" w14:textId="77777777" w:rsidR="00855930" w:rsidRDefault="00855930" w:rsidP="00855930">
      <w:pPr>
        <w:pStyle w:val="my"/>
        <w:rPr>
          <w:rFonts w:hint="eastAsia"/>
        </w:rPr>
      </w:pPr>
      <w:r>
        <w:rPr>
          <w:rFonts w:hint="eastAsia"/>
        </w:rPr>
        <w:t xml:space="preserve">    });</w:t>
      </w:r>
    </w:p>
    <w:p w14:paraId="699B849B" w14:textId="77777777" w:rsidR="00617FED" w:rsidRDefault="00855930" w:rsidP="00617FED">
      <w:pPr>
        <w:pStyle w:val="my"/>
      </w:pPr>
      <w:r>
        <w:rPr>
          <w:rFonts w:hint="eastAsia"/>
        </w:rPr>
        <w:t>}</w:t>
      </w:r>
    </w:p>
    <w:p w14:paraId="3A952313" w14:textId="1C556A8C" w:rsidR="00855930" w:rsidRDefault="00617FED" w:rsidP="00617FED">
      <w:pPr>
        <w:pStyle w:val="my"/>
        <w:ind w:leftChars="0" w:left="0"/>
        <w:rPr>
          <w:rFonts w:hint="eastAsia"/>
        </w:rPr>
      </w:pPr>
      <w:r>
        <w:rPr>
          <w:rFonts w:hint="eastAsia"/>
        </w:rPr>
        <w:t>3.</w:t>
      </w:r>
      <w:r w:rsidR="00855930">
        <w:rPr>
          <w:rFonts w:hint="eastAsia"/>
        </w:rPr>
        <w:t>技术要点：</w:t>
      </w:r>
    </w:p>
    <w:p w14:paraId="7A72189E" w14:textId="13E55128" w:rsidR="00855930" w:rsidRDefault="00855930" w:rsidP="00617FED">
      <w:pPr>
        <w:pStyle w:val="my"/>
        <w:ind w:leftChars="0" w:left="0"/>
        <w:rPr>
          <w:rFonts w:hint="eastAsia"/>
        </w:rPr>
      </w:pPr>
      <w:r>
        <w:rPr>
          <w:rFonts w:hint="eastAsia"/>
        </w:rPr>
        <w:t>线程检测：关键操作前检查当前线程，确保UI操作在EDT中</w:t>
      </w:r>
    </w:p>
    <w:p w14:paraId="2CFF1E52" w14:textId="5F672C45" w:rsidR="00855930" w:rsidRDefault="00855930" w:rsidP="00617FED">
      <w:pPr>
        <w:pStyle w:val="my"/>
        <w:ind w:leftChars="0" w:left="0"/>
        <w:rPr>
          <w:rFonts w:hint="eastAsia"/>
        </w:rPr>
      </w:pPr>
      <w:r>
        <w:rPr>
          <w:rFonts w:hint="eastAsia"/>
        </w:rPr>
        <w:t>异步非阻塞：</w:t>
      </w:r>
      <w:proofErr w:type="spellStart"/>
      <w:r>
        <w:rPr>
          <w:rFonts w:hint="eastAsia"/>
        </w:rPr>
        <w:t>invokeLater</w:t>
      </w:r>
      <w:proofErr w:type="spellEnd"/>
      <w:r>
        <w:rPr>
          <w:rFonts w:hint="eastAsia"/>
        </w:rPr>
        <w:t>将任务放入EDT队列后立即返回，不阻塞工作线程</w:t>
      </w:r>
    </w:p>
    <w:p w14:paraId="3DBC595C" w14:textId="141A2A83" w:rsidR="00855930" w:rsidRDefault="00855930" w:rsidP="00617FED">
      <w:pPr>
        <w:pStyle w:val="my"/>
        <w:ind w:leftChars="0" w:left="0"/>
        <w:rPr>
          <w:rFonts w:hint="eastAsia"/>
        </w:rPr>
      </w:pPr>
      <w:r>
        <w:rPr>
          <w:rFonts w:hint="eastAsia"/>
        </w:rPr>
        <w:t>状态一致性：通过synchronized</w:t>
      </w:r>
      <w:proofErr w:type="gramStart"/>
      <w:r>
        <w:rPr>
          <w:rFonts w:hint="eastAsia"/>
        </w:rPr>
        <w:t>锁保护</w:t>
      </w:r>
      <w:proofErr w:type="gramEnd"/>
      <w:r>
        <w:rPr>
          <w:rFonts w:hint="eastAsia"/>
        </w:rPr>
        <w:t>共享数据，</w:t>
      </w:r>
      <w:proofErr w:type="gramStart"/>
      <w:r>
        <w:rPr>
          <w:rFonts w:hint="eastAsia"/>
        </w:rPr>
        <w:t>避免竞态条件</w:t>
      </w:r>
      <w:proofErr w:type="gramEnd"/>
    </w:p>
    <w:p w14:paraId="42D2153F" w14:textId="7DBCF124" w:rsidR="00855930" w:rsidRDefault="00855930" w:rsidP="00617FED">
      <w:pPr>
        <w:pStyle w:val="my"/>
        <w:ind w:leftChars="0" w:left="0"/>
      </w:pPr>
      <w:r>
        <w:rPr>
          <w:rFonts w:hint="eastAsia"/>
        </w:rPr>
        <w:t>效果：实现了多线程环境下的UI安全更新，AI思考、网络通信、倒计时等后台操作完全不影响界面响应性。</w:t>
      </w:r>
    </w:p>
    <w:p w14:paraId="1D45C995" w14:textId="108FB625" w:rsidR="00855930" w:rsidRDefault="00617FED" w:rsidP="00617FED">
      <w:pPr>
        <w:pStyle w:val="ac"/>
        <w:spacing w:before="0" w:after="0"/>
        <w:rPr>
          <w:rFonts w:hint="eastAsia"/>
        </w:rPr>
      </w:pPr>
      <w:bookmarkStart w:id="30" w:name="_Toc217914020"/>
      <w:r>
        <w:rPr>
          <w:rFonts w:hint="eastAsia"/>
        </w:rPr>
        <w:t>4.1.</w:t>
      </w:r>
      <w:r w:rsidR="00855930">
        <w:rPr>
          <w:rFonts w:hint="eastAsia"/>
        </w:rPr>
        <w:t xml:space="preserve">2. </w:t>
      </w:r>
      <w:r w:rsidR="00855930">
        <w:rPr>
          <w:rFonts w:hint="eastAsia"/>
        </w:rPr>
        <w:t>联网悔棋的双方交互流程</w:t>
      </w:r>
      <w:bookmarkEnd w:id="30"/>
    </w:p>
    <w:p w14:paraId="19532269" w14:textId="0C40BDA3" w:rsidR="00855930" w:rsidRDefault="00617FED" w:rsidP="00617FED">
      <w:pPr>
        <w:pStyle w:val="my"/>
        <w:ind w:leftChars="0" w:left="0"/>
        <w:rPr>
          <w:rFonts w:hint="eastAsia"/>
        </w:rPr>
      </w:pPr>
      <w:r>
        <w:rPr>
          <w:rFonts w:hint="eastAsia"/>
        </w:rPr>
        <w:t>1.</w:t>
      </w:r>
      <w:r w:rsidR="00855930">
        <w:rPr>
          <w:rFonts w:hint="eastAsia"/>
        </w:rPr>
        <w:t>问题背景：</w:t>
      </w:r>
    </w:p>
    <w:p w14:paraId="50C97E70" w14:textId="255BE259" w:rsidR="00855930" w:rsidRDefault="00855930" w:rsidP="00617FED">
      <w:pPr>
        <w:pStyle w:val="my"/>
        <w:ind w:leftChars="0" w:left="0"/>
      </w:pPr>
      <w:r>
        <w:rPr>
          <w:rFonts w:hint="eastAsia"/>
        </w:rPr>
        <w:t>单机悔棋只需回退本地状态，但联网对战需要双方状态同步。难点在于：①协议设计要简洁高效；②处理网络延迟；③避免状态不一致；④提供友好的用户交互。</w:t>
      </w:r>
    </w:p>
    <w:p w14:paraId="6AE638C2" w14:textId="229905FC" w:rsidR="00617FED" w:rsidRDefault="00617FED" w:rsidP="00617FED">
      <w:pPr>
        <w:pStyle w:val="my"/>
        <w:ind w:leftChars="0" w:left="0"/>
        <w:rPr>
          <w:rFonts w:hint="eastAsia"/>
        </w:rPr>
      </w:pPr>
      <w:r>
        <w:rPr>
          <w:rFonts w:hint="eastAsia"/>
        </w:rPr>
        <w:t>2.交互流程：</w:t>
      </w:r>
    </w:p>
    <w:p w14:paraId="035C9DB4" w14:textId="0C58D2BB" w:rsidR="00855930" w:rsidRDefault="00855930" w:rsidP="00617FED">
      <w:pPr>
        <w:pStyle w:val="my"/>
        <w:numPr>
          <w:ilvl w:val="0"/>
          <w:numId w:val="29"/>
        </w:numPr>
        <w:ind w:leftChars="0"/>
        <w:rPr>
          <w:rFonts w:hint="eastAsia"/>
        </w:rPr>
      </w:pPr>
      <w:r>
        <w:rPr>
          <w:rFonts w:hint="eastAsia"/>
        </w:rPr>
        <w:t>发起方流程：</w:t>
      </w:r>
    </w:p>
    <w:p w14:paraId="0304D438" w14:textId="49FBF1B9" w:rsidR="00855930" w:rsidRDefault="00855930" w:rsidP="00617FED">
      <w:pPr>
        <w:pStyle w:val="my"/>
        <w:rPr>
          <w:rFonts w:hint="eastAsia"/>
        </w:rPr>
      </w:pPr>
      <w:r>
        <w:rPr>
          <w:rFonts w:hint="eastAsia"/>
        </w:rPr>
        <w:t xml:space="preserve">   点击悔棋按钮 → 检查游戏状态 → 发送UNDO_REQUEST → 暂停本地倒计时 → 显示等待界面</w:t>
      </w:r>
    </w:p>
    <w:p w14:paraId="30E9BDCE" w14:textId="060B6CD9" w:rsidR="00855930" w:rsidRDefault="00855930" w:rsidP="00617FED">
      <w:pPr>
        <w:pStyle w:val="my"/>
        <w:numPr>
          <w:ilvl w:val="0"/>
          <w:numId w:val="29"/>
        </w:numPr>
        <w:ind w:leftChars="0"/>
        <w:rPr>
          <w:rFonts w:hint="eastAsia"/>
        </w:rPr>
      </w:pPr>
      <w:r>
        <w:rPr>
          <w:rFonts w:hint="eastAsia"/>
        </w:rPr>
        <w:t>接收方流程：</w:t>
      </w:r>
    </w:p>
    <w:p w14:paraId="7294F973" w14:textId="7F5B69BD" w:rsidR="00855930" w:rsidRDefault="00855930" w:rsidP="00617FED">
      <w:pPr>
        <w:pStyle w:val="my"/>
        <w:rPr>
          <w:rFonts w:hint="eastAsia"/>
        </w:rPr>
      </w:pPr>
      <w:r>
        <w:rPr>
          <w:rFonts w:hint="eastAsia"/>
        </w:rPr>
        <w:t xml:space="preserve">   收到UNDO_REQUEST → 暂停本地倒计时 → 弹出确认对话框 → 用户选择同意/拒绝</w:t>
      </w:r>
    </w:p>
    <w:p w14:paraId="27894F4D" w14:textId="143B1D08" w:rsidR="00855930" w:rsidRDefault="00855930" w:rsidP="00617FED">
      <w:pPr>
        <w:pStyle w:val="my"/>
        <w:numPr>
          <w:ilvl w:val="0"/>
          <w:numId w:val="29"/>
        </w:numPr>
        <w:ind w:leftChars="0"/>
        <w:rPr>
          <w:rFonts w:hint="eastAsia"/>
        </w:rPr>
      </w:pPr>
      <w:r>
        <w:rPr>
          <w:rFonts w:hint="eastAsia"/>
        </w:rPr>
        <w:t>双方状态同步：</w:t>
      </w:r>
    </w:p>
    <w:p w14:paraId="6919068E" w14:textId="3AD585A3" w:rsidR="00855930" w:rsidRDefault="00855930" w:rsidP="00617FED">
      <w:pPr>
        <w:pStyle w:val="my"/>
        <w:rPr>
          <w:rFonts w:hint="eastAsia"/>
        </w:rPr>
      </w:pPr>
      <w:r>
        <w:rPr>
          <w:rFonts w:hint="eastAsia"/>
        </w:rPr>
        <w:t xml:space="preserve">   - 若同意：发送UNDO_ACCEPT → 双方执行</w:t>
      </w:r>
      <w:proofErr w:type="spellStart"/>
      <w:r>
        <w:rPr>
          <w:rFonts w:hint="eastAsia"/>
        </w:rPr>
        <w:t>undoMove</w:t>
      </w:r>
      <w:proofErr w:type="spellEnd"/>
      <w:r>
        <w:rPr>
          <w:rFonts w:hint="eastAsia"/>
        </w:rPr>
        <w:t>() → 同步当前玩家颜色 → 重置倒计时</w:t>
      </w:r>
    </w:p>
    <w:p w14:paraId="76177F49" w14:textId="001D74D2" w:rsidR="00855930" w:rsidRDefault="00855930" w:rsidP="00855930">
      <w:pPr>
        <w:pStyle w:val="my"/>
      </w:pPr>
      <w:r>
        <w:rPr>
          <w:rFonts w:hint="eastAsia"/>
        </w:rPr>
        <w:t xml:space="preserve">   - 若拒绝：发送UNDO_REJECT → 双方恢复倒计时 → 继续原回合</w:t>
      </w:r>
    </w:p>
    <w:p w14:paraId="73620263" w14:textId="01DC60A5" w:rsidR="00855930" w:rsidRDefault="00617FED" w:rsidP="00617FED">
      <w:pPr>
        <w:pStyle w:val="my"/>
        <w:ind w:leftChars="0" w:left="0"/>
      </w:pPr>
      <w:r>
        <w:rPr>
          <w:rFonts w:hint="eastAsia"/>
        </w:rPr>
        <w:t>3.</w:t>
      </w:r>
      <w:r w:rsidR="00855930" w:rsidRPr="00855930">
        <w:rPr>
          <w:rFonts w:hint="eastAsia"/>
        </w:rPr>
        <w:t>关键实现：</w:t>
      </w:r>
    </w:p>
    <w:p w14:paraId="666AB047" w14:textId="77777777" w:rsidR="00855930" w:rsidRDefault="00855930" w:rsidP="00855930">
      <w:pPr>
        <w:pStyle w:val="my"/>
        <w:rPr>
          <w:rFonts w:hint="eastAsia"/>
        </w:rPr>
      </w:pPr>
      <w:r>
        <w:rPr>
          <w:rFonts w:hint="eastAsia"/>
        </w:rPr>
        <w:t>// 发起</w:t>
      </w:r>
      <w:proofErr w:type="gramStart"/>
      <w:r>
        <w:rPr>
          <w:rFonts w:hint="eastAsia"/>
        </w:rPr>
        <w:t>方状态</w:t>
      </w:r>
      <w:proofErr w:type="gramEnd"/>
      <w:r>
        <w:rPr>
          <w:rFonts w:hint="eastAsia"/>
        </w:rPr>
        <w:t>管理</w:t>
      </w:r>
    </w:p>
    <w:p w14:paraId="25F97DE5" w14:textId="77777777" w:rsidR="00855930" w:rsidRDefault="00855930" w:rsidP="00855930">
      <w:pPr>
        <w:pStyle w:val="my"/>
        <w:rPr>
          <w:rFonts w:hint="eastAsia"/>
        </w:rPr>
      </w:pPr>
      <w:r>
        <w:rPr>
          <w:rFonts w:hint="eastAsia"/>
        </w:rPr>
        <w:lastRenderedPageBreak/>
        <w:t xml:space="preserve">private </w:t>
      </w:r>
      <w:proofErr w:type="spellStart"/>
      <w:r>
        <w:rPr>
          <w:rFonts w:hint="eastAsia"/>
        </w:rPr>
        <w:t>boolean</w:t>
      </w:r>
      <w:proofErr w:type="spellEnd"/>
      <w:r>
        <w:rPr>
          <w:rFonts w:hint="eastAsia"/>
        </w:rPr>
        <w:t xml:space="preserve"> </w:t>
      </w:r>
      <w:proofErr w:type="spellStart"/>
      <w:r>
        <w:rPr>
          <w:rFonts w:hint="eastAsia"/>
        </w:rPr>
        <w:t>undoRequested</w:t>
      </w:r>
      <w:proofErr w:type="spellEnd"/>
      <w:r>
        <w:rPr>
          <w:rFonts w:hint="eastAsia"/>
        </w:rPr>
        <w:t xml:space="preserve"> = false;</w:t>
      </w:r>
    </w:p>
    <w:p w14:paraId="6F5F7575" w14:textId="77777777" w:rsidR="00855930" w:rsidRDefault="00855930" w:rsidP="00855930">
      <w:pPr>
        <w:pStyle w:val="my"/>
        <w:rPr>
          <w:rFonts w:hint="eastAsia"/>
        </w:rPr>
      </w:pPr>
      <w:r>
        <w:rPr>
          <w:rFonts w:hint="eastAsia"/>
        </w:rPr>
        <w:t xml:space="preserve">private </w:t>
      </w:r>
      <w:proofErr w:type="spellStart"/>
      <w:r>
        <w:rPr>
          <w:rFonts w:hint="eastAsia"/>
        </w:rPr>
        <w:t>boolean</w:t>
      </w:r>
      <w:proofErr w:type="spellEnd"/>
      <w:r>
        <w:rPr>
          <w:rFonts w:hint="eastAsia"/>
        </w:rPr>
        <w:t xml:space="preserve"> </w:t>
      </w:r>
      <w:proofErr w:type="spellStart"/>
      <w:r>
        <w:rPr>
          <w:rFonts w:hint="eastAsia"/>
        </w:rPr>
        <w:t>waitingUndoResponse</w:t>
      </w:r>
      <w:proofErr w:type="spellEnd"/>
      <w:r>
        <w:rPr>
          <w:rFonts w:hint="eastAsia"/>
        </w:rPr>
        <w:t xml:space="preserve"> = false;</w:t>
      </w:r>
    </w:p>
    <w:p w14:paraId="3C29FD58" w14:textId="77777777" w:rsidR="00855930" w:rsidRDefault="00855930" w:rsidP="00855930">
      <w:pPr>
        <w:pStyle w:val="my"/>
        <w:rPr>
          <w:rFonts w:hint="eastAsia"/>
        </w:rPr>
      </w:pPr>
    </w:p>
    <w:p w14:paraId="31E8EBEA" w14:textId="77777777" w:rsidR="00855930" w:rsidRDefault="00855930" w:rsidP="00855930">
      <w:pPr>
        <w:pStyle w:val="my"/>
        <w:rPr>
          <w:rFonts w:hint="eastAsia"/>
        </w:rPr>
      </w:pPr>
      <w:r>
        <w:rPr>
          <w:rFonts w:hint="eastAsia"/>
        </w:rPr>
        <w:t xml:space="preserve">public void </w:t>
      </w:r>
      <w:proofErr w:type="spellStart"/>
      <w:proofErr w:type="gramStart"/>
      <w:r>
        <w:rPr>
          <w:rFonts w:hint="eastAsia"/>
        </w:rPr>
        <w:t>requestUndo</w:t>
      </w:r>
      <w:proofErr w:type="spellEnd"/>
      <w:r>
        <w:rPr>
          <w:rFonts w:hint="eastAsia"/>
        </w:rPr>
        <w:t>(</w:t>
      </w:r>
      <w:proofErr w:type="gramEnd"/>
      <w:r>
        <w:rPr>
          <w:rFonts w:hint="eastAsia"/>
        </w:rPr>
        <w:t>) {</w:t>
      </w:r>
    </w:p>
    <w:p w14:paraId="4FAF4CC5" w14:textId="77777777" w:rsidR="00855930" w:rsidRDefault="00855930" w:rsidP="00855930">
      <w:pPr>
        <w:pStyle w:val="my"/>
        <w:rPr>
          <w:rFonts w:hint="eastAsia"/>
        </w:rPr>
      </w:pPr>
      <w:r>
        <w:rPr>
          <w:rFonts w:hint="eastAsia"/>
        </w:rPr>
        <w:t xml:space="preserve">    if (</w:t>
      </w:r>
      <w:proofErr w:type="spellStart"/>
      <w:r>
        <w:rPr>
          <w:rFonts w:hint="eastAsia"/>
        </w:rPr>
        <w:t>isOnlineMode</w:t>
      </w:r>
      <w:proofErr w:type="spellEnd"/>
      <w:r>
        <w:rPr>
          <w:rFonts w:hint="eastAsia"/>
        </w:rPr>
        <w:t>) {</w:t>
      </w:r>
    </w:p>
    <w:p w14:paraId="1320F677" w14:textId="77777777" w:rsidR="00855930" w:rsidRDefault="00855930" w:rsidP="00855930">
      <w:pPr>
        <w:pStyle w:val="my"/>
        <w:rPr>
          <w:rFonts w:hint="eastAsia"/>
        </w:rPr>
      </w:pPr>
      <w:r>
        <w:rPr>
          <w:rFonts w:hint="eastAsia"/>
        </w:rPr>
        <w:t xml:space="preserve">        </w:t>
      </w:r>
      <w:proofErr w:type="spellStart"/>
      <w:r>
        <w:rPr>
          <w:rFonts w:hint="eastAsia"/>
        </w:rPr>
        <w:t>undoRequested</w:t>
      </w:r>
      <w:proofErr w:type="spellEnd"/>
      <w:r>
        <w:rPr>
          <w:rFonts w:hint="eastAsia"/>
        </w:rPr>
        <w:t xml:space="preserve"> = true;</w:t>
      </w:r>
    </w:p>
    <w:p w14:paraId="729BDEFC" w14:textId="77777777" w:rsidR="00855930" w:rsidRDefault="00855930" w:rsidP="00855930">
      <w:pPr>
        <w:pStyle w:val="my"/>
        <w:rPr>
          <w:rFonts w:hint="eastAsia"/>
        </w:rPr>
      </w:pPr>
      <w:r>
        <w:rPr>
          <w:rFonts w:hint="eastAsia"/>
        </w:rPr>
        <w:t xml:space="preserve">        </w:t>
      </w:r>
      <w:proofErr w:type="spellStart"/>
      <w:r>
        <w:rPr>
          <w:rFonts w:hint="eastAsia"/>
        </w:rPr>
        <w:t>waitingUndoResponse</w:t>
      </w:r>
      <w:proofErr w:type="spellEnd"/>
      <w:r>
        <w:rPr>
          <w:rFonts w:hint="eastAsia"/>
        </w:rPr>
        <w:t xml:space="preserve"> = true;</w:t>
      </w:r>
    </w:p>
    <w:p w14:paraId="60C66CBF" w14:textId="77777777" w:rsidR="00855930" w:rsidRDefault="00855930" w:rsidP="00855930">
      <w:pPr>
        <w:pStyle w:val="my"/>
        <w:rPr>
          <w:rFonts w:hint="eastAsia"/>
        </w:rPr>
      </w:pPr>
      <w:r>
        <w:rPr>
          <w:rFonts w:hint="eastAsia"/>
        </w:rPr>
        <w:t xml:space="preserve">        </w:t>
      </w:r>
      <w:proofErr w:type="spellStart"/>
      <w:r>
        <w:rPr>
          <w:rFonts w:hint="eastAsia"/>
        </w:rPr>
        <w:t>countdownManager.stop</w:t>
      </w:r>
      <w:proofErr w:type="spellEnd"/>
      <w:r>
        <w:rPr>
          <w:rFonts w:hint="eastAsia"/>
        </w:rPr>
        <w:t>(); // 关键：暂停计时等待响应</w:t>
      </w:r>
    </w:p>
    <w:p w14:paraId="3746B753" w14:textId="77777777" w:rsidR="00855930" w:rsidRDefault="00855930" w:rsidP="00855930">
      <w:pPr>
        <w:pStyle w:val="my"/>
        <w:rPr>
          <w:rFonts w:hint="eastAsia"/>
        </w:rPr>
      </w:pPr>
      <w:r>
        <w:rPr>
          <w:rFonts w:hint="eastAsia"/>
        </w:rPr>
        <w:t xml:space="preserve">        </w:t>
      </w:r>
      <w:proofErr w:type="spellStart"/>
      <w:r>
        <w:rPr>
          <w:rFonts w:hint="eastAsia"/>
        </w:rPr>
        <w:t>NetworkManager.getInstance</w:t>
      </w:r>
      <w:proofErr w:type="spellEnd"/>
      <w:r>
        <w:rPr>
          <w:rFonts w:hint="eastAsia"/>
        </w:rPr>
        <w:t>(</w:t>
      </w:r>
      <w:proofErr w:type="gramStart"/>
      <w:r>
        <w:rPr>
          <w:rFonts w:hint="eastAsia"/>
        </w:rPr>
        <w:t>).</w:t>
      </w:r>
      <w:proofErr w:type="spellStart"/>
      <w:r>
        <w:rPr>
          <w:rFonts w:hint="eastAsia"/>
        </w:rPr>
        <w:t>sendMessage</w:t>
      </w:r>
      <w:proofErr w:type="spellEnd"/>
      <w:proofErr w:type="gramEnd"/>
      <w:r>
        <w:rPr>
          <w:rFonts w:hint="eastAsia"/>
        </w:rPr>
        <w:t>("UNDO_REQUEST", "");</w:t>
      </w:r>
    </w:p>
    <w:p w14:paraId="2EF3C01F" w14:textId="77777777" w:rsidR="00855930" w:rsidRDefault="00855930" w:rsidP="00855930">
      <w:pPr>
        <w:pStyle w:val="my"/>
        <w:rPr>
          <w:rFonts w:hint="eastAsia"/>
        </w:rPr>
      </w:pPr>
      <w:r>
        <w:rPr>
          <w:rFonts w:hint="eastAsia"/>
        </w:rPr>
        <w:t xml:space="preserve">        </w:t>
      </w:r>
      <w:proofErr w:type="spellStart"/>
      <w:r>
        <w:rPr>
          <w:rFonts w:hint="eastAsia"/>
        </w:rPr>
        <w:t>View.getInstance</w:t>
      </w:r>
      <w:proofErr w:type="spellEnd"/>
      <w:r>
        <w:rPr>
          <w:rFonts w:hint="eastAsia"/>
        </w:rPr>
        <w:t>(</w:t>
      </w:r>
      <w:proofErr w:type="gramStart"/>
      <w:r>
        <w:rPr>
          <w:rFonts w:hint="eastAsia"/>
        </w:rPr>
        <w:t>).</w:t>
      </w:r>
      <w:proofErr w:type="spellStart"/>
      <w:r>
        <w:rPr>
          <w:rFonts w:hint="eastAsia"/>
        </w:rPr>
        <w:t>showUndoRequest</w:t>
      </w:r>
      <w:proofErr w:type="spellEnd"/>
      <w:proofErr w:type="gramEnd"/>
      <w:r>
        <w:rPr>
          <w:rFonts w:hint="eastAsia"/>
        </w:rPr>
        <w:t>(false, true);</w:t>
      </w:r>
    </w:p>
    <w:p w14:paraId="581E3E5A" w14:textId="77777777" w:rsidR="00855930" w:rsidRDefault="00855930" w:rsidP="00855930">
      <w:pPr>
        <w:pStyle w:val="my"/>
        <w:rPr>
          <w:rFonts w:hint="eastAsia"/>
        </w:rPr>
      </w:pPr>
      <w:r>
        <w:rPr>
          <w:rFonts w:hint="eastAsia"/>
        </w:rPr>
        <w:t xml:space="preserve">    }</w:t>
      </w:r>
    </w:p>
    <w:p w14:paraId="573F16FB" w14:textId="1B4ADB6A" w:rsidR="00855930" w:rsidRDefault="00855930" w:rsidP="00855930">
      <w:pPr>
        <w:pStyle w:val="my"/>
      </w:pPr>
      <w:r>
        <w:rPr>
          <w:rFonts w:hint="eastAsia"/>
        </w:rPr>
        <w:t>}</w:t>
      </w:r>
    </w:p>
    <w:p w14:paraId="16B454A2" w14:textId="58FB8895" w:rsidR="00855930" w:rsidRDefault="00617FED" w:rsidP="00617FED">
      <w:pPr>
        <w:pStyle w:val="ac"/>
        <w:spacing w:before="0" w:after="0"/>
        <w:rPr>
          <w:rFonts w:hint="eastAsia"/>
        </w:rPr>
      </w:pPr>
      <w:bookmarkStart w:id="31" w:name="_Toc217914021"/>
      <w:r>
        <w:rPr>
          <w:rFonts w:hint="eastAsia"/>
        </w:rPr>
        <w:t>4.1.</w:t>
      </w:r>
      <w:r w:rsidR="00855930">
        <w:rPr>
          <w:rFonts w:hint="eastAsia"/>
        </w:rPr>
        <w:t>3. MCTS</w:t>
      </w:r>
      <w:r w:rsidR="00855930">
        <w:rPr>
          <w:rFonts w:hint="eastAsia"/>
        </w:rPr>
        <w:t>算法改进</w:t>
      </w:r>
      <w:bookmarkEnd w:id="31"/>
    </w:p>
    <w:p w14:paraId="1F1F8034" w14:textId="302E5B2A" w:rsidR="00855930" w:rsidRDefault="00617FED" w:rsidP="00617FED">
      <w:pPr>
        <w:pStyle w:val="my"/>
        <w:ind w:leftChars="0" w:left="0"/>
        <w:rPr>
          <w:rFonts w:hint="eastAsia"/>
        </w:rPr>
      </w:pPr>
      <w:r>
        <w:rPr>
          <w:rFonts w:hint="eastAsia"/>
        </w:rPr>
        <w:t>1.</w:t>
      </w:r>
      <w:r w:rsidR="00855930">
        <w:rPr>
          <w:rFonts w:hint="eastAsia"/>
        </w:rPr>
        <w:t>问题背景：</w:t>
      </w:r>
    </w:p>
    <w:p w14:paraId="68F44215" w14:textId="16860AF5" w:rsidR="00855930" w:rsidRDefault="00855930" w:rsidP="00617FED">
      <w:pPr>
        <w:pStyle w:val="my"/>
        <w:ind w:leftChars="0" w:left="0"/>
      </w:pPr>
      <w:r>
        <w:rPr>
          <w:rFonts w:hint="eastAsia"/>
        </w:rPr>
        <w:t>基础版蒙特卡洛树搜索在五子棋中存在明显缺陷：①随机模拟可能忽略致命威胁；②搜索深度不足导致短视；③五子棋具有"一步下错满盘皆输"的特性。</w:t>
      </w:r>
    </w:p>
    <w:p w14:paraId="1D1E5D45" w14:textId="6C5AA158" w:rsidR="00855930" w:rsidRDefault="00617FED" w:rsidP="00617FED">
      <w:pPr>
        <w:pStyle w:val="my"/>
        <w:ind w:leftChars="0" w:left="0"/>
        <w:rPr>
          <w:rFonts w:hint="eastAsia"/>
        </w:rPr>
      </w:pPr>
      <w:r>
        <w:rPr>
          <w:rFonts w:hint="eastAsia"/>
        </w:rPr>
        <w:t>2.</w:t>
      </w:r>
      <w:r w:rsidR="00855930">
        <w:rPr>
          <w:rFonts w:hint="eastAsia"/>
        </w:rPr>
        <w:t>改进策略：</w:t>
      </w:r>
    </w:p>
    <w:p w14:paraId="30ECE8AC" w14:textId="61087818" w:rsidR="00855930" w:rsidRDefault="00855930" w:rsidP="00617FED">
      <w:pPr>
        <w:pStyle w:val="my"/>
        <w:numPr>
          <w:ilvl w:val="0"/>
          <w:numId w:val="31"/>
        </w:numPr>
        <w:ind w:leftChars="0"/>
        <w:rPr>
          <w:rFonts w:hint="eastAsia"/>
        </w:rPr>
      </w:pPr>
      <w:r>
        <w:rPr>
          <w:rFonts w:hint="eastAsia"/>
        </w:rPr>
        <w:t>威胁检测优先</w:t>
      </w:r>
    </w:p>
    <w:p w14:paraId="1D39E92E" w14:textId="77777777" w:rsidR="00855930" w:rsidRDefault="00855930" w:rsidP="00855930">
      <w:pPr>
        <w:pStyle w:val="my"/>
        <w:rPr>
          <w:rFonts w:hint="eastAsia"/>
        </w:rPr>
      </w:pPr>
      <w:r>
        <w:rPr>
          <w:rFonts w:hint="eastAsia"/>
        </w:rPr>
        <w:t xml:space="preserve">private Node </w:t>
      </w:r>
      <w:proofErr w:type="gramStart"/>
      <w:r>
        <w:rPr>
          <w:rFonts w:hint="eastAsia"/>
        </w:rPr>
        <w:t>expand(</w:t>
      </w:r>
      <w:proofErr w:type="gramEnd"/>
      <w:r>
        <w:rPr>
          <w:rFonts w:hint="eastAsia"/>
        </w:rPr>
        <w:t>Node node) {</w:t>
      </w:r>
    </w:p>
    <w:p w14:paraId="66D72E3C" w14:textId="5FAF8582" w:rsidR="00855930" w:rsidRDefault="00855930" w:rsidP="00617FED">
      <w:pPr>
        <w:pStyle w:val="my"/>
        <w:rPr>
          <w:rFonts w:hint="eastAsia"/>
        </w:rPr>
      </w:pPr>
      <w:r>
        <w:rPr>
          <w:rFonts w:hint="eastAsia"/>
        </w:rPr>
        <w:t xml:space="preserve">    List&lt;</w:t>
      </w:r>
      <w:proofErr w:type="gramStart"/>
      <w:r>
        <w:rPr>
          <w:rFonts w:hint="eastAsia"/>
        </w:rPr>
        <w:t>int[</w:t>
      </w:r>
      <w:proofErr w:type="gramEnd"/>
      <w:r>
        <w:rPr>
          <w:rFonts w:hint="eastAsia"/>
        </w:rPr>
        <w:t xml:space="preserve">]&gt; moves = </w:t>
      </w:r>
      <w:proofErr w:type="spellStart"/>
      <w:r>
        <w:rPr>
          <w:rFonts w:hint="eastAsia"/>
        </w:rPr>
        <w:t>getCandidateMoves</w:t>
      </w:r>
      <w:proofErr w:type="spellEnd"/>
      <w:r>
        <w:rPr>
          <w:rFonts w:hint="eastAsia"/>
        </w:rPr>
        <w:t>(</w:t>
      </w:r>
      <w:proofErr w:type="spellStart"/>
      <w:proofErr w:type="gramStart"/>
      <w:r>
        <w:rPr>
          <w:rFonts w:hint="eastAsia"/>
        </w:rPr>
        <w:t>node.board</w:t>
      </w:r>
      <w:proofErr w:type="spellEnd"/>
      <w:proofErr w:type="gramEnd"/>
      <w:r>
        <w:rPr>
          <w:rFonts w:hint="eastAsia"/>
        </w:rPr>
        <w:t>);</w:t>
      </w:r>
    </w:p>
    <w:p w14:paraId="6815944D" w14:textId="77777777" w:rsidR="00855930" w:rsidRDefault="00855930" w:rsidP="00855930">
      <w:pPr>
        <w:pStyle w:val="my"/>
        <w:rPr>
          <w:rFonts w:hint="eastAsia"/>
        </w:rPr>
      </w:pPr>
      <w:r>
        <w:rPr>
          <w:rFonts w:hint="eastAsia"/>
        </w:rPr>
        <w:t xml:space="preserve">    // 第一优先级：自己连五</w:t>
      </w:r>
    </w:p>
    <w:p w14:paraId="1EE74C61" w14:textId="77777777" w:rsidR="00855930" w:rsidRDefault="00855930" w:rsidP="00855930">
      <w:pPr>
        <w:pStyle w:val="my"/>
        <w:rPr>
          <w:rFonts w:hint="eastAsia"/>
        </w:rPr>
      </w:pPr>
      <w:r>
        <w:rPr>
          <w:rFonts w:hint="eastAsia"/>
        </w:rPr>
        <w:t xml:space="preserve">    for (</w:t>
      </w:r>
      <w:proofErr w:type="gramStart"/>
      <w:r>
        <w:rPr>
          <w:rFonts w:hint="eastAsia"/>
        </w:rPr>
        <w:t>int[</w:t>
      </w:r>
      <w:proofErr w:type="gramEnd"/>
      <w:r>
        <w:rPr>
          <w:rFonts w:hint="eastAsia"/>
        </w:rPr>
        <w:t xml:space="preserve">] </w:t>
      </w:r>
      <w:proofErr w:type="gramStart"/>
      <w:r>
        <w:rPr>
          <w:rFonts w:hint="eastAsia"/>
        </w:rPr>
        <w:t>m :</w:t>
      </w:r>
      <w:proofErr w:type="gramEnd"/>
      <w:r>
        <w:rPr>
          <w:rFonts w:hint="eastAsia"/>
        </w:rPr>
        <w:t xml:space="preserve"> moves) {</w:t>
      </w:r>
    </w:p>
    <w:p w14:paraId="2A69E920" w14:textId="77777777" w:rsidR="00855930" w:rsidRDefault="00855930" w:rsidP="00855930">
      <w:pPr>
        <w:pStyle w:val="my"/>
        <w:rPr>
          <w:rFonts w:hint="eastAsia"/>
        </w:rPr>
      </w:pPr>
      <w:r>
        <w:rPr>
          <w:rFonts w:hint="eastAsia"/>
        </w:rPr>
        <w:t xml:space="preserve">        if (</w:t>
      </w:r>
      <w:proofErr w:type="spellStart"/>
      <w:proofErr w:type="gramStart"/>
      <w:r>
        <w:rPr>
          <w:rFonts w:hint="eastAsia"/>
        </w:rPr>
        <w:t>canWin</w:t>
      </w:r>
      <w:proofErr w:type="spellEnd"/>
      <w:r>
        <w:rPr>
          <w:rFonts w:hint="eastAsia"/>
        </w:rPr>
        <w:t>(</w:t>
      </w:r>
      <w:proofErr w:type="spellStart"/>
      <w:r>
        <w:rPr>
          <w:rFonts w:hint="eastAsia"/>
        </w:rPr>
        <w:t>node.board</w:t>
      </w:r>
      <w:proofErr w:type="spellEnd"/>
      <w:proofErr w:type="gramEnd"/>
      <w:r>
        <w:rPr>
          <w:rFonts w:hint="eastAsia"/>
        </w:rPr>
        <w:t xml:space="preserve">, m, </w:t>
      </w:r>
      <w:proofErr w:type="spellStart"/>
      <w:proofErr w:type="gramStart"/>
      <w:r>
        <w:rPr>
          <w:rFonts w:hint="eastAsia"/>
        </w:rPr>
        <w:t>node.color</w:t>
      </w:r>
      <w:proofErr w:type="spellEnd"/>
      <w:proofErr w:type="gramEnd"/>
      <w:r>
        <w:rPr>
          <w:rFonts w:hint="eastAsia"/>
        </w:rPr>
        <w:t xml:space="preserve">)) </w:t>
      </w:r>
    </w:p>
    <w:p w14:paraId="3C2139D5" w14:textId="77777777" w:rsidR="00855930" w:rsidRDefault="00855930" w:rsidP="00855930">
      <w:pPr>
        <w:pStyle w:val="my"/>
        <w:rPr>
          <w:rFonts w:hint="eastAsia"/>
        </w:rPr>
      </w:pPr>
      <w:r>
        <w:rPr>
          <w:rFonts w:hint="eastAsia"/>
        </w:rPr>
        <w:t xml:space="preserve">            return </w:t>
      </w:r>
      <w:proofErr w:type="spellStart"/>
      <w:proofErr w:type="gramStart"/>
      <w:r>
        <w:rPr>
          <w:rFonts w:hint="eastAsia"/>
        </w:rPr>
        <w:t>createChild</w:t>
      </w:r>
      <w:proofErr w:type="spellEnd"/>
      <w:r>
        <w:rPr>
          <w:rFonts w:hint="eastAsia"/>
        </w:rPr>
        <w:t>(</w:t>
      </w:r>
      <w:proofErr w:type="gramEnd"/>
      <w:r>
        <w:rPr>
          <w:rFonts w:hint="eastAsia"/>
        </w:rPr>
        <w:t>node, m);</w:t>
      </w:r>
    </w:p>
    <w:p w14:paraId="60AB0B94" w14:textId="009AC280" w:rsidR="00855930" w:rsidRDefault="00855930" w:rsidP="00617FED">
      <w:pPr>
        <w:pStyle w:val="my"/>
        <w:rPr>
          <w:rFonts w:hint="eastAsia"/>
        </w:rPr>
      </w:pPr>
      <w:r>
        <w:rPr>
          <w:rFonts w:hint="eastAsia"/>
        </w:rPr>
        <w:t xml:space="preserve">    }</w:t>
      </w:r>
    </w:p>
    <w:p w14:paraId="1CE81AEA" w14:textId="77777777" w:rsidR="00855930" w:rsidRDefault="00855930" w:rsidP="00855930">
      <w:pPr>
        <w:pStyle w:val="my"/>
        <w:rPr>
          <w:rFonts w:hint="eastAsia"/>
        </w:rPr>
      </w:pPr>
      <w:r>
        <w:rPr>
          <w:rFonts w:hint="eastAsia"/>
        </w:rPr>
        <w:t xml:space="preserve">    // 第二优先级：阻挡对手连五</w:t>
      </w:r>
    </w:p>
    <w:p w14:paraId="0F5D36F0" w14:textId="77777777" w:rsidR="00855930" w:rsidRDefault="00855930" w:rsidP="00855930">
      <w:pPr>
        <w:pStyle w:val="my"/>
        <w:rPr>
          <w:rFonts w:hint="eastAsia"/>
        </w:rPr>
      </w:pPr>
      <w:r>
        <w:rPr>
          <w:rFonts w:hint="eastAsia"/>
        </w:rPr>
        <w:t xml:space="preserve">    for (</w:t>
      </w:r>
      <w:proofErr w:type="gramStart"/>
      <w:r>
        <w:rPr>
          <w:rFonts w:hint="eastAsia"/>
        </w:rPr>
        <w:t>int[</w:t>
      </w:r>
      <w:proofErr w:type="gramEnd"/>
      <w:r>
        <w:rPr>
          <w:rFonts w:hint="eastAsia"/>
        </w:rPr>
        <w:t xml:space="preserve">] </w:t>
      </w:r>
      <w:proofErr w:type="gramStart"/>
      <w:r>
        <w:rPr>
          <w:rFonts w:hint="eastAsia"/>
        </w:rPr>
        <w:t>m :</w:t>
      </w:r>
      <w:proofErr w:type="gramEnd"/>
      <w:r>
        <w:rPr>
          <w:rFonts w:hint="eastAsia"/>
        </w:rPr>
        <w:t xml:space="preserve"> moves) {</w:t>
      </w:r>
    </w:p>
    <w:p w14:paraId="061143F2" w14:textId="77777777" w:rsidR="00855930" w:rsidRDefault="00855930" w:rsidP="00855930">
      <w:pPr>
        <w:pStyle w:val="my"/>
        <w:rPr>
          <w:rFonts w:hint="eastAsia"/>
        </w:rPr>
      </w:pPr>
      <w:r>
        <w:rPr>
          <w:rFonts w:hint="eastAsia"/>
        </w:rPr>
        <w:t xml:space="preserve">        if (</w:t>
      </w:r>
      <w:proofErr w:type="spellStart"/>
      <w:proofErr w:type="gramStart"/>
      <w:r>
        <w:rPr>
          <w:rFonts w:hint="eastAsia"/>
        </w:rPr>
        <w:t>canWin</w:t>
      </w:r>
      <w:proofErr w:type="spellEnd"/>
      <w:r>
        <w:rPr>
          <w:rFonts w:hint="eastAsia"/>
        </w:rPr>
        <w:t>(</w:t>
      </w:r>
      <w:proofErr w:type="spellStart"/>
      <w:r>
        <w:rPr>
          <w:rFonts w:hint="eastAsia"/>
        </w:rPr>
        <w:t>node.board</w:t>
      </w:r>
      <w:proofErr w:type="spellEnd"/>
      <w:proofErr w:type="gramEnd"/>
      <w:r>
        <w:rPr>
          <w:rFonts w:hint="eastAsia"/>
        </w:rPr>
        <w:t>, m, -</w:t>
      </w:r>
      <w:proofErr w:type="spellStart"/>
      <w:proofErr w:type="gramStart"/>
      <w:r>
        <w:rPr>
          <w:rFonts w:hint="eastAsia"/>
        </w:rPr>
        <w:t>node.color</w:t>
      </w:r>
      <w:proofErr w:type="spellEnd"/>
      <w:proofErr w:type="gramEnd"/>
      <w:r>
        <w:rPr>
          <w:rFonts w:hint="eastAsia"/>
        </w:rPr>
        <w:t xml:space="preserve">)) </w:t>
      </w:r>
    </w:p>
    <w:p w14:paraId="5F685B93" w14:textId="77777777" w:rsidR="00855930" w:rsidRDefault="00855930" w:rsidP="00855930">
      <w:pPr>
        <w:pStyle w:val="my"/>
        <w:rPr>
          <w:rFonts w:hint="eastAsia"/>
        </w:rPr>
      </w:pPr>
      <w:r>
        <w:rPr>
          <w:rFonts w:hint="eastAsia"/>
        </w:rPr>
        <w:lastRenderedPageBreak/>
        <w:t xml:space="preserve">            return </w:t>
      </w:r>
      <w:proofErr w:type="spellStart"/>
      <w:proofErr w:type="gramStart"/>
      <w:r>
        <w:rPr>
          <w:rFonts w:hint="eastAsia"/>
        </w:rPr>
        <w:t>createChild</w:t>
      </w:r>
      <w:proofErr w:type="spellEnd"/>
      <w:r>
        <w:rPr>
          <w:rFonts w:hint="eastAsia"/>
        </w:rPr>
        <w:t>(</w:t>
      </w:r>
      <w:proofErr w:type="gramEnd"/>
      <w:r>
        <w:rPr>
          <w:rFonts w:hint="eastAsia"/>
        </w:rPr>
        <w:t>node, m);</w:t>
      </w:r>
    </w:p>
    <w:p w14:paraId="019EBA26" w14:textId="2256185B" w:rsidR="00855930" w:rsidRDefault="00855930" w:rsidP="00617FED">
      <w:pPr>
        <w:pStyle w:val="my"/>
        <w:rPr>
          <w:rFonts w:hint="eastAsia"/>
        </w:rPr>
      </w:pPr>
      <w:r>
        <w:rPr>
          <w:rFonts w:hint="eastAsia"/>
        </w:rPr>
        <w:t xml:space="preserve">    }</w:t>
      </w:r>
    </w:p>
    <w:p w14:paraId="4158073E" w14:textId="77777777" w:rsidR="00855930" w:rsidRDefault="00855930" w:rsidP="00855930">
      <w:pPr>
        <w:pStyle w:val="my"/>
        <w:rPr>
          <w:rFonts w:hint="eastAsia"/>
        </w:rPr>
      </w:pPr>
      <w:r>
        <w:rPr>
          <w:rFonts w:hint="eastAsia"/>
        </w:rPr>
        <w:t xml:space="preserve">    // 第三优先级：</w:t>
      </w:r>
      <w:proofErr w:type="gramStart"/>
      <w:r>
        <w:rPr>
          <w:rFonts w:hint="eastAsia"/>
        </w:rPr>
        <w:t>自己活四</w:t>
      </w:r>
      <w:proofErr w:type="gramEnd"/>
      <w:r>
        <w:rPr>
          <w:rFonts w:hint="eastAsia"/>
        </w:rPr>
        <w:t>/活三</w:t>
      </w:r>
    </w:p>
    <w:p w14:paraId="691A9B48" w14:textId="77777777" w:rsidR="00855930" w:rsidRDefault="00855930" w:rsidP="00855930">
      <w:pPr>
        <w:pStyle w:val="my"/>
        <w:rPr>
          <w:rFonts w:hint="eastAsia"/>
        </w:rPr>
      </w:pPr>
      <w:r>
        <w:rPr>
          <w:rFonts w:hint="eastAsia"/>
        </w:rPr>
        <w:t xml:space="preserve">    // 第四优先级：阻挡</w:t>
      </w:r>
      <w:proofErr w:type="gramStart"/>
      <w:r>
        <w:rPr>
          <w:rFonts w:hint="eastAsia"/>
        </w:rPr>
        <w:t>对手活四</w:t>
      </w:r>
      <w:proofErr w:type="gramEnd"/>
      <w:r>
        <w:rPr>
          <w:rFonts w:hint="eastAsia"/>
        </w:rPr>
        <w:t>/活三</w:t>
      </w:r>
    </w:p>
    <w:p w14:paraId="46A3D769" w14:textId="72F93459" w:rsidR="00855930" w:rsidRDefault="00855930" w:rsidP="00617FED">
      <w:pPr>
        <w:pStyle w:val="my"/>
        <w:rPr>
          <w:rFonts w:hint="eastAsia"/>
        </w:rPr>
      </w:pPr>
      <w:r>
        <w:rPr>
          <w:rFonts w:hint="eastAsia"/>
        </w:rPr>
        <w:t xml:space="preserve">    // 最后：普通扩展</w:t>
      </w:r>
    </w:p>
    <w:p w14:paraId="168BA359" w14:textId="77777777" w:rsidR="00855930" w:rsidRDefault="00855930" w:rsidP="00855930">
      <w:pPr>
        <w:pStyle w:val="my"/>
        <w:rPr>
          <w:rFonts w:hint="eastAsia"/>
        </w:rPr>
      </w:pPr>
      <w:r>
        <w:rPr>
          <w:rFonts w:hint="eastAsia"/>
        </w:rPr>
        <w:t xml:space="preserve">    return node;</w:t>
      </w:r>
    </w:p>
    <w:p w14:paraId="06065CC3" w14:textId="77777777" w:rsidR="00855930" w:rsidRDefault="00855930" w:rsidP="00855930">
      <w:pPr>
        <w:pStyle w:val="my"/>
        <w:rPr>
          <w:rFonts w:hint="eastAsia"/>
        </w:rPr>
      </w:pPr>
      <w:r>
        <w:rPr>
          <w:rFonts w:hint="eastAsia"/>
        </w:rPr>
        <w:t>}</w:t>
      </w:r>
    </w:p>
    <w:p w14:paraId="3D2146A2" w14:textId="5D5A367D" w:rsidR="00855930" w:rsidRDefault="00855930" w:rsidP="00617FED">
      <w:pPr>
        <w:pStyle w:val="my"/>
        <w:numPr>
          <w:ilvl w:val="0"/>
          <w:numId w:val="31"/>
        </w:numPr>
        <w:ind w:leftChars="0"/>
        <w:rPr>
          <w:rFonts w:hint="eastAsia"/>
        </w:rPr>
      </w:pPr>
      <w:r>
        <w:rPr>
          <w:rFonts w:hint="eastAsia"/>
        </w:rPr>
        <w:t>改进的UCB公式</w:t>
      </w:r>
    </w:p>
    <w:p w14:paraId="43BC1346" w14:textId="08F299A4" w:rsidR="00855930" w:rsidRDefault="00855930" w:rsidP="00617FED">
      <w:pPr>
        <w:pStyle w:val="my"/>
        <w:rPr>
          <w:rFonts w:hint="eastAsia"/>
        </w:rPr>
      </w:pPr>
      <w:r>
        <w:rPr>
          <w:rFonts w:hint="eastAsia"/>
        </w:rPr>
        <w:t>在标准UCB公式基础上加入棋形评估：</w:t>
      </w:r>
    </w:p>
    <w:p w14:paraId="216F74BF" w14:textId="77777777" w:rsidR="00855930" w:rsidRDefault="00855930" w:rsidP="00855930">
      <w:pPr>
        <w:pStyle w:val="my"/>
        <w:rPr>
          <w:rFonts w:hint="eastAsia"/>
        </w:rPr>
      </w:pPr>
      <w:r>
        <w:rPr>
          <w:rFonts w:hint="eastAsia"/>
        </w:rPr>
        <w:t xml:space="preserve">double </w:t>
      </w:r>
      <w:proofErr w:type="spellStart"/>
      <w:r>
        <w:rPr>
          <w:rFonts w:hint="eastAsia"/>
        </w:rPr>
        <w:t>ucb</w:t>
      </w:r>
      <w:proofErr w:type="spellEnd"/>
      <w:r>
        <w:rPr>
          <w:rFonts w:hint="eastAsia"/>
        </w:rPr>
        <w:t xml:space="preserve"> = (</w:t>
      </w:r>
      <w:proofErr w:type="spellStart"/>
      <w:proofErr w:type="gramStart"/>
      <w:r>
        <w:rPr>
          <w:rFonts w:hint="eastAsia"/>
        </w:rPr>
        <w:t>child.wins</w:t>
      </w:r>
      <w:proofErr w:type="spellEnd"/>
      <w:proofErr w:type="gramEnd"/>
      <w:r>
        <w:rPr>
          <w:rFonts w:hint="eastAsia"/>
        </w:rPr>
        <w:t xml:space="preserve"> / </w:t>
      </w:r>
      <w:proofErr w:type="spellStart"/>
      <w:proofErr w:type="gramStart"/>
      <w:r>
        <w:rPr>
          <w:rFonts w:hint="eastAsia"/>
        </w:rPr>
        <w:t>child.visits</w:t>
      </w:r>
      <w:proofErr w:type="spellEnd"/>
      <w:proofErr w:type="gramEnd"/>
      <w:r>
        <w:rPr>
          <w:rFonts w:hint="eastAsia"/>
        </w:rPr>
        <w:t xml:space="preserve">) + </w:t>
      </w:r>
    </w:p>
    <w:p w14:paraId="4BDE8613" w14:textId="77777777" w:rsidR="00855930" w:rsidRDefault="00855930" w:rsidP="00855930">
      <w:pPr>
        <w:pStyle w:val="my"/>
        <w:rPr>
          <w:rFonts w:hint="eastAsia"/>
        </w:rPr>
      </w:pPr>
      <w:r>
        <w:rPr>
          <w:rFonts w:hint="eastAsia"/>
        </w:rPr>
        <w:t xml:space="preserve">             c * </w:t>
      </w:r>
      <w:proofErr w:type="spellStart"/>
      <w:r>
        <w:rPr>
          <w:rFonts w:hint="eastAsia"/>
        </w:rPr>
        <w:t>Math.sqrt</w:t>
      </w:r>
      <w:proofErr w:type="spellEnd"/>
      <w:r>
        <w:rPr>
          <w:rFonts w:hint="eastAsia"/>
        </w:rPr>
        <w:t>(Math.log(</w:t>
      </w:r>
      <w:proofErr w:type="spellStart"/>
      <w:proofErr w:type="gramStart"/>
      <w:r>
        <w:rPr>
          <w:rFonts w:hint="eastAsia"/>
        </w:rPr>
        <w:t>node.visits</w:t>
      </w:r>
      <w:proofErr w:type="spellEnd"/>
      <w:proofErr w:type="gramEnd"/>
      <w:r>
        <w:rPr>
          <w:rFonts w:hint="eastAsia"/>
        </w:rPr>
        <w:t xml:space="preserve">) / </w:t>
      </w:r>
      <w:proofErr w:type="spellStart"/>
      <w:proofErr w:type="gramStart"/>
      <w:r>
        <w:rPr>
          <w:rFonts w:hint="eastAsia"/>
        </w:rPr>
        <w:t>child.visits</w:t>
      </w:r>
      <w:proofErr w:type="spellEnd"/>
      <w:proofErr w:type="gramEnd"/>
      <w:r>
        <w:rPr>
          <w:rFonts w:hint="eastAsia"/>
        </w:rPr>
        <w:t>) +</w:t>
      </w:r>
    </w:p>
    <w:p w14:paraId="32CA53B4" w14:textId="77777777" w:rsidR="00855930" w:rsidRDefault="00855930" w:rsidP="00855930">
      <w:pPr>
        <w:pStyle w:val="my"/>
        <w:rPr>
          <w:rFonts w:hint="eastAsia"/>
        </w:rPr>
      </w:pPr>
      <w:r>
        <w:rPr>
          <w:rFonts w:hint="eastAsia"/>
        </w:rPr>
        <w:t xml:space="preserve">             </w:t>
      </w:r>
      <w:proofErr w:type="spellStart"/>
      <w:r>
        <w:rPr>
          <w:rFonts w:hint="eastAsia"/>
        </w:rPr>
        <w:t>evaluateMove</w:t>
      </w:r>
      <w:proofErr w:type="spellEnd"/>
      <w:r>
        <w:rPr>
          <w:rFonts w:hint="eastAsia"/>
        </w:rPr>
        <w:t>(</w:t>
      </w:r>
      <w:proofErr w:type="spellStart"/>
      <w:r>
        <w:rPr>
          <w:rFonts w:hint="eastAsia"/>
        </w:rPr>
        <w:t>child.move</w:t>
      </w:r>
      <w:proofErr w:type="spellEnd"/>
      <w:r>
        <w:rPr>
          <w:rFonts w:hint="eastAsia"/>
        </w:rPr>
        <w:t>) * 0.5; // 启发式评估</w:t>
      </w:r>
    </w:p>
    <w:p w14:paraId="16FA0133" w14:textId="5DFCD95B" w:rsidR="00855930" w:rsidRDefault="00855930" w:rsidP="00617FED">
      <w:pPr>
        <w:pStyle w:val="my"/>
        <w:numPr>
          <w:ilvl w:val="0"/>
          <w:numId w:val="31"/>
        </w:numPr>
        <w:ind w:leftChars="0"/>
        <w:rPr>
          <w:rFonts w:hint="eastAsia"/>
        </w:rPr>
      </w:pPr>
      <w:r>
        <w:rPr>
          <w:rFonts w:hint="eastAsia"/>
        </w:rPr>
        <w:t>启发式模拟策略</w:t>
      </w:r>
    </w:p>
    <w:p w14:paraId="56710C07" w14:textId="07B3C1BA" w:rsidR="00855930" w:rsidRDefault="00855930" w:rsidP="00617FED">
      <w:pPr>
        <w:pStyle w:val="my"/>
        <w:rPr>
          <w:rFonts w:hint="eastAsia"/>
        </w:rPr>
      </w:pPr>
      <w:r>
        <w:rPr>
          <w:rFonts w:hint="eastAsia"/>
        </w:rPr>
        <w:t>基础MCTS使用纯随机模拟，改进后：</w:t>
      </w:r>
    </w:p>
    <w:p w14:paraId="4B65932F" w14:textId="161BA7CF" w:rsidR="00855930" w:rsidRDefault="00855930" w:rsidP="00617FED">
      <w:pPr>
        <w:pStyle w:val="my"/>
        <w:rPr>
          <w:rFonts w:hint="eastAsia"/>
        </w:rPr>
      </w:pPr>
      <w:r>
        <w:rPr>
          <w:rFonts w:hint="eastAsia"/>
        </w:rPr>
        <w:t>检测必胜/必败点，优先选择</w:t>
      </w:r>
    </w:p>
    <w:p w14:paraId="40BD365F" w14:textId="3E017340" w:rsidR="00855930" w:rsidRDefault="00855930" w:rsidP="00617FED">
      <w:pPr>
        <w:pStyle w:val="my"/>
        <w:rPr>
          <w:rFonts w:hint="eastAsia"/>
        </w:rPr>
      </w:pPr>
      <w:r>
        <w:rPr>
          <w:rFonts w:hint="eastAsia"/>
        </w:rPr>
        <w:t>评估威胁程度，重点</w:t>
      </w:r>
      <w:proofErr w:type="gramStart"/>
      <w:r>
        <w:rPr>
          <w:rFonts w:hint="eastAsia"/>
        </w:rPr>
        <w:t>防守高</w:t>
      </w:r>
      <w:proofErr w:type="gramEnd"/>
      <w:r>
        <w:rPr>
          <w:rFonts w:hint="eastAsia"/>
        </w:rPr>
        <w:t>威胁点</w:t>
      </w:r>
    </w:p>
    <w:p w14:paraId="35DBBB18" w14:textId="77777777" w:rsidR="00855930" w:rsidRDefault="00855930" w:rsidP="00855930">
      <w:pPr>
        <w:pStyle w:val="my"/>
      </w:pPr>
      <w:r>
        <w:rPr>
          <w:rFonts w:hint="eastAsia"/>
        </w:rPr>
        <w:t>结合传统五子棋知识（如"三三禁手"考虑）</w:t>
      </w:r>
    </w:p>
    <w:p w14:paraId="2EC7EBE4" w14:textId="4004F518" w:rsidR="00617FED" w:rsidRDefault="00617FED" w:rsidP="00617FED">
      <w:pPr>
        <w:pStyle w:val="ac"/>
        <w:spacing w:before="0" w:after="0"/>
        <w:rPr>
          <w:rFonts w:hint="eastAsia"/>
        </w:rPr>
      </w:pPr>
      <w:bookmarkStart w:id="32" w:name="_Toc217914022"/>
      <w:r>
        <w:rPr>
          <w:rFonts w:hint="eastAsia"/>
        </w:rPr>
        <w:t>4.1.</w:t>
      </w:r>
      <w:r>
        <w:rPr>
          <w:rFonts w:hint="eastAsia"/>
        </w:rPr>
        <w:t>4. DeepSeek API</w:t>
      </w:r>
      <w:r>
        <w:rPr>
          <w:rFonts w:hint="eastAsia"/>
        </w:rPr>
        <w:t>集成与</w:t>
      </w:r>
      <w:r>
        <w:rPr>
          <w:rFonts w:hint="eastAsia"/>
        </w:rPr>
        <w:t>JSON</w:t>
      </w:r>
      <w:r>
        <w:rPr>
          <w:rFonts w:hint="eastAsia"/>
        </w:rPr>
        <w:t>处理</w:t>
      </w:r>
      <w:bookmarkEnd w:id="32"/>
    </w:p>
    <w:p w14:paraId="46B16637" w14:textId="6137C309" w:rsidR="00617FED" w:rsidRDefault="00617FED" w:rsidP="00617FED">
      <w:pPr>
        <w:pStyle w:val="my"/>
        <w:ind w:leftChars="0" w:left="0"/>
        <w:rPr>
          <w:rFonts w:hint="eastAsia"/>
        </w:rPr>
      </w:pPr>
      <w:r>
        <w:rPr>
          <w:rFonts w:hint="eastAsia"/>
        </w:rPr>
        <w:t>1.</w:t>
      </w:r>
      <w:r>
        <w:rPr>
          <w:rFonts w:hint="eastAsia"/>
        </w:rPr>
        <w:t>问题背景：</w:t>
      </w:r>
    </w:p>
    <w:p w14:paraId="21606A08" w14:textId="1EAB2466" w:rsidR="00855930" w:rsidRDefault="00617FED" w:rsidP="00617FED">
      <w:pPr>
        <w:pStyle w:val="my"/>
        <w:ind w:leftChars="0" w:left="0"/>
      </w:pPr>
      <w:r>
        <w:rPr>
          <w:rFonts w:hint="eastAsia"/>
        </w:rPr>
        <w:t>需要将本地棋盘状态转化为AI可理解的提示，并解析AI返回的落子建议。难点在于：①API调用稳定性；②JSON格式处理；③错误恢复机制。</w:t>
      </w:r>
    </w:p>
    <w:p w14:paraId="562AA036" w14:textId="4F88E30B" w:rsidR="00617FED" w:rsidRDefault="00617FED" w:rsidP="00617FED">
      <w:pPr>
        <w:pStyle w:val="my"/>
        <w:ind w:leftChars="0" w:left="0"/>
        <w:rPr>
          <w:rFonts w:hint="eastAsia"/>
        </w:rPr>
      </w:pPr>
      <w:r>
        <w:rPr>
          <w:rFonts w:hint="eastAsia"/>
        </w:rPr>
        <w:t>2.</w:t>
      </w:r>
      <w:r>
        <w:rPr>
          <w:rFonts w:hint="eastAsia"/>
        </w:rPr>
        <w:t>实现方案：</w:t>
      </w:r>
    </w:p>
    <w:p w14:paraId="3C512D68" w14:textId="19FDE893" w:rsidR="00617FED" w:rsidRDefault="00617FED" w:rsidP="00617FED">
      <w:pPr>
        <w:pStyle w:val="my"/>
        <w:numPr>
          <w:ilvl w:val="0"/>
          <w:numId w:val="32"/>
        </w:numPr>
        <w:ind w:leftChars="0"/>
        <w:rPr>
          <w:rFonts w:hint="eastAsia"/>
        </w:rPr>
      </w:pPr>
      <w:r>
        <w:rPr>
          <w:rFonts w:hint="eastAsia"/>
        </w:rPr>
        <w:t>棋盘状态序列化</w:t>
      </w:r>
      <w:r>
        <w:rPr>
          <w:rFonts w:hint="eastAsia"/>
        </w:rPr>
        <w:t>（提示词优化）</w:t>
      </w:r>
    </w:p>
    <w:p w14:paraId="0741EBF5" w14:textId="77777777" w:rsidR="00617FED" w:rsidRDefault="00617FED" w:rsidP="00617FED">
      <w:pPr>
        <w:pStyle w:val="my"/>
        <w:rPr>
          <w:rFonts w:hint="eastAsia"/>
        </w:rPr>
      </w:pPr>
      <w:r>
        <w:rPr>
          <w:rFonts w:hint="eastAsia"/>
        </w:rPr>
        <w:t xml:space="preserve">private String </w:t>
      </w:r>
      <w:proofErr w:type="spellStart"/>
      <w:r>
        <w:rPr>
          <w:rFonts w:hint="eastAsia"/>
        </w:rPr>
        <w:t>buildPrompt</w:t>
      </w:r>
      <w:proofErr w:type="spellEnd"/>
      <w:r>
        <w:rPr>
          <w:rFonts w:hint="eastAsia"/>
        </w:rPr>
        <w:t>(</w:t>
      </w:r>
      <w:proofErr w:type="gramStart"/>
      <w:r>
        <w:rPr>
          <w:rFonts w:hint="eastAsia"/>
        </w:rPr>
        <w:t>int[][</w:t>
      </w:r>
      <w:proofErr w:type="gramEnd"/>
      <w:r>
        <w:rPr>
          <w:rFonts w:hint="eastAsia"/>
        </w:rPr>
        <w:t xml:space="preserve">] board, int </w:t>
      </w:r>
      <w:proofErr w:type="spellStart"/>
      <w:r>
        <w:rPr>
          <w:rFonts w:hint="eastAsia"/>
        </w:rPr>
        <w:t>aiColor</w:t>
      </w:r>
      <w:proofErr w:type="spellEnd"/>
      <w:r>
        <w:rPr>
          <w:rFonts w:hint="eastAsia"/>
        </w:rPr>
        <w:t>, String level) {</w:t>
      </w:r>
    </w:p>
    <w:p w14:paraId="0705D685" w14:textId="77777777" w:rsidR="00617FED" w:rsidRDefault="00617FED" w:rsidP="00617FED">
      <w:pPr>
        <w:pStyle w:val="my"/>
        <w:rPr>
          <w:rFonts w:hint="eastAsia"/>
        </w:rPr>
      </w:pPr>
      <w:r>
        <w:rPr>
          <w:rFonts w:hint="eastAsia"/>
        </w:rPr>
        <w:t xml:space="preserve">    StringBuilder sb = new </w:t>
      </w:r>
      <w:proofErr w:type="gramStart"/>
      <w:r>
        <w:rPr>
          <w:rFonts w:hint="eastAsia"/>
        </w:rPr>
        <w:t>StringBuilder(</w:t>
      </w:r>
      <w:proofErr w:type="gramEnd"/>
      <w:r>
        <w:rPr>
          <w:rFonts w:hint="eastAsia"/>
        </w:rPr>
        <w:t>);</w:t>
      </w:r>
    </w:p>
    <w:p w14:paraId="06036EDB" w14:textId="77777777" w:rsidR="00617FED" w:rsidRDefault="00617FED" w:rsidP="00617FED">
      <w:pPr>
        <w:pStyle w:val="my"/>
        <w:rPr>
          <w:rFonts w:hint="eastAsia"/>
        </w:rPr>
      </w:pPr>
      <w:r>
        <w:rPr>
          <w:rFonts w:hint="eastAsia"/>
        </w:rPr>
        <w:t xml:space="preserve">    </w:t>
      </w:r>
      <w:proofErr w:type="spellStart"/>
      <w:r>
        <w:rPr>
          <w:rFonts w:hint="eastAsia"/>
        </w:rPr>
        <w:t>sb.append</w:t>
      </w:r>
      <w:proofErr w:type="spellEnd"/>
      <w:r>
        <w:rPr>
          <w:rFonts w:hint="eastAsia"/>
        </w:rPr>
        <w:t>("你是一名五子棋AI，请根据不同难度</w:t>
      </w:r>
      <w:proofErr w:type="gramStart"/>
      <w:r>
        <w:rPr>
          <w:rFonts w:hint="eastAsia"/>
        </w:rPr>
        <w:t>作出</w:t>
      </w:r>
      <w:proofErr w:type="gramEnd"/>
      <w:r>
        <w:rPr>
          <w:rFonts w:hint="eastAsia"/>
        </w:rPr>
        <w:t>落子。\n");</w:t>
      </w:r>
    </w:p>
    <w:p w14:paraId="4CC0866C" w14:textId="77777777" w:rsidR="00617FED" w:rsidRDefault="00617FED" w:rsidP="00617FED">
      <w:pPr>
        <w:pStyle w:val="my"/>
        <w:rPr>
          <w:rFonts w:hint="eastAsia"/>
        </w:rPr>
      </w:pPr>
      <w:r>
        <w:rPr>
          <w:rFonts w:hint="eastAsia"/>
        </w:rPr>
        <w:t xml:space="preserve">    </w:t>
      </w:r>
      <w:proofErr w:type="spellStart"/>
      <w:r>
        <w:rPr>
          <w:rFonts w:hint="eastAsia"/>
        </w:rPr>
        <w:t>sb.append</w:t>
      </w:r>
      <w:proofErr w:type="spellEnd"/>
      <w:r>
        <w:rPr>
          <w:rFonts w:hint="eastAsia"/>
        </w:rPr>
        <w:t>("难度：" + level + "\n");</w:t>
      </w:r>
    </w:p>
    <w:p w14:paraId="10F1C649" w14:textId="77777777" w:rsidR="00617FED" w:rsidRDefault="00617FED" w:rsidP="00617FED">
      <w:pPr>
        <w:pStyle w:val="my"/>
        <w:rPr>
          <w:rFonts w:hint="eastAsia"/>
        </w:rPr>
      </w:pPr>
      <w:r>
        <w:rPr>
          <w:rFonts w:hint="eastAsia"/>
        </w:rPr>
        <w:t xml:space="preserve">    </w:t>
      </w:r>
      <w:proofErr w:type="spellStart"/>
      <w:r>
        <w:rPr>
          <w:rFonts w:hint="eastAsia"/>
        </w:rPr>
        <w:t>sb.append</w:t>
      </w:r>
      <w:proofErr w:type="spellEnd"/>
      <w:r>
        <w:rPr>
          <w:rFonts w:hint="eastAsia"/>
        </w:rPr>
        <w:t>("棋盘值：0=空，1=黑，-1=白。\n");</w:t>
      </w:r>
    </w:p>
    <w:p w14:paraId="2650AB53" w14:textId="77777777" w:rsidR="00617FED" w:rsidRDefault="00617FED" w:rsidP="00617FED">
      <w:pPr>
        <w:pStyle w:val="my"/>
        <w:rPr>
          <w:rFonts w:hint="eastAsia"/>
        </w:rPr>
      </w:pPr>
      <w:r>
        <w:rPr>
          <w:rFonts w:hint="eastAsia"/>
        </w:rPr>
        <w:lastRenderedPageBreak/>
        <w:t xml:space="preserve">    </w:t>
      </w:r>
      <w:proofErr w:type="spellStart"/>
      <w:r>
        <w:rPr>
          <w:rFonts w:hint="eastAsia"/>
        </w:rPr>
        <w:t>sb.append</w:t>
      </w:r>
      <w:proofErr w:type="spellEnd"/>
      <w:r>
        <w:rPr>
          <w:rFonts w:hint="eastAsia"/>
        </w:rPr>
        <w:t>("你执棋：" + (</w:t>
      </w:r>
      <w:proofErr w:type="spellStart"/>
      <w:r>
        <w:rPr>
          <w:rFonts w:hint="eastAsia"/>
        </w:rPr>
        <w:t>aiColor</w:t>
      </w:r>
      <w:proofErr w:type="spellEnd"/>
      <w:r>
        <w:rPr>
          <w:rFonts w:hint="eastAsia"/>
        </w:rPr>
        <w:t>==1?"黑(1)":"白(-1)") + "\n\n");</w:t>
      </w:r>
    </w:p>
    <w:p w14:paraId="7FC94998" w14:textId="77777777" w:rsidR="00617FED" w:rsidRDefault="00617FED" w:rsidP="00617FED">
      <w:pPr>
        <w:pStyle w:val="my"/>
        <w:rPr>
          <w:rFonts w:hint="eastAsia"/>
        </w:rPr>
      </w:pPr>
      <w:r>
        <w:rPr>
          <w:rFonts w:hint="eastAsia"/>
        </w:rPr>
        <w:t xml:space="preserve">    </w:t>
      </w:r>
    </w:p>
    <w:p w14:paraId="68194021" w14:textId="77777777" w:rsidR="00617FED" w:rsidRDefault="00617FED" w:rsidP="00617FED">
      <w:pPr>
        <w:pStyle w:val="my"/>
        <w:rPr>
          <w:rFonts w:hint="eastAsia"/>
        </w:rPr>
      </w:pPr>
      <w:r>
        <w:rPr>
          <w:rFonts w:hint="eastAsia"/>
        </w:rPr>
        <w:t xml:space="preserve">    // 关键：19x19棋盘转换为文本</w:t>
      </w:r>
    </w:p>
    <w:p w14:paraId="2BBE3231" w14:textId="77777777" w:rsidR="00617FED" w:rsidRDefault="00617FED" w:rsidP="00617FED">
      <w:pPr>
        <w:pStyle w:val="my"/>
        <w:rPr>
          <w:rFonts w:hint="eastAsia"/>
        </w:rPr>
      </w:pPr>
      <w:r>
        <w:rPr>
          <w:rFonts w:hint="eastAsia"/>
        </w:rPr>
        <w:t xml:space="preserve">    </w:t>
      </w:r>
      <w:proofErr w:type="gramStart"/>
      <w:r>
        <w:rPr>
          <w:rFonts w:hint="eastAsia"/>
        </w:rPr>
        <w:t>for(</w:t>
      </w:r>
      <w:proofErr w:type="gramEnd"/>
      <w:r>
        <w:rPr>
          <w:rFonts w:hint="eastAsia"/>
        </w:rPr>
        <w:t>int r=0; r&lt;19; r+</w:t>
      </w:r>
      <w:proofErr w:type="gramStart"/>
      <w:r>
        <w:rPr>
          <w:rFonts w:hint="eastAsia"/>
        </w:rPr>
        <w:t>+){</w:t>
      </w:r>
      <w:proofErr w:type="gramEnd"/>
    </w:p>
    <w:p w14:paraId="3A985379" w14:textId="77777777" w:rsidR="00617FED" w:rsidRDefault="00617FED" w:rsidP="00617FED">
      <w:pPr>
        <w:pStyle w:val="my"/>
        <w:rPr>
          <w:rFonts w:hint="eastAsia"/>
        </w:rPr>
      </w:pPr>
      <w:r>
        <w:rPr>
          <w:rFonts w:hint="eastAsia"/>
        </w:rPr>
        <w:t xml:space="preserve">        </w:t>
      </w:r>
      <w:proofErr w:type="gramStart"/>
      <w:r>
        <w:rPr>
          <w:rFonts w:hint="eastAsia"/>
        </w:rPr>
        <w:t>for(</w:t>
      </w:r>
      <w:proofErr w:type="gramEnd"/>
      <w:r>
        <w:rPr>
          <w:rFonts w:hint="eastAsia"/>
        </w:rPr>
        <w:t xml:space="preserve">int c=0; c&lt;19; </w:t>
      </w:r>
      <w:proofErr w:type="spellStart"/>
      <w:proofErr w:type="gramStart"/>
      <w:r>
        <w:rPr>
          <w:rFonts w:hint="eastAsia"/>
        </w:rPr>
        <w:t>c++</w:t>
      </w:r>
      <w:proofErr w:type="spellEnd"/>
      <w:r>
        <w:rPr>
          <w:rFonts w:hint="eastAsia"/>
        </w:rPr>
        <w:t>){</w:t>
      </w:r>
      <w:proofErr w:type="gramEnd"/>
    </w:p>
    <w:p w14:paraId="00C7225A" w14:textId="77777777" w:rsidR="00617FED" w:rsidRDefault="00617FED" w:rsidP="00617FED">
      <w:pPr>
        <w:pStyle w:val="my"/>
        <w:rPr>
          <w:rFonts w:hint="eastAsia"/>
        </w:rPr>
      </w:pPr>
      <w:r>
        <w:rPr>
          <w:rFonts w:hint="eastAsia"/>
        </w:rPr>
        <w:t xml:space="preserve">            </w:t>
      </w:r>
      <w:proofErr w:type="spellStart"/>
      <w:proofErr w:type="gramStart"/>
      <w:r>
        <w:rPr>
          <w:rFonts w:hint="eastAsia"/>
        </w:rPr>
        <w:t>sb.append</w:t>
      </w:r>
      <w:proofErr w:type="spellEnd"/>
      <w:proofErr w:type="gramEnd"/>
      <w:r>
        <w:rPr>
          <w:rFonts w:hint="eastAsia"/>
        </w:rPr>
        <w:t>(board[r][c]);</w:t>
      </w:r>
    </w:p>
    <w:p w14:paraId="727D7E8E" w14:textId="77777777" w:rsidR="00617FED" w:rsidRDefault="00617FED" w:rsidP="00617FED">
      <w:pPr>
        <w:pStyle w:val="my"/>
        <w:rPr>
          <w:rFonts w:hint="eastAsia"/>
        </w:rPr>
      </w:pPr>
      <w:r>
        <w:rPr>
          <w:rFonts w:hint="eastAsia"/>
        </w:rPr>
        <w:t xml:space="preserve">            if(c&lt;18) </w:t>
      </w:r>
      <w:proofErr w:type="spellStart"/>
      <w:proofErr w:type="gramStart"/>
      <w:r>
        <w:rPr>
          <w:rFonts w:hint="eastAsia"/>
        </w:rPr>
        <w:t>sb.append</w:t>
      </w:r>
      <w:proofErr w:type="spellEnd"/>
      <w:proofErr w:type="gramEnd"/>
      <w:r>
        <w:rPr>
          <w:rFonts w:hint="eastAsia"/>
        </w:rPr>
        <w:t>(",");</w:t>
      </w:r>
    </w:p>
    <w:p w14:paraId="536CFFB4" w14:textId="77777777" w:rsidR="00617FED" w:rsidRDefault="00617FED" w:rsidP="00617FED">
      <w:pPr>
        <w:pStyle w:val="my"/>
        <w:rPr>
          <w:rFonts w:hint="eastAsia"/>
        </w:rPr>
      </w:pPr>
      <w:r>
        <w:rPr>
          <w:rFonts w:hint="eastAsia"/>
        </w:rPr>
        <w:t xml:space="preserve">        }</w:t>
      </w:r>
    </w:p>
    <w:p w14:paraId="179A73FC" w14:textId="77777777" w:rsidR="00617FED" w:rsidRDefault="00617FED" w:rsidP="00617FED">
      <w:pPr>
        <w:pStyle w:val="my"/>
        <w:rPr>
          <w:rFonts w:hint="eastAsia"/>
        </w:rPr>
      </w:pPr>
      <w:r>
        <w:rPr>
          <w:rFonts w:hint="eastAsia"/>
        </w:rPr>
        <w:t xml:space="preserve">        </w:t>
      </w:r>
      <w:proofErr w:type="spellStart"/>
      <w:proofErr w:type="gramStart"/>
      <w:r>
        <w:rPr>
          <w:rFonts w:hint="eastAsia"/>
        </w:rPr>
        <w:t>sb.append</w:t>
      </w:r>
      <w:proofErr w:type="spellEnd"/>
      <w:proofErr w:type="gramEnd"/>
      <w:r>
        <w:rPr>
          <w:rFonts w:hint="eastAsia"/>
        </w:rPr>
        <w:t>("\n");</w:t>
      </w:r>
    </w:p>
    <w:p w14:paraId="1B604AFD" w14:textId="77777777" w:rsidR="00617FED" w:rsidRDefault="00617FED" w:rsidP="00617FED">
      <w:pPr>
        <w:pStyle w:val="my"/>
        <w:rPr>
          <w:rFonts w:hint="eastAsia"/>
        </w:rPr>
      </w:pPr>
      <w:r>
        <w:rPr>
          <w:rFonts w:hint="eastAsia"/>
        </w:rPr>
        <w:t xml:space="preserve">    }</w:t>
      </w:r>
    </w:p>
    <w:p w14:paraId="4C3F3CAB" w14:textId="77777777" w:rsidR="00617FED" w:rsidRDefault="00617FED" w:rsidP="00617FED">
      <w:pPr>
        <w:pStyle w:val="my"/>
        <w:rPr>
          <w:rFonts w:hint="eastAsia"/>
        </w:rPr>
      </w:pPr>
      <w:r>
        <w:rPr>
          <w:rFonts w:hint="eastAsia"/>
        </w:rPr>
        <w:t xml:space="preserve">    </w:t>
      </w:r>
      <w:proofErr w:type="spellStart"/>
      <w:r>
        <w:rPr>
          <w:rFonts w:hint="eastAsia"/>
        </w:rPr>
        <w:t>sb.append</w:t>
      </w:r>
      <w:proofErr w:type="spellEnd"/>
      <w:r>
        <w:rPr>
          <w:rFonts w:hint="eastAsia"/>
        </w:rPr>
        <w:t>("\n返回格式要求：只能返回JSON {\"row\": 行, \"col\": 列}...");</w:t>
      </w:r>
    </w:p>
    <w:p w14:paraId="310754CC" w14:textId="77777777" w:rsidR="00617FED" w:rsidRDefault="00617FED" w:rsidP="00617FED">
      <w:pPr>
        <w:pStyle w:val="my"/>
        <w:rPr>
          <w:rFonts w:hint="eastAsia"/>
        </w:rPr>
      </w:pPr>
      <w:r>
        <w:rPr>
          <w:rFonts w:hint="eastAsia"/>
        </w:rPr>
        <w:t xml:space="preserve">    return </w:t>
      </w:r>
      <w:proofErr w:type="spellStart"/>
      <w:proofErr w:type="gramStart"/>
      <w:r>
        <w:rPr>
          <w:rFonts w:hint="eastAsia"/>
        </w:rPr>
        <w:t>sb.toString</w:t>
      </w:r>
      <w:proofErr w:type="spellEnd"/>
      <w:proofErr w:type="gramEnd"/>
      <w:r>
        <w:rPr>
          <w:rFonts w:hint="eastAsia"/>
        </w:rPr>
        <w:t>();</w:t>
      </w:r>
    </w:p>
    <w:p w14:paraId="014CE670" w14:textId="77777777" w:rsidR="00617FED" w:rsidRDefault="00617FED" w:rsidP="00617FED">
      <w:pPr>
        <w:pStyle w:val="my"/>
        <w:rPr>
          <w:rFonts w:hint="eastAsia"/>
        </w:rPr>
      </w:pPr>
      <w:r>
        <w:rPr>
          <w:rFonts w:hint="eastAsia"/>
        </w:rPr>
        <w:t>}</w:t>
      </w:r>
    </w:p>
    <w:p w14:paraId="7E30FF5F" w14:textId="3CD00294" w:rsidR="00617FED" w:rsidRDefault="00617FED" w:rsidP="00617FED">
      <w:pPr>
        <w:pStyle w:val="my"/>
        <w:numPr>
          <w:ilvl w:val="0"/>
          <w:numId w:val="32"/>
        </w:numPr>
        <w:ind w:leftChars="0"/>
        <w:rPr>
          <w:rFonts w:hint="eastAsia"/>
        </w:rPr>
      </w:pPr>
      <w:r>
        <w:rPr>
          <w:rFonts w:hint="eastAsia"/>
        </w:rPr>
        <w:t>JSON响应处理</w:t>
      </w:r>
    </w:p>
    <w:p w14:paraId="7E910521" w14:textId="77777777" w:rsidR="00617FED" w:rsidRDefault="00617FED" w:rsidP="00617FED">
      <w:pPr>
        <w:pStyle w:val="my"/>
        <w:rPr>
          <w:rFonts w:hint="eastAsia"/>
        </w:rPr>
      </w:pPr>
      <w:r>
        <w:rPr>
          <w:rFonts w:hint="eastAsia"/>
        </w:rPr>
        <w:t xml:space="preserve">private </w:t>
      </w:r>
      <w:proofErr w:type="gramStart"/>
      <w:r>
        <w:rPr>
          <w:rFonts w:hint="eastAsia"/>
        </w:rPr>
        <w:t>int[</w:t>
      </w:r>
      <w:proofErr w:type="gramEnd"/>
      <w:r>
        <w:rPr>
          <w:rFonts w:hint="eastAsia"/>
        </w:rPr>
        <w:t xml:space="preserve">] </w:t>
      </w:r>
      <w:proofErr w:type="spellStart"/>
      <w:r>
        <w:rPr>
          <w:rFonts w:hint="eastAsia"/>
        </w:rPr>
        <w:t>callDeepSeek</w:t>
      </w:r>
      <w:proofErr w:type="spellEnd"/>
      <w:r>
        <w:rPr>
          <w:rFonts w:hint="eastAsia"/>
        </w:rPr>
        <w:t>(</w:t>
      </w:r>
      <w:proofErr w:type="gramStart"/>
      <w:r>
        <w:rPr>
          <w:rFonts w:hint="eastAsia"/>
        </w:rPr>
        <w:t>int[][</w:t>
      </w:r>
      <w:proofErr w:type="gramEnd"/>
      <w:r>
        <w:rPr>
          <w:rFonts w:hint="eastAsia"/>
        </w:rPr>
        <w:t>] board, int color, String level) {</w:t>
      </w:r>
    </w:p>
    <w:p w14:paraId="47970F2A" w14:textId="7FC65087" w:rsidR="00617FED" w:rsidRDefault="00617FED" w:rsidP="00617FED">
      <w:pPr>
        <w:pStyle w:val="my"/>
        <w:rPr>
          <w:rFonts w:hint="eastAsia"/>
        </w:rPr>
      </w:pPr>
      <w:r>
        <w:rPr>
          <w:rFonts w:hint="eastAsia"/>
        </w:rPr>
        <w:t xml:space="preserve">    String prompt = </w:t>
      </w:r>
      <w:proofErr w:type="spellStart"/>
      <w:proofErr w:type="gramStart"/>
      <w:r>
        <w:rPr>
          <w:rFonts w:hint="eastAsia"/>
        </w:rPr>
        <w:t>buildPrompt</w:t>
      </w:r>
      <w:proofErr w:type="spellEnd"/>
      <w:r>
        <w:rPr>
          <w:rFonts w:hint="eastAsia"/>
        </w:rPr>
        <w:t>(</w:t>
      </w:r>
      <w:proofErr w:type="gramEnd"/>
      <w:r>
        <w:rPr>
          <w:rFonts w:hint="eastAsia"/>
        </w:rPr>
        <w:t>board, color, level);</w:t>
      </w:r>
    </w:p>
    <w:p w14:paraId="092D9255" w14:textId="77777777" w:rsidR="00617FED" w:rsidRDefault="00617FED" w:rsidP="00617FED">
      <w:pPr>
        <w:pStyle w:val="my"/>
        <w:rPr>
          <w:rFonts w:hint="eastAsia"/>
        </w:rPr>
      </w:pPr>
      <w:r>
        <w:rPr>
          <w:rFonts w:hint="eastAsia"/>
        </w:rPr>
        <w:t xml:space="preserve">    // 调用API</w:t>
      </w:r>
    </w:p>
    <w:p w14:paraId="345372B7" w14:textId="77777777" w:rsidR="00617FED" w:rsidRDefault="00617FED" w:rsidP="00617FED">
      <w:pPr>
        <w:pStyle w:val="my"/>
        <w:rPr>
          <w:rFonts w:hint="eastAsia"/>
        </w:rPr>
      </w:pPr>
      <w:r>
        <w:rPr>
          <w:rFonts w:hint="eastAsia"/>
        </w:rPr>
        <w:t xml:space="preserve">    </w:t>
      </w:r>
      <w:proofErr w:type="spellStart"/>
      <w:r>
        <w:rPr>
          <w:rFonts w:hint="eastAsia"/>
        </w:rPr>
        <w:t>JSONObject</w:t>
      </w:r>
      <w:proofErr w:type="spellEnd"/>
      <w:r>
        <w:rPr>
          <w:rFonts w:hint="eastAsia"/>
        </w:rPr>
        <w:t xml:space="preserve"> response = </w:t>
      </w:r>
      <w:proofErr w:type="spellStart"/>
      <w:proofErr w:type="gramStart"/>
      <w:r>
        <w:rPr>
          <w:rFonts w:hint="eastAsia"/>
        </w:rPr>
        <w:t>client.queryAI</w:t>
      </w:r>
      <w:proofErr w:type="spellEnd"/>
      <w:proofErr w:type="gramEnd"/>
      <w:r>
        <w:rPr>
          <w:rFonts w:hint="eastAsia"/>
        </w:rPr>
        <w:t>(prompt);</w:t>
      </w:r>
    </w:p>
    <w:p w14:paraId="2D8B9C7A" w14:textId="77777777" w:rsidR="00617FED" w:rsidRDefault="00617FED" w:rsidP="00617FED">
      <w:pPr>
        <w:pStyle w:val="my"/>
        <w:rPr>
          <w:rFonts w:hint="eastAsia"/>
        </w:rPr>
      </w:pPr>
      <w:r>
        <w:rPr>
          <w:rFonts w:hint="eastAsia"/>
        </w:rPr>
        <w:t xml:space="preserve">    // 关键：提取和清洗JSON</w:t>
      </w:r>
    </w:p>
    <w:p w14:paraId="5FFEC2B2" w14:textId="77777777" w:rsidR="00617FED" w:rsidRDefault="00617FED" w:rsidP="00617FED">
      <w:pPr>
        <w:pStyle w:val="my"/>
        <w:rPr>
          <w:rFonts w:hint="eastAsia"/>
        </w:rPr>
      </w:pPr>
      <w:r>
        <w:rPr>
          <w:rFonts w:hint="eastAsia"/>
        </w:rPr>
        <w:t xml:space="preserve">    String content = </w:t>
      </w:r>
      <w:proofErr w:type="spellStart"/>
      <w:r>
        <w:rPr>
          <w:rFonts w:hint="eastAsia"/>
        </w:rPr>
        <w:t>extractContentFromResponse</w:t>
      </w:r>
      <w:proofErr w:type="spellEnd"/>
      <w:r>
        <w:rPr>
          <w:rFonts w:hint="eastAsia"/>
        </w:rPr>
        <w:t>(response);</w:t>
      </w:r>
    </w:p>
    <w:p w14:paraId="4B800EBD" w14:textId="77777777" w:rsidR="00617FED" w:rsidRDefault="00617FED" w:rsidP="00617FED">
      <w:pPr>
        <w:pStyle w:val="my"/>
        <w:rPr>
          <w:rFonts w:hint="eastAsia"/>
        </w:rPr>
      </w:pPr>
      <w:r>
        <w:rPr>
          <w:rFonts w:hint="eastAsia"/>
        </w:rPr>
        <w:t xml:space="preserve">    content = </w:t>
      </w:r>
      <w:proofErr w:type="spellStart"/>
      <w:r>
        <w:rPr>
          <w:rFonts w:hint="eastAsia"/>
        </w:rPr>
        <w:t>cleanJSON</w:t>
      </w:r>
      <w:proofErr w:type="spellEnd"/>
      <w:r>
        <w:rPr>
          <w:rFonts w:hint="eastAsia"/>
        </w:rPr>
        <w:t>(content); // 去除可能的```</w:t>
      </w:r>
      <w:proofErr w:type="spellStart"/>
      <w:r>
        <w:rPr>
          <w:rFonts w:hint="eastAsia"/>
        </w:rPr>
        <w:t>json</w:t>
      </w:r>
      <w:proofErr w:type="spellEnd"/>
      <w:r>
        <w:rPr>
          <w:rFonts w:hint="eastAsia"/>
        </w:rPr>
        <w:t>标记</w:t>
      </w:r>
    </w:p>
    <w:p w14:paraId="5B35C662" w14:textId="77777777" w:rsidR="00617FED" w:rsidRDefault="00617FED" w:rsidP="00617FED">
      <w:pPr>
        <w:pStyle w:val="my"/>
        <w:rPr>
          <w:rFonts w:hint="eastAsia"/>
        </w:rPr>
      </w:pPr>
      <w:r>
        <w:rPr>
          <w:rFonts w:hint="eastAsia"/>
        </w:rPr>
        <w:t xml:space="preserve">    // 提取第一个JSON对象</w:t>
      </w:r>
    </w:p>
    <w:p w14:paraId="39088CA5" w14:textId="77777777" w:rsidR="00617FED" w:rsidRDefault="00617FED" w:rsidP="00617FED">
      <w:pPr>
        <w:pStyle w:val="my"/>
        <w:rPr>
          <w:rFonts w:hint="eastAsia"/>
        </w:rPr>
      </w:pPr>
      <w:r>
        <w:rPr>
          <w:rFonts w:hint="eastAsia"/>
        </w:rPr>
        <w:t xml:space="preserve">    String </w:t>
      </w:r>
      <w:proofErr w:type="spellStart"/>
      <w:r>
        <w:rPr>
          <w:rFonts w:hint="eastAsia"/>
        </w:rPr>
        <w:t>jsonText</w:t>
      </w:r>
      <w:proofErr w:type="spellEnd"/>
      <w:r>
        <w:rPr>
          <w:rFonts w:hint="eastAsia"/>
        </w:rPr>
        <w:t xml:space="preserve"> = </w:t>
      </w:r>
      <w:proofErr w:type="spellStart"/>
      <w:r>
        <w:rPr>
          <w:rFonts w:hint="eastAsia"/>
        </w:rPr>
        <w:t>extractFirstJsonObject</w:t>
      </w:r>
      <w:proofErr w:type="spellEnd"/>
      <w:r>
        <w:rPr>
          <w:rFonts w:hint="eastAsia"/>
        </w:rPr>
        <w:t>(content);</w:t>
      </w:r>
    </w:p>
    <w:p w14:paraId="18087720" w14:textId="77777777" w:rsidR="00617FED" w:rsidRDefault="00617FED" w:rsidP="00617FED">
      <w:pPr>
        <w:pStyle w:val="my"/>
        <w:rPr>
          <w:rFonts w:hint="eastAsia"/>
        </w:rPr>
      </w:pPr>
      <w:r>
        <w:rPr>
          <w:rFonts w:hint="eastAsia"/>
        </w:rPr>
        <w:t xml:space="preserve">    </w:t>
      </w:r>
      <w:proofErr w:type="spellStart"/>
      <w:r>
        <w:rPr>
          <w:rFonts w:hint="eastAsia"/>
        </w:rPr>
        <w:t>JSONObject</w:t>
      </w:r>
      <w:proofErr w:type="spellEnd"/>
      <w:r>
        <w:rPr>
          <w:rFonts w:hint="eastAsia"/>
        </w:rPr>
        <w:t xml:space="preserve"> obj = new </w:t>
      </w:r>
      <w:proofErr w:type="spellStart"/>
      <w:r>
        <w:rPr>
          <w:rFonts w:hint="eastAsia"/>
        </w:rPr>
        <w:t>JSONObject</w:t>
      </w:r>
      <w:proofErr w:type="spellEnd"/>
      <w:r>
        <w:rPr>
          <w:rFonts w:hint="eastAsia"/>
        </w:rPr>
        <w:t>(</w:t>
      </w:r>
      <w:proofErr w:type="spellStart"/>
      <w:r>
        <w:rPr>
          <w:rFonts w:hint="eastAsia"/>
        </w:rPr>
        <w:t>jsonText</w:t>
      </w:r>
      <w:proofErr w:type="spellEnd"/>
      <w:r>
        <w:rPr>
          <w:rFonts w:hint="eastAsia"/>
        </w:rPr>
        <w:t>);</w:t>
      </w:r>
    </w:p>
    <w:p w14:paraId="74278230" w14:textId="77777777" w:rsidR="00617FED" w:rsidRDefault="00617FED" w:rsidP="00617FED">
      <w:pPr>
        <w:pStyle w:val="my"/>
        <w:rPr>
          <w:rFonts w:hint="eastAsia"/>
        </w:rPr>
      </w:pPr>
      <w:r>
        <w:rPr>
          <w:rFonts w:hint="eastAsia"/>
        </w:rPr>
        <w:t xml:space="preserve">    int r = </w:t>
      </w:r>
      <w:proofErr w:type="spellStart"/>
      <w:proofErr w:type="gramStart"/>
      <w:r>
        <w:rPr>
          <w:rFonts w:hint="eastAsia"/>
        </w:rPr>
        <w:t>obj.getInt</w:t>
      </w:r>
      <w:proofErr w:type="spellEnd"/>
      <w:proofErr w:type="gramEnd"/>
      <w:r>
        <w:rPr>
          <w:rFonts w:hint="eastAsia"/>
        </w:rPr>
        <w:t>("row");</w:t>
      </w:r>
    </w:p>
    <w:p w14:paraId="2ABA5E61" w14:textId="77777777" w:rsidR="00617FED" w:rsidRDefault="00617FED" w:rsidP="00617FED">
      <w:pPr>
        <w:pStyle w:val="my"/>
        <w:rPr>
          <w:rFonts w:hint="eastAsia"/>
        </w:rPr>
      </w:pPr>
      <w:r>
        <w:rPr>
          <w:rFonts w:hint="eastAsia"/>
        </w:rPr>
        <w:t xml:space="preserve">    int c = </w:t>
      </w:r>
      <w:proofErr w:type="spellStart"/>
      <w:proofErr w:type="gramStart"/>
      <w:r>
        <w:rPr>
          <w:rFonts w:hint="eastAsia"/>
        </w:rPr>
        <w:t>obj.getInt</w:t>
      </w:r>
      <w:proofErr w:type="spellEnd"/>
      <w:proofErr w:type="gramEnd"/>
      <w:r>
        <w:rPr>
          <w:rFonts w:hint="eastAsia"/>
        </w:rPr>
        <w:t>("col");</w:t>
      </w:r>
    </w:p>
    <w:p w14:paraId="485DADBC" w14:textId="77777777" w:rsidR="00617FED" w:rsidRDefault="00617FED" w:rsidP="00617FED">
      <w:pPr>
        <w:pStyle w:val="my"/>
        <w:rPr>
          <w:rFonts w:hint="eastAsia"/>
        </w:rPr>
      </w:pPr>
      <w:r>
        <w:rPr>
          <w:rFonts w:hint="eastAsia"/>
        </w:rPr>
        <w:t xml:space="preserve">    // 验证有效性</w:t>
      </w:r>
    </w:p>
    <w:p w14:paraId="4CDED5B2" w14:textId="77777777" w:rsidR="00617FED" w:rsidRDefault="00617FED" w:rsidP="00617FED">
      <w:pPr>
        <w:pStyle w:val="my"/>
        <w:rPr>
          <w:rFonts w:hint="eastAsia"/>
        </w:rPr>
      </w:pPr>
      <w:r>
        <w:rPr>
          <w:rFonts w:hint="eastAsia"/>
        </w:rPr>
        <w:lastRenderedPageBreak/>
        <w:t xml:space="preserve">    if (</w:t>
      </w:r>
      <w:proofErr w:type="spellStart"/>
      <w:proofErr w:type="gramStart"/>
      <w:r>
        <w:rPr>
          <w:rFonts w:hint="eastAsia"/>
        </w:rPr>
        <w:t>isValid</w:t>
      </w:r>
      <w:proofErr w:type="spellEnd"/>
      <w:r>
        <w:rPr>
          <w:rFonts w:hint="eastAsia"/>
        </w:rPr>
        <w:t>(</w:t>
      </w:r>
      <w:proofErr w:type="gramEnd"/>
      <w:r>
        <w:rPr>
          <w:rFonts w:hint="eastAsia"/>
        </w:rPr>
        <w:t>board, r, c)) {</w:t>
      </w:r>
    </w:p>
    <w:p w14:paraId="1BB8E3AF" w14:textId="77777777" w:rsidR="00617FED" w:rsidRDefault="00617FED" w:rsidP="00617FED">
      <w:pPr>
        <w:pStyle w:val="my"/>
        <w:rPr>
          <w:rFonts w:hint="eastAsia"/>
        </w:rPr>
      </w:pPr>
      <w:r>
        <w:rPr>
          <w:rFonts w:hint="eastAsia"/>
        </w:rPr>
        <w:t xml:space="preserve">        return new </w:t>
      </w:r>
      <w:proofErr w:type="gramStart"/>
      <w:r>
        <w:rPr>
          <w:rFonts w:hint="eastAsia"/>
        </w:rPr>
        <w:t>int[]{</w:t>
      </w:r>
      <w:proofErr w:type="gramEnd"/>
      <w:r>
        <w:rPr>
          <w:rFonts w:hint="eastAsia"/>
        </w:rPr>
        <w:t>r, c};</w:t>
      </w:r>
    </w:p>
    <w:p w14:paraId="1F037822" w14:textId="77777777" w:rsidR="00617FED" w:rsidRDefault="00617FED" w:rsidP="00617FED">
      <w:pPr>
        <w:pStyle w:val="my"/>
        <w:rPr>
          <w:rFonts w:hint="eastAsia"/>
        </w:rPr>
      </w:pPr>
      <w:r>
        <w:rPr>
          <w:rFonts w:hint="eastAsia"/>
        </w:rPr>
        <w:t xml:space="preserve">    }</w:t>
      </w:r>
    </w:p>
    <w:p w14:paraId="08C58EC8" w14:textId="77777777" w:rsidR="00617FED" w:rsidRDefault="00617FED" w:rsidP="00617FED">
      <w:pPr>
        <w:pStyle w:val="my"/>
        <w:rPr>
          <w:rFonts w:hint="eastAsia"/>
        </w:rPr>
      </w:pPr>
      <w:r>
        <w:rPr>
          <w:rFonts w:hint="eastAsia"/>
        </w:rPr>
        <w:t xml:space="preserve">    // 兜底：随机选择空位</w:t>
      </w:r>
    </w:p>
    <w:p w14:paraId="1E034E33" w14:textId="77777777" w:rsidR="00617FED" w:rsidRDefault="00617FED" w:rsidP="00617FED">
      <w:pPr>
        <w:pStyle w:val="my"/>
        <w:rPr>
          <w:rFonts w:hint="eastAsia"/>
        </w:rPr>
      </w:pPr>
      <w:r>
        <w:rPr>
          <w:rFonts w:hint="eastAsia"/>
        </w:rPr>
        <w:t xml:space="preserve">    return </w:t>
      </w:r>
      <w:proofErr w:type="spellStart"/>
      <w:r>
        <w:rPr>
          <w:rFonts w:hint="eastAsia"/>
        </w:rPr>
        <w:t>chooseRandomEmpty</w:t>
      </w:r>
      <w:proofErr w:type="spellEnd"/>
      <w:r>
        <w:rPr>
          <w:rFonts w:hint="eastAsia"/>
        </w:rPr>
        <w:t>(board);</w:t>
      </w:r>
    </w:p>
    <w:p w14:paraId="7FDBAF33" w14:textId="77777777" w:rsidR="00617FED" w:rsidRDefault="00617FED" w:rsidP="00617FED">
      <w:pPr>
        <w:pStyle w:val="my"/>
      </w:pPr>
      <w:r>
        <w:rPr>
          <w:rFonts w:hint="eastAsia"/>
        </w:rPr>
        <w:t>}</w:t>
      </w:r>
    </w:p>
    <w:p w14:paraId="1E14DF82" w14:textId="77777777" w:rsidR="009411D6" w:rsidRDefault="009411D6" w:rsidP="009411D6">
      <w:pPr>
        <w:pStyle w:val="my"/>
        <w:numPr>
          <w:ilvl w:val="0"/>
          <w:numId w:val="32"/>
        </w:numPr>
        <w:ind w:leftChars="0"/>
        <w:rPr>
          <w:rFonts w:hint="eastAsia"/>
        </w:rPr>
      </w:pPr>
      <w:r>
        <w:rPr>
          <w:rFonts w:hint="eastAsia"/>
        </w:rPr>
        <w:t>外部依赖库的作用与集成</w:t>
      </w:r>
    </w:p>
    <w:p w14:paraId="76B28A50" w14:textId="21CF2FFB" w:rsidR="009411D6" w:rsidRDefault="009411D6" w:rsidP="009411D6">
      <w:pPr>
        <w:pStyle w:val="my"/>
      </w:pPr>
      <w:r>
        <w:rPr>
          <w:rFonts w:hint="eastAsia"/>
        </w:rPr>
        <w:t>在AI模块的实现中，为了调用DeepSeek API并处理网络通信，本项目引入了三个关键的外部依赖库，它们分别承担了不同的技术职责：</w:t>
      </w:r>
    </w:p>
    <w:p w14:paraId="61190BE0" w14:textId="170B1D00" w:rsidR="009411D6" w:rsidRDefault="009411D6" w:rsidP="009411D6">
      <w:pPr>
        <w:pStyle w:val="my"/>
        <w:numPr>
          <w:ilvl w:val="0"/>
          <w:numId w:val="33"/>
        </w:numPr>
        <w:ind w:leftChars="0"/>
        <w:rPr>
          <w:rFonts w:hint="eastAsia"/>
        </w:rPr>
      </w:pPr>
      <w:proofErr w:type="spellStart"/>
      <w:r>
        <w:rPr>
          <w:rFonts w:hint="eastAsia"/>
        </w:rPr>
        <w:t>okhttp</w:t>
      </w:r>
      <w:proofErr w:type="spellEnd"/>
      <w:r>
        <w:rPr>
          <w:rFonts w:hint="eastAsia"/>
        </w:rPr>
        <w:t>（3.12.13）—— HTTP客户端框架</w:t>
      </w:r>
    </w:p>
    <w:p w14:paraId="63B7FE6B" w14:textId="18E975C1" w:rsidR="009411D6" w:rsidRDefault="009411D6" w:rsidP="009411D6">
      <w:pPr>
        <w:pStyle w:val="my"/>
      </w:pPr>
      <w:r>
        <w:rPr>
          <w:rFonts w:hint="eastAsia"/>
        </w:rPr>
        <w:t>核心作用：高效、简洁地处理HTTP网络请求，是调用DeepSeek API的通信基础。</w:t>
      </w:r>
    </w:p>
    <w:p w14:paraId="1D7962BD" w14:textId="21F9E15A" w:rsidR="009411D6" w:rsidRDefault="009411D6" w:rsidP="009411D6">
      <w:pPr>
        <w:pStyle w:val="my"/>
        <w:numPr>
          <w:ilvl w:val="0"/>
          <w:numId w:val="33"/>
        </w:numPr>
        <w:ind w:leftChars="0"/>
        <w:rPr>
          <w:rFonts w:hint="eastAsia"/>
        </w:rPr>
      </w:pPr>
      <w:proofErr w:type="spellStart"/>
      <w:r>
        <w:rPr>
          <w:rFonts w:hint="eastAsia"/>
        </w:rPr>
        <w:t>okio</w:t>
      </w:r>
      <w:proofErr w:type="spellEnd"/>
      <w:r>
        <w:rPr>
          <w:rFonts w:hint="eastAsia"/>
        </w:rPr>
        <w:t>（1.15.0）—— I/O优化库</w:t>
      </w:r>
    </w:p>
    <w:p w14:paraId="03C5EE60" w14:textId="54CDB1AB" w:rsidR="009411D6" w:rsidRDefault="009411D6" w:rsidP="009411D6">
      <w:pPr>
        <w:pStyle w:val="my"/>
      </w:pPr>
      <w:r>
        <w:rPr>
          <w:rFonts w:hint="eastAsia"/>
        </w:rPr>
        <w:t>核心作用：作为</w:t>
      </w:r>
      <w:proofErr w:type="spellStart"/>
      <w:r>
        <w:rPr>
          <w:rFonts w:hint="eastAsia"/>
        </w:rPr>
        <w:t>okhttp</w:t>
      </w:r>
      <w:proofErr w:type="spellEnd"/>
      <w:r>
        <w:rPr>
          <w:rFonts w:hint="eastAsia"/>
        </w:rPr>
        <w:t>的底层依赖，提供高性能的I/O操作支持。</w:t>
      </w:r>
    </w:p>
    <w:p w14:paraId="3F34EED6" w14:textId="5F068A2C" w:rsidR="009411D6" w:rsidRDefault="009411D6" w:rsidP="009411D6">
      <w:pPr>
        <w:pStyle w:val="my"/>
        <w:numPr>
          <w:ilvl w:val="0"/>
          <w:numId w:val="33"/>
        </w:numPr>
        <w:ind w:leftChars="0"/>
        <w:rPr>
          <w:rFonts w:hint="eastAsia"/>
        </w:rPr>
      </w:pPr>
      <w:proofErr w:type="spellStart"/>
      <w:r>
        <w:rPr>
          <w:rFonts w:hint="eastAsia"/>
        </w:rPr>
        <w:t>org.json</w:t>
      </w:r>
      <w:proofErr w:type="spellEnd"/>
      <w:r>
        <w:rPr>
          <w:rFonts w:hint="eastAsia"/>
        </w:rPr>
        <w:t>（20230227）—— JSON处理库</w:t>
      </w:r>
    </w:p>
    <w:p w14:paraId="4D63712B" w14:textId="6CBB4BB3" w:rsidR="009411D6" w:rsidRDefault="009411D6" w:rsidP="009411D6">
      <w:pPr>
        <w:pStyle w:val="my"/>
        <w:rPr>
          <w:rFonts w:hint="eastAsia"/>
        </w:rPr>
      </w:pPr>
      <w:r>
        <w:rPr>
          <w:rFonts w:hint="eastAsia"/>
        </w:rPr>
        <w:t>核心作用：解析DeepSeek API返回的JSON格式响应，提取AI推荐的落子坐标。</w:t>
      </w:r>
    </w:p>
    <w:p w14:paraId="24EC8710" w14:textId="746D8209" w:rsidR="00617FED" w:rsidRDefault="00617FED" w:rsidP="009411D6">
      <w:pPr>
        <w:pStyle w:val="my"/>
        <w:numPr>
          <w:ilvl w:val="0"/>
          <w:numId w:val="32"/>
        </w:numPr>
        <w:ind w:leftChars="0"/>
        <w:rPr>
          <w:rFonts w:hint="eastAsia"/>
        </w:rPr>
      </w:pPr>
      <w:r>
        <w:rPr>
          <w:rFonts w:hint="eastAsia"/>
        </w:rPr>
        <w:t>健壮性设计</w:t>
      </w:r>
      <w:r w:rsidR="009411D6">
        <w:rPr>
          <w:rFonts w:hint="eastAsia"/>
        </w:rPr>
        <w:t>：</w:t>
      </w:r>
    </w:p>
    <w:p w14:paraId="04EA0E34" w14:textId="28228563" w:rsidR="00617FED" w:rsidRDefault="00617FED" w:rsidP="009411D6">
      <w:pPr>
        <w:pStyle w:val="my"/>
        <w:rPr>
          <w:rFonts w:hint="eastAsia"/>
        </w:rPr>
      </w:pPr>
      <w:r>
        <w:rPr>
          <w:rFonts w:hint="eastAsia"/>
        </w:rPr>
        <w:t>重试机制：API调用失败自动重试（最多2次）</w:t>
      </w:r>
    </w:p>
    <w:p w14:paraId="16BA878E" w14:textId="4F63F304" w:rsidR="00617FED" w:rsidRDefault="00617FED" w:rsidP="009411D6">
      <w:pPr>
        <w:pStyle w:val="my"/>
        <w:rPr>
          <w:rFonts w:hint="eastAsia"/>
        </w:rPr>
      </w:pPr>
      <w:r>
        <w:rPr>
          <w:rFonts w:hint="eastAsia"/>
        </w:rPr>
        <w:t>格式清洗：处理AI可能返回的Markdown包装</w:t>
      </w:r>
    </w:p>
    <w:p w14:paraId="4B54E821" w14:textId="486EC84E" w:rsidR="00617FED" w:rsidRDefault="00617FED" w:rsidP="009411D6">
      <w:pPr>
        <w:pStyle w:val="my"/>
        <w:rPr>
          <w:rFonts w:hint="eastAsia"/>
        </w:rPr>
      </w:pPr>
      <w:r>
        <w:rPr>
          <w:rFonts w:hint="eastAsia"/>
        </w:rPr>
        <w:t>有效性验证：检查坐标是否合法、是否为空位</w:t>
      </w:r>
    </w:p>
    <w:p w14:paraId="4884C6CB" w14:textId="135A049F" w:rsidR="00617FED" w:rsidRDefault="00617FED" w:rsidP="00617FED">
      <w:pPr>
        <w:pStyle w:val="my"/>
        <w:rPr>
          <w:rFonts w:hint="eastAsia"/>
        </w:rPr>
      </w:pPr>
      <w:r>
        <w:rPr>
          <w:rFonts w:hint="eastAsia"/>
        </w:rPr>
        <w:t>优雅降级：API完全失败时回退到随机落子</w:t>
      </w:r>
    </w:p>
    <w:p w14:paraId="51E04108" w14:textId="72B4C5D2" w:rsidR="006B7EE2" w:rsidRDefault="00143A7C" w:rsidP="00A27559">
      <w:pPr>
        <w:pStyle w:val="aa"/>
      </w:pPr>
      <w:bookmarkStart w:id="33" w:name="_Toc217914023"/>
      <w:r w:rsidRPr="009E0AC5">
        <w:rPr>
          <w:rFonts w:hint="eastAsia"/>
        </w:rPr>
        <w:lastRenderedPageBreak/>
        <w:t>第二节</w:t>
      </w:r>
      <w:r w:rsidRPr="009E0AC5">
        <w:rPr>
          <w:rFonts w:hint="eastAsia"/>
        </w:rPr>
        <w:t xml:space="preserve"> </w:t>
      </w:r>
      <w:r w:rsidR="00A27559">
        <w:rPr>
          <w:rFonts w:hint="eastAsia"/>
        </w:rPr>
        <w:t>实现效</w:t>
      </w:r>
      <w:r w:rsidR="006B2DBE" w:rsidRPr="009E0AC5">
        <w:rPr>
          <w:rFonts w:hint="eastAsia"/>
        </w:rPr>
        <w:t>果及</w:t>
      </w:r>
      <w:r w:rsidR="001A2A79" w:rsidRPr="009E0AC5">
        <w:rPr>
          <w:rFonts w:hint="eastAsia"/>
        </w:rPr>
        <w:t>分析</w:t>
      </w:r>
      <w:bookmarkEnd w:id="33"/>
    </w:p>
    <w:p w14:paraId="1026C0B4" w14:textId="2E1FB31B" w:rsidR="000F66AB" w:rsidRPr="00A27559" w:rsidRDefault="000F66AB" w:rsidP="000F66AB">
      <w:pPr>
        <w:pStyle w:val="ac"/>
        <w:rPr>
          <w:rFonts w:hint="eastAsia"/>
        </w:rPr>
      </w:pPr>
      <w:r>
        <w:rPr>
          <w:rFonts w:hint="eastAsia"/>
        </w:rPr>
        <w:t>4.2.1</w:t>
      </w:r>
      <w:r>
        <w:rPr>
          <w:rFonts w:hint="eastAsia"/>
        </w:rPr>
        <w:t>游戏主界面与基本功能展示</w:t>
      </w:r>
    </w:p>
    <w:p w14:paraId="26FD2A46" w14:textId="28F4F003" w:rsidR="000F66AB" w:rsidRDefault="009411D6" w:rsidP="000F66AB">
      <w:pPr>
        <w:pStyle w:val="my"/>
        <w:keepNext/>
        <w:rPr>
          <w:rFonts w:hint="eastAsia"/>
        </w:rPr>
      </w:pPr>
      <w:r w:rsidRPr="009411D6">
        <w:rPr>
          <w:rFonts w:ascii="Times New Roman" w:hAnsi="Times New Roman"/>
        </w:rPr>
        <w:drawing>
          <wp:inline distT="0" distB="0" distL="0" distR="0" wp14:anchorId="40A09E55" wp14:editId="5F8512C3">
            <wp:extent cx="2475914" cy="2019542"/>
            <wp:effectExtent l="0" t="0" r="635" b="0"/>
            <wp:docPr id="7370775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77576" name=""/>
                    <pic:cNvPicPr/>
                  </pic:nvPicPr>
                  <pic:blipFill>
                    <a:blip r:embed="rId22"/>
                    <a:stretch>
                      <a:fillRect/>
                    </a:stretch>
                  </pic:blipFill>
                  <pic:spPr>
                    <a:xfrm>
                      <a:off x="0" y="0"/>
                      <a:ext cx="2494064" cy="2034347"/>
                    </a:xfrm>
                    <a:prstGeom prst="rect">
                      <a:avLst/>
                    </a:prstGeom>
                  </pic:spPr>
                </pic:pic>
              </a:graphicData>
            </a:graphic>
          </wp:inline>
        </w:drawing>
      </w:r>
    </w:p>
    <w:p w14:paraId="594B7FA4" w14:textId="490FDA2B" w:rsidR="000F66AB" w:rsidRDefault="000F66AB" w:rsidP="000F66AB">
      <w:pPr>
        <w:pStyle w:val="ae"/>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8</w:t>
      </w:r>
      <w:r>
        <w:rPr>
          <w:rFonts w:hint="eastAsia"/>
        </w:rPr>
        <w:fldChar w:fldCharType="end"/>
      </w:r>
      <w:r>
        <w:rPr>
          <w:rFonts w:hint="eastAsia"/>
        </w:rPr>
        <w:t>：游戏启动页面：下方按钮有小</w:t>
      </w:r>
      <w:proofErr w:type="gramStart"/>
      <w:r>
        <w:rPr>
          <w:rFonts w:hint="eastAsia"/>
        </w:rPr>
        <w:t>蓝框</w:t>
      </w:r>
      <w:proofErr w:type="gramEnd"/>
      <w:r>
        <w:rPr>
          <w:rFonts w:hint="eastAsia"/>
        </w:rPr>
        <w:t>框住，并适应页面大小</w:t>
      </w:r>
    </w:p>
    <w:p w14:paraId="286BEBAB" w14:textId="77777777" w:rsidR="000F66AB" w:rsidRDefault="000F66AB" w:rsidP="000F66AB">
      <w:pPr>
        <w:pStyle w:val="my"/>
        <w:keepNext/>
        <w:rPr>
          <w:rFonts w:hint="eastAsia"/>
        </w:rPr>
      </w:pPr>
      <w:r w:rsidRPr="009411D6">
        <w:rPr>
          <w:rFonts w:ascii="Times New Roman" w:hAnsi="Times New Roman"/>
        </w:rPr>
        <w:drawing>
          <wp:inline distT="0" distB="0" distL="0" distR="0" wp14:anchorId="6B03BAAC" wp14:editId="091D377F">
            <wp:extent cx="2489982" cy="2036113"/>
            <wp:effectExtent l="0" t="0" r="5715" b="2540"/>
            <wp:docPr id="15869331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33164" name=""/>
                    <pic:cNvPicPr/>
                  </pic:nvPicPr>
                  <pic:blipFill>
                    <a:blip r:embed="rId23"/>
                    <a:stretch>
                      <a:fillRect/>
                    </a:stretch>
                  </pic:blipFill>
                  <pic:spPr>
                    <a:xfrm>
                      <a:off x="0" y="0"/>
                      <a:ext cx="2502004" cy="2045943"/>
                    </a:xfrm>
                    <a:prstGeom prst="rect">
                      <a:avLst/>
                    </a:prstGeom>
                  </pic:spPr>
                </pic:pic>
              </a:graphicData>
            </a:graphic>
          </wp:inline>
        </w:drawing>
      </w:r>
      <w:r>
        <w:rPr>
          <w:rFonts w:ascii="Times New Roman" w:hAnsi="Times New Roman"/>
          <w:noProof/>
        </w:rPr>
        <w:drawing>
          <wp:inline distT="0" distB="0" distL="0" distR="0" wp14:anchorId="74197C58" wp14:editId="7D92161E">
            <wp:extent cx="2475913" cy="2029974"/>
            <wp:effectExtent l="0" t="0" r="635" b="8890"/>
            <wp:docPr id="139283307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33079" name="图片 13928330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91290" cy="2042581"/>
                    </a:xfrm>
                    <a:prstGeom prst="rect">
                      <a:avLst/>
                    </a:prstGeom>
                  </pic:spPr>
                </pic:pic>
              </a:graphicData>
            </a:graphic>
          </wp:inline>
        </w:drawing>
      </w:r>
    </w:p>
    <w:p w14:paraId="7C1FD43B" w14:textId="290FCFE2" w:rsidR="000F66AB" w:rsidRDefault="000F66AB" w:rsidP="000F66AB">
      <w:pPr>
        <w:pStyle w:val="ae"/>
        <w:ind w:firstLineChars="300" w:firstLine="600"/>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9</w:t>
      </w:r>
      <w:r>
        <w:rPr>
          <w:rFonts w:hint="eastAsia"/>
        </w:rPr>
        <w:fldChar w:fldCharType="end"/>
      </w:r>
      <w:r>
        <w:rPr>
          <w:rFonts w:hint="eastAsia"/>
        </w:rPr>
        <w:t>：按钮有黄橙红代表正常悬停点击</w:t>
      </w:r>
      <w:r>
        <w:rPr>
          <w:rFonts w:hint="eastAsia"/>
        </w:rPr>
        <w:t xml:space="preserve">        </w:t>
      </w: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0</w:t>
      </w:r>
      <w:r>
        <w:rPr>
          <w:rFonts w:hint="eastAsia"/>
        </w:rPr>
        <w:fldChar w:fldCharType="end"/>
      </w:r>
      <w:r>
        <w:rPr>
          <w:rFonts w:hint="eastAsia"/>
        </w:rPr>
        <w:t>：开始游戏跳转到选择模式</w:t>
      </w:r>
    </w:p>
    <w:p w14:paraId="49D0D891" w14:textId="77777777" w:rsidR="000F66AB" w:rsidRDefault="000F66AB" w:rsidP="000F66AB">
      <w:pPr>
        <w:pStyle w:val="my"/>
        <w:keepNext/>
        <w:ind w:firstLineChars="600" w:firstLine="1440"/>
        <w:rPr>
          <w:rFonts w:hint="eastAsia"/>
        </w:rPr>
      </w:pPr>
      <w:r w:rsidRPr="009411D6">
        <w:drawing>
          <wp:inline distT="0" distB="0" distL="0" distR="0" wp14:anchorId="12169993" wp14:editId="36299694">
            <wp:extent cx="3066757" cy="2434279"/>
            <wp:effectExtent l="0" t="0" r="635" b="4445"/>
            <wp:docPr id="19439191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19164" name=""/>
                    <pic:cNvPicPr/>
                  </pic:nvPicPr>
                  <pic:blipFill>
                    <a:blip r:embed="rId25"/>
                    <a:stretch>
                      <a:fillRect/>
                    </a:stretch>
                  </pic:blipFill>
                  <pic:spPr>
                    <a:xfrm>
                      <a:off x="0" y="0"/>
                      <a:ext cx="3087112" cy="2450436"/>
                    </a:xfrm>
                    <a:prstGeom prst="rect">
                      <a:avLst/>
                    </a:prstGeom>
                  </pic:spPr>
                </pic:pic>
              </a:graphicData>
            </a:graphic>
          </wp:inline>
        </w:drawing>
      </w:r>
    </w:p>
    <w:p w14:paraId="6C110AA4" w14:textId="7A034203" w:rsidR="000F66AB" w:rsidRDefault="000F66AB" w:rsidP="000F66AB">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1</w:t>
      </w:r>
      <w:r>
        <w:rPr>
          <w:rFonts w:hint="eastAsia"/>
        </w:rPr>
        <w:fldChar w:fldCharType="end"/>
      </w:r>
      <w:r>
        <w:rPr>
          <w:rFonts w:hint="eastAsia"/>
        </w:rPr>
        <w:t>：游戏界面展示</w:t>
      </w:r>
    </w:p>
    <w:p w14:paraId="21AC1ED3" w14:textId="77777777" w:rsidR="000F66AB" w:rsidRDefault="000F66AB" w:rsidP="000F66AB">
      <w:pPr>
        <w:pStyle w:val="my"/>
        <w:keepNext/>
        <w:ind w:leftChars="0" w:left="0"/>
        <w:rPr>
          <w:rFonts w:hint="eastAsia"/>
        </w:rPr>
      </w:pPr>
      <w:r w:rsidRPr="009411D6">
        <w:lastRenderedPageBreak/>
        <w:drawing>
          <wp:inline distT="0" distB="0" distL="0" distR="0" wp14:anchorId="0461162B" wp14:editId="54D46110">
            <wp:extent cx="2400833" cy="1976511"/>
            <wp:effectExtent l="0" t="0" r="0" b="5080"/>
            <wp:docPr id="778572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72118" name=""/>
                    <pic:cNvPicPr/>
                  </pic:nvPicPr>
                  <pic:blipFill>
                    <a:blip r:embed="rId26"/>
                    <a:stretch>
                      <a:fillRect/>
                    </a:stretch>
                  </pic:blipFill>
                  <pic:spPr>
                    <a:xfrm>
                      <a:off x="0" y="0"/>
                      <a:ext cx="2414846" cy="1988047"/>
                    </a:xfrm>
                    <a:prstGeom prst="rect">
                      <a:avLst/>
                    </a:prstGeom>
                  </pic:spPr>
                </pic:pic>
              </a:graphicData>
            </a:graphic>
          </wp:inline>
        </w:drawing>
      </w:r>
      <w:r w:rsidRPr="00C4267C">
        <w:drawing>
          <wp:inline distT="0" distB="0" distL="0" distR="0" wp14:anchorId="3DE98E05" wp14:editId="43FA18BA">
            <wp:extent cx="2750234" cy="1977081"/>
            <wp:effectExtent l="0" t="0" r="0" b="4445"/>
            <wp:docPr id="20671740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4005" name=""/>
                    <pic:cNvPicPr/>
                  </pic:nvPicPr>
                  <pic:blipFill>
                    <a:blip r:embed="rId27"/>
                    <a:stretch>
                      <a:fillRect/>
                    </a:stretch>
                  </pic:blipFill>
                  <pic:spPr>
                    <a:xfrm>
                      <a:off x="0" y="0"/>
                      <a:ext cx="2792448" cy="2007428"/>
                    </a:xfrm>
                    <a:prstGeom prst="rect">
                      <a:avLst/>
                    </a:prstGeom>
                  </pic:spPr>
                </pic:pic>
              </a:graphicData>
            </a:graphic>
          </wp:inline>
        </w:drawing>
      </w:r>
    </w:p>
    <w:p w14:paraId="6D315397" w14:textId="19A13F68" w:rsidR="000F66AB" w:rsidRDefault="000F66AB" w:rsidP="000F66AB">
      <w:pPr>
        <w:pStyle w:val="ae"/>
        <w:ind w:firstLineChars="300" w:firstLine="600"/>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2</w:t>
      </w:r>
      <w:r>
        <w:rPr>
          <w:rFonts w:hint="eastAsia"/>
        </w:rPr>
        <w:fldChar w:fldCharType="end"/>
      </w:r>
      <w:r>
        <w:rPr>
          <w:rFonts w:hint="eastAsia"/>
        </w:rPr>
        <w:t>：聊天界面与背景融为一体</w:t>
      </w:r>
      <w:r>
        <w:rPr>
          <w:rFonts w:hint="eastAsia"/>
        </w:rPr>
        <w:t xml:space="preserve">  </w:t>
      </w: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3</w:t>
      </w:r>
      <w:r>
        <w:rPr>
          <w:rFonts w:hint="eastAsia"/>
        </w:rPr>
        <w:fldChar w:fldCharType="end"/>
      </w:r>
      <w:r>
        <w:rPr>
          <w:rFonts w:hint="eastAsia"/>
        </w:rPr>
        <w:t>：倒计时分四种颜色（还有蓝色）</w:t>
      </w:r>
    </w:p>
    <w:p w14:paraId="378199A8" w14:textId="77777777" w:rsidR="000F66AB" w:rsidRDefault="000F66AB" w:rsidP="000F66AB">
      <w:pPr>
        <w:pStyle w:val="my"/>
        <w:keepNext/>
        <w:ind w:leftChars="0" w:left="0" w:firstLineChars="300" w:firstLine="720"/>
        <w:rPr>
          <w:rFonts w:hint="eastAsia"/>
        </w:rPr>
      </w:pPr>
      <w:r w:rsidRPr="00C4267C">
        <w:drawing>
          <wp:inline distT="0" distB="0" distL="0" distR="0" wp14:anchorId="475139DC" wp14:editId="03D495DE">
            <wp:extent cx="4013060" cy="2897945"/>
            <wp:effectExtent l="0" t="0" r="6985" b="0"/>
            <wp:docPr id="618172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72834" name=""/>
                    <pic:cNvPicPr/>
                  </pic:nvPicPr>
                  <pic:blipFill>
                    <a:blip r:embed="rId28"/>
                    <a:stretch>
                      <a:fillRect/>
                    </a:stretch>
                  </pic:blipFill>
                  <pic:spPr>
                    <a:xfrm>
                      <a:off x="0" y="0"/>
                      <a:ext cx="4019464" cy="2902570"/>
                    </a:xfrm>
                    <a:prstGeom prst="rect">
                      <a:avLst/>
                    </a:prstGeom>
                  </pic:spPr>
                </pic:pic>
              </a:graphicData>
            </a:graphic>
          </wp:inline>
        </w:drawing>
      </w:r>
    </w:p>
    <w:p w14:paraId="1A41E82D" w14:textId="67F46DBC" w:rsidR="00D86DF0" w:rsidRPr="00F930DF" w:rsidRDefault="000F66AB" w:rsidP="000F66AB">
      <w:pPr>
        <w:pStyle w:val="ae"/>
        <w:jc w:val="center"/>
        <w:rPr>
          <w:rFonts w:ascii="Times New Roman" w:hAnsi="Times New Roman"/>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4</w:t>
      </w:r>
      <w:r>
        <w:rPr>
          <w:rFonts w:hint="eastAsia"/>
        </w:rPr>
        <w:fldChar w:fldCharType="end"/>
      </w:r>
      <w:r>
        <w:rPr>
          <w:rFonts w:hint="eastAsia"/>
        </w:rPr>
        <w:t>：悔棋时</w:t>
      </w:r>
      <w:proofErr w:type="gramStart"/>
      <w:r>
        <w:rPr>
          <w:rFonts w:hint="eastAsia"/>
        </w:rPr>
        <w:t>聊天区</w:t>
      </w:r>
      <w:proofErr w:type="gramEnd"/>
      <w:r>
        <w:rPr>
          <w:rFonts w:hint="eastAsia"/>
        </w:rPr>
        <w:t>会有提示</w:t>
      </w:r>
    </w:p>
    <w:p w14:paraId="140FFC25" w14:textId="77777777" w:rsidR="000F66AB" w:rsidRDefault="000F66AB" w:rsidP="000F66AB">
      <w:pPr>
        <w:pStyle w:val="my"/>
        <w:keepNext/>
        <w:ind w:leftChars="0" w:left="0" w:firstLineChars="400" w:firstLine="960"/>
        <w:rPr>
          <w:rFonts w:hint="eastAsia"/>
        </w:rPr>
      </w:pPr>
      <w:r w:rsidRPr="00C4267C">
        <w:drawing>
          <wp:inline distT="0" distB="0" distL="0" distR="0" wp14:anchorId="79459EE1" wp14:editId="4C264A66">
            <wp:extent cx="3910818" cy="2825054"/>
            <wp:effectExtent l="0" t="0" r="0" b="0"/>
            <wp:docPr id="11069657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65753" name=""/>
                    <pic:cNvPicPr/>
                  </pic:nvPicPr>
                  <pic:blipFill>
                    <a:blip r:embed="rId29"/>
                    <a:stretch>
                      <a:fillRect/>
                    </a:stretch>
                  </pic:blipFill>
                  <pic:spPr>
                    <a:xfrm>
                      <a:off x="0" y="0"/>
                      <a:ext cx="3984385" cy="2878197"/>
                    </a:xfrm>
                    <a:prstGeom prst="rect">
                      <a:avLst/>
                    </a:prstGeom>
                  </pic:spPr>
                </pic:pic>
              </a:graphicData>
            </a:graphic>
          </wp:inline>
        </w:drawing>
      </w:r>
    </w:p>
    <w:p w14:paraId="56F718CD" w14:textId="73100632" w:rsidR="008637A4" w:rsidRPr="00F930DF" w:rsidRDefault="000F66AB" w:rsidP="000F66AB">
      <w:pPr>
        <w:pStyle w:val="ae"/>
        <w:jc w:val="center"/>
        <w:rPr>
          <w:rFonts w:ascii="Times New Roman" w:hAnsi="Times New Roman"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5</w:t>
      </w:r>
      <w:r>
        <w:rPr>
          <w:rFonts w:hint="eastAsia"/>
        </w:rPr>
        <w:fldChar w:fldCharType="end"/>
      </w:r>
      <w:r>
        <w:rPr>
          <w:rFonts w:hint="eastAsia"/>
        </w:rPr>
        <w:t>：游戏结束界面</w:t>
      </w:r>
    </w:p>
    <w:p w14:paraId="6902111A" w14:textId="77777777" w:rsidR="000F66AB" w:rsidRDefault="000F66AB" w:rsidP="000F66AB">
      <w:pPr>
        <w:pStyle w:val="my"/>
        <w:keepNext/>
        <w:ind w:leftChars="0" w:left="0" w:firstLineChars="400" w:firstLine="960"/>
        <w:rPr>
          <w:rFonts w:hint="eastAsia"/>
        </w:rPr>
      </w:pPr>
      <w:r w:rsidRPr="00C4267C">
        <w:lastRenderedPageBreak/>
        <w:drawing>
          <wp:inline distT="0" distB="0" distL="0" distR="0" wp14:anchorId="66B898B2" wp14:editId="24CBFBA2">
            <wp:extent cx="4030394" cy="2932784"/>
            <wp:effectExtent l="0" t="0" r="8255" b="1270"/>
            <wp:docPr id="12814152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415233" name=""/>
                    <pic:cNvPicPr/>
                  </pic:nvPicPr>
                  <pic:blipFill>
                    <a:blip r:embed="rId30"/>
                    <a:stretch>
                      <a:fillRect/>
                    </a:stretch>
                  </pic:blipFill>
                  <pic:spPr>
                    <a:xfrm>
                      <a:off x="0" y="0"/>
                      <a:ext cx="4033632" cy="2935140"/>
                    </a:xfrm>
                    <a:prstGeom prst="rect">
                      <a:avLst/>
                    </a:prstGeom>
                  </pic:spPr>
                </pic:pic>
              </a:graphicData>
            </a:graphic>
          </wp:inline>
        </w:drawing>
      </w:r>
    </w:p>
    <w:p w14:paraId="6D6CCFFB" w14:textId="299048F6" w:rsidR="009411D6" w:rsidRDefault="000F66AB" w:rsidP="000F66AB">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6</w:t>
      </w:r>
      <w:r>
        <w:rPr>
          <w:rFonts w:hint="eastAsia"/>
        </w:rPr>
        <w:fldChar w:fldCharType="end"/>
      </w:r>
      <w:r>
        <w:rPr>
          <w:rFonts w:hint="eastAsia"/>
        </w:rPr>
        <w:t>：游戏结束后会有获胜</w:t>
      </w:r>
      <w:proofErr w:type="gramStart"/>
      <w:r>
        <w:rPr>
          <w:rFonts w:hint="eastAsia"/>
        </w:rPr>
        <w:t>棋子标红显示</w:t>
      </w:r>
      <w:proofErr w:type="gramEnd"/>
    </w:p>
    <w:p w14:paraId="74AD0FD6" w14:textId="77777777" w:rsidR="000F66AB" w:rsidRDefault="000F66AB" w:rsidP="000F66AB">
      <w:pPr>
        <w:pStyle w:val="my"/>
        <w:keepNext/>
        <w:ind w:leftChars="0" w:left="0" w:firstLineChars="300" w:firstLine="720"/>
        <w:rPr>
          <w:rFonts w:hint="eastAsia"/>
        </w:rPr>
      </w:pPr>
      <w:r>
        <w:rPr>
          <w:rFonts w:hint="eastAsia"/>
          <w:noProof/>
        </w:rPr>
        <w:drawing>
          <wp:inline distT="0" distB="0" distL="0" distR="0" wp14:anchorId="34DDFC63" wp14:editId="614A61AD">
            <wp:extent cx="4564966" cy="3321774"/>
            <wp:effectExtent l="0" t="0" r="7620" b="0"/>
            <wp:docPr id="10116312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128" name="图片 10116312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69586" cy="3325136"/>
                    </a:xfrm>
                    <a:prstGeom prst="rect">
                      <a:avLst/>
                    </a:prstGeom>
                  </pic:spPr>
                </pic:pic>
              </a:graphicData>
            </a:graphic>
          </wp:inline>
        </w:drawing>
      </w:r>
    </w:p>
    <w:p w14:paraId="4593F856" w14:textId="2712A07A" w:rsidR="009411D6" w:rsidRDefault="000F66AB" w:rsidP="000F66AB">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7</w:t>
      </w:r>
      <w:r>
        <w:rPr>
          <w:rFonts w:hint="eastAsia"/>
        </w:rPr>
        <w:fldChar w:fldCharType="end"/>
      </w:r>
      <w:r>
        <w:rPr>
          <w:rFonts w:hint="eastAsia"/>
        </w:rPr>
        <w:t>：复盘界面显示</w:t>
      </w:r>
    </w:p>
    <w:p w14:paraId="1843EE3B" w14:textId="60850C71" w:rsidR="00C4267C" w:rsidRDefault="000F66AB" w:rsidP="00343C88">
      <w:pPr>
        <w:pStyle w:val="ac"/>
      </w:pPr>
      <w:r>
        <w:rPr>
          <w:rFonts w:hint="eastAsia"/>
        </w:rPr>
        <w:t>4.2.2 AI</w:t>
      </w:r>
      <w:r>
        <w:rPr>
          <w:rFonts w:hint="eastAsia"/>
        </w:rPr>
        <w:t>模式展示</w:t>
      </w:r>
    </w:p>
    <w:p w14:paraId="0C5E3461" w14:textId="06EA071A" w:rsidR="00343C88" w:rsidRDefault="00343C88" w:rsidP="00343C88">
      <w:pPr>
        <w:pStyle w:val="my"/>
        <w:rPr>
          <w:rFonts w:hint="eastAsia"/>
        </w:rPr>
      </w:pPr>
      <w:r>
        <w:rPr>
          <w:rFonts w:hint="eastAsia"/>
        </w:rPr>
        <w:t>AI展示部分本人执白棋，很遗憾只赢了初级的AI，可能是本人</w:t>
      </w:r>
      <w:proofErr w:type="gramStart"/>
      <w:r>
        <w:rPr>
          <w:rFonts w:hint="eastAsia"/>
        </w:rPr>
        <w:t>太</w:t>
      </w:r>
      <w:proofErr w:type="gramEnd"/>
      <w:r>
        <w:rPr>
          <w:rFonts w:hint="eastAsia"/>
        </w:rPr>
        <w:t>菜，也展现了我设计的AI还是功能</w:t>
      </w:r>
      <w:proofErr w:type="gramStart"/>
      <w:r>
        <w:rPr>
          <w:rFonts w:hint="eastAsia"/>
        </w:rPr>
        <w:t>挺强大</w:t>
      </w:r>
      <w:proofErr w:type="gramEnd"/>
      <w:r>
        <w:rPr>
          <w:rFonts w:hint="eastAsia"/>
        </w:rPr>
        <w:t>的。</w:t>
      </w:r>
    </w:p>
    <w:p w14:paraId="32917E9B" w14:textId="77777777" w:rsidR="00343C88" w:rsidRDefault="00343C88" w:rsidP="00343C88">
      <w:pPr>
        <w:pStyle w:val="my"/>
        <w:keepNext/>
        <w:ind w:leftChars="0" w:left="0" w:firstLineChars="600" w:firstLine="1440"/>
        <w:rPr>
          <w:rFonts w:hint="eastAsia"/>
        </w:rPr>
      </w:pPr>
      <w:r w:rsidRPr="00C4267C">
        <w:lastRenderedPageBreak/>
        <w:drawing>
          <wp:inline distT="0" distB="0" distL="0" distR="0" wp14:anchorId="65CFD057" wp14:editId="23630E3F">
            <wp:extent cx="3192439" cy="1709225"/>
            <wp:effectExtent l="0" t="0" r="8255" b="5715"/>
            <wp:docPr id="1981539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539238" name=""/>
                    <pic:cNvPicPr/>
                  </pic:nvPicPr>
                  <pic:blipFill>
                    <a:blip r:embed="rId32"/>
                    <a:stretch>
                      <a:fillRect/>
                    </a:stretch>
                  </pic:blipFill>
                  <pic:spPr>
                    <a:xfrm>
                      <a:off x="0" y="0"/>
                      <a:ext cx="3318793" cy="1776874"/>
                    </a:xfrm>
                    <a:prstGeom prst="rect">
                      <a:avLst/>
                    </a:prstGeom>
                  </pic:spPr>
                </pic:pic>
              </a:graphicData>
            </a:graphic>
          </wp:inline>
        </w:drawing>
      </w:r>
    </w:p>
    <w:p w14:paraId="77B168D7" w14:textId="7C430CB4" w:rsidR="00C4267C"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8</w:t>
      </w:r>
      <w:r>
        <w:rPr>
          <w:rFonts w:hint="eastAsia"/>
        </w:rPr>
        <w:fldChar w:fldCharType="end"/>
      </w:r>
      <w:r>
        <w:rPr>
          <w:rFonts w:hint="eastAsia"/>
        </w:rPr>
        <w:t>：</w:t>
      </w:r>
      <w:r>
        <w:rPr>
          <w:rFonts w:hint="eastAsia"/>
        </w:rPr>
        <w:t>AI</w:t>
      </w:r>
      <w:r>
        <w:rPr>
          <w:rFonts w:hint="eastAsia"/>
        </w:rPr>
        <w:t>配置选择界面</w:t>
      </w:r>
    </w:p>
    <w:p w14:paraId="43185A8B" w14:textId="77777777" w:rsidR="00343C88" w:rsidRDefault="00C4267C" w:rsidP="00343C88">
      <w:pPr>
        <w:pStyle w:val="my"/>
        <w:keepNext/>
        <w:ind w:leftChars="0" w:left="0" w:firstLineChars="500" w:firstLine="1200"/>
        <w:rPr>
          <w:rFonts w:hint="eastAsia"/>
        </w:rPr>
      </w:pPr>
      <w:r w:rsidRPr="00C4267C">
        <w:drawing>
          <wp:inline distT="0" distB="0" distL="0" distR="0" wp14:anchorId="32988426" wp14:editId="3D64A5FA">
            <wp:extent cx="4382086" cy="2805675"/>
            <wp:effectExtent l="0" t="0" r="0" b="0"/>
            <wp:docPr id="614428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2881" name=""/>
                    <pic:cNvPicPr/>
                  </pic:nvPicPr>
                  <pic:blipFill>
                    <a:blip r:embed="rId33"/>
                    <a:stretch>
                      <a:fillRect/>
                    </a:stretch>
                  </pic:blipFill>
                  <pic:spPr>
                    <a:xfrm>
                      <a:off x="0" y="0"/>
                      <a:ext cx="4434844" cy="2839454"/>
                    </a:xfrm>
                    <a:prstGeom prst="rect">
                      <a:avLst/>
                    </a:prstGeom>
                  </pic:spPr>
                </pic:pic>
              </a:graphicData>
            </a:graphic>
          </wp:inline>
        </w:drawing>
      </w:r>
    </w:p>
    <w:p w14:paraId="6D41E030" w14:textId="2CAED093" w:rsidR="00C4267C" w:rsidRDefault="00343C88" w:rsidP="00343C88">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19</w:t>
      </w:r>
      <w:r>
        <w:rPr>
          <w:rFonts w:hint="eastAsia"/>
        </w:rPr>
        <w:fldChar w:fldCharType="end"/>
      </w:r>
      <w:r>
        <w:rPr>
          <w:rFonts w:hint="eastAsia"/>
        </w:rPr>
        <w:t>：中级</w:t>
      </w:r>
      <w:r>
        <w:rPr>
          <w:rFonts w:hint="eastAsia"/>
        </w:rPr>
        <w:t>DeepSeek</w:t>
      </w:r>
      <w:r>
        <w:rPr>
          <w:rFonts w:hint="eastAsia"/>
        </w:rPr>
        <w:t>控制台输出</w:t>
      </w:r>
    </w:p>
    <w:p w14:paraId="5D00A071" w14:textId="77777777" w:rsidR="00343C88" w:rsidRDefault="00C4267C" w:rsidP="00343C88">
      <w:pPr>
        <w:pStyle w:val="my"/>
        <w:keepNext/>
        <w:ind w:leftChars="0" w:left="0" w:firstLineChars="600" w:firstLine="1440"/>
        <w:rPr>
          <w:rFonts w:hint="eastAsia"/>
        </w:rPr>
      </w:pPr>
      <w:r w:rsidRPr="00C4267C">
        <w:drawing>
          <wp:inline distT="0" distB="0" distL="0" distR="0" wp14:anchorId="5359BBF5" wp14:editId="23BCFACD">
            <wp:extent cx="4178241" cy="2848708"/>
            <wp:effectExtent l="0" t="0" r="0" b="8890"/>
            <wp:docPr id="1825556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56502" name=""/>
                    <pic:cNvPicPr/>
                  </pic:nvPicPr>
                  <pic:blipFill>
                    <a:blip r:embed="rId34"/>
                    <a:stretch>
                      <a:fillRect/>
                    </a:stretch>
                  </pic:blipFill>
                  <pic:spPr>
                    <a:xfrm>
                      <a:off x="0" y="0"/>
                      <a:ext cx="4202187" cy="2865034"/>
                    </a:xfrm>
                    <a:prstGeom prst="rect">
                      <a:avLst/>
                    </a:prstGeom>
                  </pic:spPr>
                </pic:pic>
              </a:graphicData>
            </a:graphic>
          </wp:inline>
        </w:drawing>
      </w:r>
    </w:p>
    <w:p w14:paraId="3828EBE1" w14:textId="1A04B3CA" w:rsidR="00C4267C"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0</w:t>
      </w:r>
      <w:r>
        <w:rPr>
          <w:rFonts w:hint="eastAsia"/>
        </w:rPr>
        <w:fldChar w:fldCharType="end"/>
      </w:r>
      <w:r>
        <w:rPr>
          <w:rFonts w:hint="eastAsia"/>
        </w:rPr>
        <w:t>：</w:t>
      </w:r>
      <w:r>
        <w:rPr>
          <w:rFonts w:hint="eastAsia"/>
        </w:rPr>
        <w:t>AI</w:t>
      </w:r>
      <w:r>
        <w:rPr>
          <w:rFonts w:hint="eastAsia"/>
        </w:rPr>
        <w:t>模式重新开始后回到配置</w:t>
      </w:r>
    </w:p>
    <w:p w14:paraId="10BC1925" w14:textId="77777777" w:rsidR="00343C88" w:rsidRDefault="002A5502" w:rsidP="00343C88">
      <w:pPr>
        <w:pStyle w:val="my"/>
        <w:keepNext/>
        <w:ind w:leftChars="0" w:left="0" w:firstLineChars="400" w:firstLine="960"/>
        <w:rPr>
          <w:rFonts w:hint="eastAsia"/>
        </w:rPr>
      </w:pPr>
      <w:r>
        <w:rPr>
          <w:noProof/>
        </w:rPr>
        <w:lastRenderedPageBreak/>
        <w:drawing>
          <wp:inline distT="0" distB="0" distL="0" distR="0" wp14:anchorId="3437EA3F" wp14:editId="3F1FD6B6">
            <wp:extent cx="4107963" cy="2567354"/>
            <wp:effectExtent l="0" t="0" r="6985" b="4445"/>
            <wp:docPr id="20212199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1991" name="图片 202121991"/>
                    <pic:cNvPicPr/>
                  </pic:nvPicPr>
                  <pic:blipFill>
                    <a:blip r:embed="rId35">
                      <a:extLst>
                        <a:ext uri="{28A0092B-C50C-407E-A947-70E740481C1C}">
                          <a14:useLocalDpi xmlns:a14="http://schemas.microsoft.com/office/drawing/2010/main" val="0"/>
                        </a:ext>
                      </a:extLst>
                    </a:blip>
                    <a:stretch>
                      <a:fillRect/>
                    </a:stretch>
                  </pic:blipFill>
                  <pic:spPr>
                    <a:xfrm>
                      <a:off x="0" y="0"/>
                      <a:ext cx="4116255" cy="2572536"/>
                    </a:xfrm>
                    <a:prstGeom prst="rect">
                      <a:avLst/>
                    </a:prstGeom>
                  </pic:spPr>
                </pic:pic>
              </a:graphicData>
            </a:graphic>
          </wp:inline>
        </w:drawing>
      </w:r>
    </w:p>
    <w:p w14:paraId="7B3639C5" w14:textId="7E8E5C89" w:rsidR="00C4267C" w:rsidRDefault="00343C88" w:rsidP="00343C88">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1</w:t>
      </w:r>
      <w:r>
        <w:rPr>
          <w:rFonts w:hint="eastAsia"/>
        </w:rPr>
        <w:fldChar w:fldCharType="end"/>
      </w:r>
      <w:r>
        <w:rPr>
          <w:rFonts w:hint="eastAsia"/>
        </w:rPr>
        <w:t>：低级效果</w:t>
      </w:r>
    </w:p>
    <w:p w14:paraId="33B62B6F" w14:textId="69E45E1A" w:rsidR="00343C88" w:rsidRDefault="00D36772" w:rsidP="00343C88">
      <w:pPr>
        <w:pStyle w:val="my"/>
        <w:keepNext/>
        <w:ind w:leftChars="0" w:left="0" w:firstLineChars="350" w:firstLine="840"/>
        <w:jc w:val="left"/>
        <w:rPr>
          <w:rFonts w:hint="eastAsia"/>
        </w:rPr>
      </w:pPr>
      <w:r>
        <w:rPr>
          <w:noProof/>
        </w:rPr>
        <w:drawing>
          <wp:inline distT="0" distB="0" distL="0" distR="0" wp14:anchorId="5B8076E5" wp14:editId="1F415172">
            <wp:extent cx="4389331" cy="2743200"/>
            <wp:effectExtent l="0" t="0" r="0" b="0"/>
            <wp:docPr id="207389058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03957" cy="2752341"/>
                    </a:xfrm>
                    <a:prstGeom prst="rect">
                      <a:avLst/>
                    </a:prstGeom>
                    <a:noFill/>
                    <a:ln>
                      <a:noFill/>
                    </a:ln>
                  </pic:spPr>
                </pic:pic>
              </a:graphicData>
            </a:graphic>
          </wp:inline>
        </w:drawing>
      </w:r>
    </w:p>
    <w:p w14:paraId="00C0D0C3" w14:textId="6F1FA68B" w:rsidR="00C4267C"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2</w:t>
      </w:r>
      <w:r>
        <w:rPr>
          <w:rFonts w:hint="eastAsia"/>
        </w:rPr>
        <w:fldChar w:fldCharType="end"/>
      </w:r>
      <w:r>
        <w:rPr>
          <w:rFonts w:hint="eastAsia"/>
        </w:rPr>
        <w:t>：中级效果（</w:t>
      </w:r>
      <w:r>
        <w:rPr>
          <w:rFonts w:hint="eastAsia"/>
        </w:rPr>
        <w:t>DeepSeek</w:t>
      </w:r>
      <w:r>
        <w:rPr>
          <w:rFonts w:hint="eastAsia"/>
        </w:rPr>
        <w:t>）</w:t>
      </w:r>
    </w:p>
    <w:p w14:paraId="207748B6" w14:textId="77777777" w:rsidR="00343C88" w:rsidRDefault="00133FB4" w:rsidP="00343C88">
      <w:pPr>
        <w:pStyle w:val="my"/>
        <w:keepNext/>
        <w:ind w:leftChars="0" w:left="0" w:firstLineChars="350" w:firstLine="840"/>
        <w:jc w:val="left"/>
        <w:rPr>
          <w:rFonts w:hint="eastAsia"/>
        </w:rPr>
      </w:pPr>
      <w:r>
        <w:rPr>
          <w:noProof/>
        </w:rPr>
        <w:drawing>
          <wp:inline distT="0" distB="0" distL="0" distR="0" wp14:anchorId="68A1B786" wp14:editId="622A373F">
            <wp:extent cx="4178105" cy="2611190"/>
            <wp:effectExtent l="0" t="0" r="0" b="0"/>
            <wp:docPr id="13511398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2984" cy="2620489"/>
                    </a:xfrm>
                    <a:prstGeom prst="rect">
                      <a:avLst/>
                    </a:prstGeom>
                    <a:noFill/>
                    <a:ln>
                      <a:noFill/>
                    </a:ln>
                  </pic:spPr>
                </pic:pic>
              </a:graphicData>
            </a:graphic>
          </wp:inline>
        </w:drawing>
      </w:r>
    </w:p>
    <w:p w14:paraId="1D9A1794" w14:textId="5F624535" w:rsidR="00C4267C" w:rsidRDefault="00343C88" w:rsidP="00343C88">
      <w:pPr>
        <w:pStyle w:val="ae"/>
        <w:jc w:val="cente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3</w:t>
      </w:r>
      <w:r>
        <w:rPr>
          <w:rFonts w:hint="eastAsia"/>
        </w:rPr>
        <w:fldChar w:fldCharType="end"/>
      </w:r>
      <w:r>
        <w:rPr>
          <w:rFonts w:hint="eastAsia"/>
        </w:rPr>
        <w:t>：高级</w:t>
      </w:r>
      <w:r>
        <w:rPr>
          <w:rFonts w:hint="eastAsia"/>
        </w:rPr>
        <w:t>MCTS</w:t>
      </w:r>
      <w:r>
        <w:rPr>
          <w:rFonts w:hint="eastAsia"/>
        </w:rPr>
        <w:t>效果</w:t>
      </w:r>
    </w:p>
    <w:p w14:paraId="52E0BAD2" w14:textId="1A36E0B7" w:rsidR="00133FB4" w:rsidRDefault="00343C88" w:rsidP="00343C88">
      <w:pPr>
        <w:pStyle w:val="ac"/>
        <w:rPr>
          <w:rFonts w:hint="eastAsia"/>
        </w:rPr>
      </w:pPr>
      <w:r>
        <w:rPr>
          <w:rFonts w:hint="eastAsia"/>
        </w:rPr>
        <w:lastRenderedPageBreak/>
        <w:t>4.2.3</w:t>
      </w:r>
      <w:r>
        <w:rPr>
          <w:rFonts w:hint="eastAsia"/>
        </w:rPr>
        <w:t>网络模式展示</w:t>
      </w:r>
    </w:p>
    <w:p w14:paraId="5CB8AB7B" w14:textId="77777777" w:rsidR="00343C88" w:rsidRDefault="00133FB4" w:rsidP="00343C88">
      <w:pPr>
        <w:pStyle w:val="my"/>
        <w:keepNext/>
        <w:ind w:leftChars="0" w:left="0" w:firstLineChars="1000" w:firstLine="2400"/>
        <w:jc w:val="left"/>
        <w:rPr>
          <w:rFonts w:hint="eastAsia"/>
        </w:rPr>
      </w:pPr>
      <w:r w:rsidRPr="00133FB4">
        <w:drawing>
          <wp:inline distT="0" distB="0" distL="0" distR="0" wp14:anchorId="0186EE34" wp14:editId="2F271D87">
            <wp:extent cx="2792437" cy="1766896"/>
            <wp:effectExtent l="0" t="0" r="8255" b="5080"/>
            <wp:docPr id="64209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9612" name=""/>
                    <pic:cNvPicPr/>
                  </pic:nvPicPr>
                  <pic:blipFill>
                    <a:blip r:embed="rId38"/>
                    <a:stretch>
                      <a:fillRect/>
                    </a:stretch>
                  </pic:blipFill>
                  <pic:spPr>
                    <a:xfrm>
                      <a:off x="0" y="0"/>
                      <a:ext cx="2802263" cy="1773113"/>
                    </a:xfrm>
                    <a:prstGeom prst="rect">
                      <a:avLst/>
                    </a:prstGeom>
                  </pic:spPr>
                </pic:pic>
              </a:graphicData>
            </a:graphic>
          </wp:inline>
        </w:drawing>
      </w:r>
    </w:p>
    <w:p w14:paraId="28B1F8CA" w14:textId="7268F3F0" w:rsidR="00133FB4"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4</w:t>
      </w:r>
      <w:r>
        <w:rPr>
          <w:rFonts w:hint="eastAsia"/>
        </w:rPr>
        <w:fldChar w:fldCharType="end"/>
      </w:r>
      <w:r>
        <w:rPr>
          <w:rFonts w:hint="eastAsia"/>
        </w:rPr>
        <w:t>：网络模式配置界面</w:t>
      </w:r>
    </w:p>
    <w:p w14:paraId="07C22F88" w14:textId="77777777" w:rsidR="00343C88" w:rsidRDefault="000F66AB" w:rsidP="00343C88">
      <w:pPr>
        <w:pStyle w:val="my"/>
        <w:keepNext/>
        <w:ind w:leftChars="0" w:left="0"/>
        <w:jc w:val="left"/>
        <w:rPr>
          <w:rFonts w:hint="eastAsia"/>
        </w:rPr>
      </w:pPr>
      <w:r>
        <w:rPr>
          <w:rFonts w:hint="eastAsia"/>
          <w:noProof/>
        </w:rPr>
        <w:drawing>
          <wp:inline distT="0" distB="0" distL="0" distR="0" wp14:anchorId="570FA020" wp14:editId="29EE79CF">
            <wp:extent cx="5549705" cy="2915166"/>
            <wp:effectExtent l="0" t="0" r="0" b="0"/>
            <wp:docPr id="68107780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77805" name="图片 68107780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64014" cy="2922682"/>
                    </a:xfrm>
                    <a:prstGeom prst="rect">
                      <a:avLst/>
                    </a:prstGeom>
                  </pic:spPr>
                </pic:pic>
              </a:graphicData>
            </a:graphic>
          </wp:inline>
        </w:drawing>
      </w:r>
    </w:p>
    <w:p w14:paraId="3FA63718" w14:textId="12C41C3B" w:rsidR="00343C88"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5</w:t>
      </w:r>
      <w:r>
        <w:rPr>
          <w:rFonts w:hint="eastAsia"/>
        </w:rPr>
        <w:fldChar w:fldCharType="end"/>
      </w:r>
      <w:r>
        <w:rPr>
          <w:rFonts w:hint="eastAsia"/>
        </w:rPr>
        <w:t>：本机开两个游戏模拟网络连接，可见两边界面完全同步</w:t>
      </w:r>
    </w:p>
    <w:p w14:paraId="6D47B519" w14:textId="77777777" w:rsidR="00343C88" w:rsidRDefault="000F66AB" w:rsidP="00343C88">
      <w:pPr>
        <w:pStyle w:val="my"/>
        <w:keepNext/>
        <w:ind w:leftChars="0" w:left="0"/>
        <w:jc w:val="left"/>
        <w:rPr>
          <w:rFonts w:hint="eastAsia"/>
        </w:rPr>
      </w:pPr>
      <w:r>
        <w:rPr>
          <w:rFonts w:hint="eastAsia"/>
          <w:noProof/>
        </w:rPr>
        <w:drawing>
          <wp:inline distT="0" distB="0" distL="0" distR="0" wp14:anchorId="0F5B6DB2" wp14:editId="065C9C8D">
            <wp:extent cx="5642013" cy="2595489"/>
            <wp:effectExtent l="0" t="0" r="0" b="0"/>
            <wp:docPr id="148914861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48618" name="图片 14891486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648400" cy="2598427"/>
                    </a:xfrm>
                    <a:prstGeom prst="rect">
                      <a:avLst/>
                    </a:prstGeom>
                  </pic:spPr>
                </pic:pic>
              </a:graphicData>
            </a:graphic>
          </wp:inline>
        </w:drawing>
      </w:r>
    </w:p>
    <w:p w14:paraId="72FB80F5" w14:textId="1C0BDA3A" w:rsidR="00343C88" w:rsidRDefault="00343C88" w:rsidP="00343C88">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sidR="00F03C76">
        <w:rPr>
          <w:rFonts w:hint="eastAsia"/>
          <w:noProof/>
        </w:rPr>
        <w:t>26</w:t>
      </w:r>
      <w:r>
        <w:rPr>
          <w:rFonts w:hint="eastAsia"/>
        </w:rPr>
        <w:fldChar w:fldCharType="end"/>
      </w:r>
      <w:r>
        <w:rPr>
          <w:rFonts w:hint="eastAsia"/>
        </w:rPr>
        <w:t>：两边</w:t>
      </w:r>
      <w:proofErr w:type="gramStart"/>
      <w:r>
        <w:rPr>
          <w:rFonts w:hint="eastAsia"/>
        </w:rPr>
        <w:t>聊天区</w:t>
      </w:r>
      <w:proofErr w:type="gramEnd"/>
      <w:r>
        <w:rPr>
          <w:rFonts w:hint="eastAsia"/>
        </w:rPr>
        <w:t>完全同步，并且标明是我还是对手</w:t>
      </w:r>
    </w:p>
    <w:p w14:paraId="1162676E" w14:textId="77777777" w:rsidR="00F03C76" w:rsidRDefault="000F66AB" w:rsidP="00F03C76">
      <w:pPr>
        <w:pStyle w:val="my"/>
        <w:keepNext/>
        <w:ind w:leftChars="0" w:left="0"/>
        <w:jc w:val="left"/>
        <w:rPr>
          <w:rFonts w:hint="eastAsia"/>
        </w:rPr>
      </w:pPr>
      <w:r>
        <w:rPr>
          <w:rFonts w:hint="eastAsia"/>
          <w:noProof/>
        </w:rPr>
        <w:lastRenderedPageBreak/>
        <w:drawing>
          <wp:inline distT="0" distB="0" distL="0" distR="0" wp14:anchorId="1964E5A0" wp14:editId="2A6306B3">
            <wp:extent cx="5274310" cy="2770505"/>
            <wp:effectExtent l="0" t="0" r="2540" b="0"/>
            <wp:docPr id="70839553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395536" name="图片 70839553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74310" cy="2770505"/>
                    </a:xfrm>
                    <a:prstGeom prst="rect">
                      <a:avLst/>
                    </a:prstGeom>
                  </pic:spPr>
                </pic:pic>
              </a:graphicData>
            </a:graphic>
          </wp:inline>
        </w:drawing>
      </w:r>
    </w:p>
    <w:p w14:paraId="072698A4" w14:textId="0964451D" w:rsidR="00F03C76" w:rsidRDefault="00F03C76" w:rsidP="00F03C76">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Pr>
          <w:rFonts w:hint="eastAsia"/>
          <w:noProof/>
        </w:rPr>
        <w:t>27</w:t>
      </w:r>
      <w:r>
        <w:rPr>
          <w:rFonts w:hint="eastAsia"/>
        </w:rPr>
        <w:fldChar w:fldCharType="end"/>
      </w:r>
      <w:r>
        <w:rPr>
          <w:rFonts w:hint="eastAsia"/>
        </w:rPr>
        <w:t>：两边判胜同步，并且同步高亮获胜棋子</w:t>
      </w:r>
    </w:p>
    <w:p w14:paraId="7F877EA0" w14:textId="77777777" w:rsidR="00F03C76" w:rsidRDefault="000F66AB" w:rsidP="00F03C76">
      <w:pPr>
        <w:pStyle w:val="my"/>
        <w:keepNext/>
        <w:ind w:leftChars="0" w:left="0"/>
        <w:jc w:val="left"/>
        <w:rPr>
          <w:rFonts w:hint="eastAsia"/>
        </w:rPr>
      </w:pPr>
      <w:r>
        <w:rPr>
          <w:rFonts w:hint="eastAsia"/>
          <w:noProof/>
        </w:rPr>
        <w:drawing>
          <wp:inline distT="0" distB="0" distL="0" distR="0" wp14:anchorId="46CB5615" wp14:editId="78428130">
            <wp:extent cx="5274310" cy="2514600"/>
            <wp:effectExtent l="0" t="0" r="2540" b="0"/>
            <wp:docPr id="150617201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72013" name="图片 150617201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74310" cy="2514600"/>
                    </a:xfrm>
                    <a:prstGeom prst="rect">
                      <a:avLst/>
                    </a:prstGeom>
                  </pic:spPr>
                </pic:pic>
              </a:graphicData>
            </a:graphic>
          </wp:inline>
        </w:drawing>
      </w:r>
    </w:p>
    <w:p w14:paraId="0C11CB1F" w14:textId="6541DD5B" w:rsidR="00F03C76" w:rsidRDefault="00F03C76" w:rsidP="00F03C76">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Pr>
          <w:rFonts w:hint="eastAsia"/>
          <w:noProof/>
        </w:rPr>
        <w:t>28</w:t>
      </w:r>
      <w:r>
        <w:rPr>
          <w:rFonts w:hint="eastAsia"/>
        </w:rPr>
        <w:fldChar w:fldCharType="end"/>
      </w:r>
      <w:r>
        <w:rPr>
          <w:rFonts w:hint="eastAsia"/>
        </w:rPr>
        <w:t>：两边复盘独立，互不干扰</w:t>
      </w:r>
    </w:p>
    <w:p w14:paraId="3A413563" w14:textId="77777777" w:rsidR="00F03C76" w:rsidRDefault="000F66AB" w:rsidP="00F03C76">
      <w:pPr>
        <w:pStyle w:val="my"/>
        <w:keepNext/>
        <w:ind w:leftChars="0" w:left="0"/>
        <w:jc w:val="left"/>
        <w:rPr>
          <w:rFonts w:hint="eastAsia"/>
        </w:rPr>
      </w:pPr>
      <w:r>
        <w:rPr>
          <w:rFonts w:hint="eastAsia"/>
          <w:noProof/>
        </w:rPr>
        <w:drawing>
          <wp:inline distT="0" distB="0" distL="0" distR="0" wp14:anchorId="0400A48C" wp14:editId="3369ADEF">
            <wp:extent cx="5274310" cy="2572385"/>
            <wp:effectExtent l="0" t="0" r="2540" b="0"/>
            <wp:docPr id="141551684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516841" name="图片 141551684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4310" cy="2572385"/>
                    </a:xfrm>
                    <a:prstGeom prst="rect">
                      <a:avLst/>
                    </a:prstGeom>
                  </pic:spPr>
                </pic:pic>
              </a:graphicData>
            </a:graphic>
          </wp:inline>
        </w:drawing>
      </w:r>
    </w:p>
    <w:p w14:paraId="72A9F5D2" w14:textId="2AB7CDE2" w:rsidR="00F03C76" w:rsidRDefault="00F03C76" w:rsidP="00F03C76">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Pr>
          <w:rFonts w:hint="eastAsia"/>
          <w:noProof/>
        </w:rPr>
        <w:t>29</w:t>
      </w:r>
      <w:r>
        <w:rPr>
          <w:rFonts w:hint="eastAsia"/>
        </w:rPr>
        <w:fldChar w:fldCharType="end"/>
      </w:r>
      <w:r>
        <w:rPr>
          <w:rFonts w:hint="eastAsia"/>
        </w:rPr>
        <w:t>：右边发起重新开始后显示取消按钮，左边显示同意或者拒绝</w:t>
      </w:r>
    </w:p>
    <w:p w14:paraId="25094A33" w14:textId="77777777" w:rsidR="00F03C76" w:rsidRDefault="000F66AB" w:rsidP="00F03C76">
      <w:pPr>
        <w:pStyle w:val="my"/>
        <w:keepNext/>
        <w:ind w:leftChars="0" w:left="0"/>
        <w:jc w:val="left"/>
        <w:rPr>
          <w:rFonts w:hint="eastAsia"/>
        </w:rPr>
      </w:pPr>
      <w:r>
        <w:rPr>
          <w:rFonts w:hint="eastAsia"/>
          <w:noProof/>
        </w:rPr>
        <w:lastRenderedPageBreak/>
        <w:drawing>
          <wp:inline distT="0" distB="0" distL="0" distR="0" wp14:anchorId="172DD5F5" wp14:editId="157B39EB">
            <wp:extent cx="5274310" cy="2540000"/>
            <wp:effectExtent l="0" t="0" r="2540" b="0"/>
            <wp:docPr id="126458543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585439" name="图片 126458543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4310" cy="2540000"/>
                    </a:xfrm>
                    <a:prstGeom prst="rect">
                      <a:avLst/>
                    </a:prstGeom>
                  </pic:spPr>
                </pic:pic>
              </a:graphicData>
            </a:graphic>
          </wp:inline>
        </w:drawing>
      </w:r>
    </w:p>
    <w:p w14:paraId="70704431" w14:textId="55D87A7B" w:rsidR="00F03C76" w:rsidRDefault="00F03C76" w:rsidP="00F03C76">
      <w:pPr>
        <w:pStyle w:val="ae"/>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w:instrText>
      </w:r>
      <w:r>
        <w:rPr>
          <w:rFonts w:hint="eastAsia"/>
        </w:rPr>
        <w:fldChar w:fldCharType="separate"/>
      </w:r>
      <w:r>
        <w:rPr>
          <w:rFonts w:hint="eastAsia"/>
          <w:noProof/>
        </w:rPr>
        <w:t>30</w:t>
      </w:r>
      <w:r>
        <w:rPr>
          <w:rFonts w:hint="eastAsia"/>
        </w:rPr>
        <w:fldChar w:fldCharType="end"/>
      </w:r>
      <w:r>
        <w:rPr>
          <w:rFonts w:hint="eastAsia"/>
        </w:rPr>
        <w:t>：左边</w:t>
      </w:r>
      <w:r w:rsidRPr="002178B8">
        <w:rPr>
          <w:rFonts w:hint="eastAsia"/>
        </w:rPr>
        <w:t>发起悔棋后显示取消按钮，</w:t>
      </w:r>
      <w:r>
        <w:rPr>
          <w:rFonts w:hint="eastAsia"/>
        </w:rPr>
        <w:t>右边</w:t>
      </w:r>
      <w:r w:rsidRPr="002178B8">
        <w:rPr>
          <w:rFonts w:hint="eastAsia"/>
        </w:rPr>
        <w:t>显示同意或者拒绝</w:t>
      </w:r>
      <w:r>
        <w:rPr>
          <w:rFonts w:hint="eastAsia"/>
        </w:rPr>
        <w:t>；倒计时暂停显示蓝色</w:t>
      </w:r>
    </w:p>
    <w:p w14:paraId="3A488437" w14:textId="6CDF9546" w:rsidR="00133FB4" w:rsidRPr="0034476E" w:rsidRDefault="00133FB4" w:rsidP="00133FB4">
      <w:pPr>
        <w:pStyle w:val="my"/>
        <w:ind w:leftChars="0" w:left="0"/>
        <w:jc w:val="left"/>
        <w:rPr>
          <w:rFonts w:hint="eastAsia"/>
        </w:rPr>
        <w:sectPr w:rsidR="00133FB4" w:rsidRPr="0034476E" w:rsidSect="009773E1">
          <w:headerReference w:type="default" r:id="rId45"/>
          <w:pgSz w:w="11906" w:h="16838"/>
          <w:pgMar w:top="1440" w:right="1800" w:bottom="1440" w:left="1800" w:header="851" w:footer="992" w:gutter="0"/>
          <w:cols w:space="425"/>
          <w:docGrid w:type="lines" w:linePitch="312"/>
        </w:sectPr>
      </w:pPr>
    </w:p>
    <w:p w14:paraId="42A1AA9F" w14:textId="401E7C31" w:rsidR="00141B46" w:rsidRPr="009E0AC5" w:rsidRDefault="00B03B37" w:rsidP="000D25EF">
      <w:pPr>
        <w:pStyle w:val="a8"/>
        <w:rPr>
          <w:rFonts w:hint="eastAsia"/>
        </w:rPr>
      </w:pPr>
      <w:bookmarkStart w:id="34" w:name="_Toc217914024"/>
      <w:r w:rsidRPr="009E0AC5">
        <w:rPr>
          <w:rFonts w:hint="eastAsia"/>
        </w:rPr>
        <w:lastRenderedPageBreak/>
        <w:t>第</w:t>
      </w:r>
      <w:r w:rsidR="00CD49A2" w:rsidRPr="009E0AC5">
        <w:rPr>
          <w:rFonts w:hint="eastAsia"/>
        </w:rPr>
        <w:t>五</w:t>
      </w:r>
      <w:r w:rsidRPr="009E0AC5">
        <w:rPr>
          <w:rFonts w:hint="eastAsia"/>
        </w:rPr>
        <w:t>章</w:t>
      </w:r>
      <w:r w:rsidRPr="009E0AC5">
        <w:rPr>
          <w:rFonts w:hint="eastAsia"/>
        </w:rPr>
        <w:t xml:space="preserve"> </w:t>
      </w:r>
      <w:r w:rsidRPr="009E0AC5">
        <w:rPr>
          <w:rFonts w:hint="eastAsia"/>
        </w:rPr>
        <w:t>总结与展望</w:t>
      </w:r>
      <w:bookmarkEnd w:id="34"/>
    </w:p>
    <w:p w14:paraId="0A998985" w14:textId="49733AF2" w:rsidR="00B03B37" w:rsidRDefault="00B03B37" w:rsidP="000D25EF">
      <w:pPr>
        <w:pStyle w:val="aa"/>
      </w:pPr>
      <w:bookmarkStart w:id="35" w:name="_Toc217914025"/>
      <w:r w:rsidRPr="009E0AC5">
        <w:rPr>
          <w:rFonts w:hint="eastAsia"/>
        </w:rPr>
        <w:t>第一节</w:t>
      </w:r>
      <w:r w:rsidRPr="009E0AC5">
        <w:rPr>
          <w:rFonts w:hint="eastAsia"/>
        </w:rPr>
        <w:t xml:space="preserve"> </w:t>
      </w:r>
      <w:r w:rsidRPr="009E0AC5">
        <w:rPr>
          <w:rFonts w:hint="eastAsia"/>
        </w:rPr>
        <w:t>全文总结</w:t>
      </w:r>
      <w:bookmarkEnd w:id="35"/>
    </w:p>
    <w:p w14:paraId="3EF501F0" w14:textId="4E85DBAE" w:rsidR="00F03C76" w:rsidRDefault="00F03C76" w:rsidP="00F03C76">
      <w:pPr>
        <w:pStyle w:val="my"/>
        <w:ind w:leftChars="0" w:left="0" w:firstLineChars="200" w:firstLine="480"/>
        <w:rPr>
          <w:rFonts w:hint="eastAsia"/>
        </w:rPr>
      </w:pPr>
      <w:r>
        <w:rPr>
          <w:rFonts w:hint="eastAsia"/>
        </w:rPr>
        <w:t>本文设计并实现了一个功能完备、架构清晰的Java五子棋游戏系统。通过采用MVC（Model-View-Controller）设计模式，成功构建了包含单机对战、人机对战和联网对战三种游戏模式的完整应用。</w:t>
      </w:r>
    </w:p>
    <w:p w14:paraId="488BE3FE" w14:textId="00499202" w:rsidR="00F03C76" w:rsidRDefault="00F03C76" w:rsidP="00F03C76">
      <w:pPr>
        <w:pStyle w:val="my"/>
        <w:ind w:leftChars="0" w:left="0"/>
        <w:rPr>
          <w:rFonts w:hint="eastAsia"/>
        </w:rPr>
      </w:pPr>
      <w:r>
        <w:rPr>
          <w:rFonts w:hint="eastAsia"/>
        </w:rPr>
        <w:t>在技术实现层面，系统取得了以下主要成果：</w:t>
      </w:r>
    </w:p>
    <w:p w14:paraId="25426100" w14:textId="6414374A" w:rsidR="00F03C76" w:rsidRDefault="00F03C76" w:rsidP="00F03C76">
      <w:pPr>
        <w:pStyle w:val="my"/>
        <w:numPr>
          <w:ilvl w:val="0"/>
          <w:numId w:val="34"/>
        </w:numPr>
        <w:ind w:leftChars="0"/>
        <w:rPr>
          <w:rFonts w:hint="eastAsia"/>
        </w:rPr>
      </w:pPr>
      <w:r>
        <w:rPr>
          <w:rFonts w:hint="eastAsia"/>
        </w:rPr>
        <w:t>模块化架构设计：通过清晰的职责划分，实现了Model层的数据管理、View层的用户界面和Controller层的业务逻辑解耦，提高了代码的可维护性和</w:t>
      </w:r>
      <w:proofErr w:type="gramStart"/>
      <w:r>
        <w:rPr>
          <w:rFonts w:hint="eastAsia"/>
        </w:rPr>
        <w:t>可</w:t>
      </w:r>
      <w:proofErr w:type="gramEnd"/>
      <w:r>
        <w:rPr>
          <w:rFonts w:hint="eastAsia"/>
        </w:rPr>
        <w:t>扩展性。</w:t>
      </w:r>
    </w:p>
    <w:p w14:paraId="77D1D2E5" w14:textId="31BBAA6A" w:rsidR="00F03C76" w:rsidRDefault="00F03C76" w:rsidP="00F03C76">
      <w:pPr>
        <w:pStyle w:val="my"/>
        <w:numPr>
          <w:ilvl w:val="0"/>
          <w:numId w:val="34"/>
        </w:numPr>
        <w:ind w:leftChars="0"/>
        <w:rPr>
          <w:rFonts w:hint="eastAsia"/>
        </w:rPr>
      </w:pPr>
      <w:r>
        <w:rPr>
          <w:rFonts w:hint="eastAsia"/>
        </w:rPr>
        <w:t>多级智能AI系统：创新性地结合了传统博弈算法、蒙特卡洛树搜索（MCTS）和大语言模型（DeepSeek API）三种技术路径，构建了简单、中等、困难三级AI难度，为不同水平的玩家提供了合适的挑战。</w:t>
      </w:r>
    </w:p>
    <w:p w14:paraId="2C67B470" w14:textId="3437D065" w:rsidR="00F03C76" w:rsidRDefault="00F03C76" w:rsidP="00F03C76">
      <w:pPr>
        <w:pStyle w:val="my"/>
        <w:numPr>
          <w:ilvl w:val="0"/>
          <w:numId w:val="34"/>
        </w:numPr>
        <w:ind w:leftChars="0"/>
        <w:rPr>
          <w:rFonts w:hint="eastAsia"/>
        </w:rPr>
      </w:pPr>
      <w:r>
        <w:rPr>
          <w:rFonts w:hint="eastAsia"/>
        </w:rPr>
        <w:t>稳定可靠的网络对战模块：基于客户端-服务器架构实现了实时同步对战，设计了简洁高效的消息协议，解决了网络延迟、状态同步、异常处理等关键技术难题。</w:t>
      </w:r>
    </w:p>
    <w:p w14:paraId="1294EDFD" w14:textId="152DF989" w:rsidR="00F03C76" w:rsidRPr="00F03C76" w:rsidRDefault="00F03C76" w:rsidP="00F03C76">
      <w:pPr>
        <w:pStyle w:val="my"/>
        <w:numPr>
          <w:ilvl w:val="0"/>
          <w:numId w:val="34"/>
        </w:numPr>
        <w:ind w:leftChars="0"/>
        <w:rPr>
          <w:rFonts w:hint="eastAsia"/>
        </w:rPr>
      </w:pPr>
      <w:r>
        <w:rPr>
          <w:rFonts w:hint="eastAsia"/>
        </w:rPr>
        <w:t>丰富的辅助功能：实现了悔棋、复盘、倒计时、音效系统、聊天功能等完整的游戏辅助特性，显著提升了用户体验。</w:t>
      </w:r>
    </w:p>
    <w:p w14:paraId="5CAB2606" w14:textId="3B91B473" w:rsidR="00F03C76" w:rsidRPr="00F03C76" w:rsidRDefault="00F03C76" w:rsidP="00F03C76">
      <w:pPr>
        <w:pStyle w:val="my"/>
        <w:numPr>
          <w:ilvl w:val="0"/>
          <w:numId w:val="34"/>
        </w:numPr>
        <w:ind w:leftChars="0"/>
        <w:rPr>
          <w:rFonts w:hint="eastAsia"/>
        </w:rPr>
      </w:pPr>
      <w:r>
        <w:rPr>
          <w:rFonts w:hint="eastAsia"/>
        </w:rPr>
        <w:t>跨平台兼容性：基于Java Swing开发的图形界面具有良好的跨平台表现，确保系统可以在Windows、macOS、Linux等多种操作系统上稳定运行。</w:t>
      </w:r>
    </w:p>
    <w:p w14:paraId="64D80206" w14:textId="2CDE9A02" w:rsidR="00F03C76" w:rsidRPr="000D25EF" w:rsidRDefault="00F03C76" w:rsidP="00F03C76">
      <w:pPr>
        <w:pStyle w:val="my"/>
        <w:ind w:leftChars="0" w:left="0" w:firstLineChars="200" w:firstLine="480"/>
        <w:rPr>
          <w:rFonts w:hint="eastAsia"/>
        </w:rPr>
      </w:pPr>
      <w:r>
        <w:rPr>
          <w:rFonts w:hint="eastAsia"/>
        </w:rPr>
        <w:t>本系统不仅是一个功能完善的五子棋游戏，更是一个展示Java编程技术、软件工程方法和人工智能算法的综合性实践案例。通过本项目，验证了Java语言在桌面游戏开发领域的可行性和优势。</w:t>
      </w:r>
    </w:p>
    <w:p w14:paraId="37DEF1A1" w14:textId="55B111FE" w:rsidR="00B03B37" w:rsidRPr="009E0AC5" w:rsidRDefault="00B03B37" w:rsidP="00454A11">
      <w:pPr>
        <w:pStyle w:val="aa"/>
        <w:rPr>
          <w:rFonts w:hint="eastAsia"/>
        </w:rPr>
      </w:pPr>
      <w:bookmarkStart w:id="36" w:name="_Toc217914026"/>
      <w:r w:rsidRPr="009E0AC5">
        <w:rPr>
          <w:rFonts w:hint="eastAsia"/>
        </w:rPr>
        <w:t>第二节</w:t>
      </w:r>
      <w:r w:rsidRPr="009E0AC5">
        <w:rPr>
          <w:rFonts w:hint="eastAsia"/>
        </w:rPr>
        <w:t xml:space="preserve"> </w:t>
      </w:r>
      <w:r w:rsidRPr="009E0AC5">
        <w:rPr>
          <w:rFonts w:hint="eastAsia"/>
        </w:rPr>
        <w:t>未来展望</w:t>
      </w:r>
      <w:bookmarkEnd w:id="36"/>
      <w:r w:rsidR="008336A4" w:rsidRPr="009E0AC5">
        <w:rPr>
          <w:rFonts w:hint="eastAsia"/>
        </w:rPr>
        <w:t xml:space="preserve"> </w:t>
      </w:r>
    </w:p>
    <w:p w14:paraId="25713603" w14:textId="0BA561FE" w:rsidR="00F03C76" w:rsidRPr="00F03C76" w:rsidRDefault="00F03C76" w:rsidP="00F03C76">
      <w:pPr>
        <w:pStyle w:val="my"/>
        <w:ind w:leftChars="0" w:left="0"/>
        <w:rPr>
          <w:rFonts w:ascii="Times New Roman" w:hAnsi="Times New Roman" w:hint="eastAsia"/>
        </w:rPr>
      </w:pPr>
      <w:r w:rsidRPr="00F03C76">
        <w:rPr>
          <w:rFonts w:ascii="Times New Roman" w:hAnsi="Times New Roman" w:hint="eastAsia"/>
        </w:rPr>
        <w:t>未来可以从以下方向进行改进和扩展：</w:t>
      </w:r>
    </w:p>
    <w:p w14:paraId="0331D940" w14:textId="77777777" w:rsidR="00F03C76" w:rsidRPr="00F03C76" w:rsidRDefault="00F03C76" w:rsidP="00F03C76">
      <w:pPr>
        <w:pStyle w:val="my"/>
        <w:rPr>
          <w:rFonts w:ascii="Times New Roman" w:hAnsi="Times New Roman" w:hint="eastAsia"/>
        </w:rPr>
      </w:pPr>
      <w:r w:rsidRPr="00F03C76">
        <w:rPr>
          <w:rFonts w:ascii="Times New Roman" w:hAnsi="Times New Roman" w:hint="eastAsia"/>
        </w:rPr>
        <w:t xml:space="preserve">1. </w:t>
      </w:r>
      <w:r w:rsidRPr="00F03C76">
        <w:rPr>
          <w:rFonts w:ascii="Times New Roman" w:hAnsi="Times New Roman" w:hint="eastAsia"/>
        </w:rPr>
        <w:t>技术优化</w:t>
      </w:r>
    </w:p>
    <w:p w14:paraId="7720198B" w14:textId="62AD15BA" w:rsidR="00F03C76" w:rsidRPr="00F03C76" w:rsidRDefault="00F03C76" w:rsidP="00F03C76">
      <w:pPr>
        <w:pStyle w:val="my"/>
        <w:rPr>
          <w:rFonts w:ascii="Times New Roman" w:hAnsi="Times New Roman" w:hint="eastAsia"/>
        </w:rPr>
      </w:pPr>
      <w:r w:rsidRPr="00F03C76">
        <w:rPr>
          <w:rFonts w:ascii="Times New Roman" w:hAnsi="Times New Roman" w:hint="eastAsia"/>
        </w:rPr>
        <w:lastRenderedPageBreak/>
        <w:t>AI</w:t>
      </w:r>
      <w:r w:rsidRPr="00F03C76">
        <w:rPr>
          <w:rFonts w:ascii="Times New Roman" w:hAnsi="Times New Roman" w:hint="eastAsia"/>
        </w:rPr>
        <w:t>算法强化：引入深度强化学习，训练更强大的模型</w:t>
      </w:r>
    </w:p>
    <w:p w14:paraId="5D86CA4A" w14:textId="25277336" w:rsidR="00F03C76" w:rsidRPr="00F03C76" w:rsidRDefault="00F03C76" w:rsidP="00F03C76">
      <w:pPr>
        <w:pStyle w:val="my"/>
        <w:rPr>
          <w:rFonts w:ascii="Times New Roman" w:hAnsi="Times New Roman" w:hint="eastAsia"/>
        </w:rPr>
      </w:pPr>
      <w:r w:rsidRPr="00F03C76">
        <w:rPr>
          <w:rFonts w:ascii="Times New Roman" w:hAnsi="Times New Roman" w:hint="eastAsia"/>
        </w:rPr>
        <w:t>网络性能提升：采用</w:t>
      </w:r>
      <w:r w:rsidRPr="00F03C76">
        <w:rPr>
          <w:rFonts w:ascii="Times New Roman" w:hAnsi="Times New Roman" w:hint="eastAsia"/>
        </w:rPr>
        <w:t>WebSocket</w:t>
      </w:r>
      <w:r w:rsidRPr="00F03C76">
        <w:rPr>
          <w:rFonts w:ascii="Times New Roman" w:hAnsi="Times New Roman" w:hint="eastAsia"/>
        </w:rPr>
        <w:t>降低延迟，增加断线重连</w:t>
      </w:r>
    </w:p>
    <w:p w14:paraId="2BE3CD2D" w14:textId="757BB502" w:rsidR="00F03C76" w:rsidRPr="00F03C76" w:rsidRDefault="00F03C76" w:rsidP="00F03C76">
      <w:pPr>
        <w:pStyle w:val="my"/>
        <w:rPr>
          <w:rFonts w:ascii="Times New Roman" w:hAnsi="Times New Roman" w:hint="eastAsia"/>
        </w:rPr>
      </w:pPr>
      <w:r w:rsidRPr="00F03C76">
        <w:rPr>
          <w:rFonts w:ascii="Times New Roman" w:hAnsi="Times New Roman" w:hint="eastAsia"/>
        </w:rPr>
        <w:t>性能优化：并行化</w:t>
      </w:r>
      <w:r w:rsidRPr="00F03C76">
        <w:rPr>
          <w:rFonts w:ascii="Times New Roman" w:hAnsi="Times New Roman" w:hint="eastAsia"/>
        </w:rPr>
        <w:t>MCTS</w:t>
      </w:r>
      <w:r w:rsidRPr="00F03C76">
        <w:rPr>
          <w:rFonts w:ascii="Times New Roman" w:hAnsi="Times New Roman" w:hint="eastAsia"/>
        </w:rPr>
        <w:t>算法，提高</w:t>
      </w:r>
      <w:r w:rsidRPr="00F03C76">
        <w:rPr>
          <w:rFonts w:ascii="Times New Roman" w:hAnsi="Times New Roman" w:hint="eastAsia"/>
        </w:rPr>
        <w:t>AI</w:t>
      </w:r>
      <w:r w:rsidRPr="00F03C76">
        <w:rPr>
          <w:rFonts w:ascii="Times New Roman" w:hAnsi="Times New Roman" w:hint="eastAsia"/>
        </w:rPr>
        <w:t>响应速度</w:t>
      </w:r>
    </w:p>
    <w:p w14:paraId="5D43118F" w14:textId="77777777" w:rsidR="00F03C76" w:rsidRPr="00F03C76" w:rsidRDefault="00F03C76" w:rsidP="00F03C76">
      <w:pPr>
        <w:pStyle w:val="my"/>
        <w:rPr>
          <w:rFonts w:ascii="Times New Roman" w:hAnsi="Times New Roman" w:hint="eastAsia"/>
        </w:rPr>
      </w:pPr>
      <w:r w:rsidRPr="00F03C76">
        <w:rPr>
          <w:rFonts w:ascii="Times New Roman" w:hAnsi="Times New Roman" w:hint="eastAsia"/>
        </w:rPr>
        <w:t xml:space="preserve">2. </w:t>
      </w:r>
      <w:r w:rsidRPr="00F03C76">
        <w:rPr>
          <w:rFonts w:ascii="Times New Roman" w:hAnsi="Times New Roman" w:hint="eastAsia"/>
        </w:rPr>
        <w:t>功能扩展</w:t>
      </w:r>
    </w:p>
    <w:p w14:paraId="7D5D8D03" w14:textId="25DBF820" w:rsidR="00F03C76" w:rsidRPr="00F03C76" w:rsidRDefault="00F03C76" w:rsidP="00F03C76">
      <w:pPr>
        <w:pStyle w:val="my"/>
        <w:rPr>
          <w:rFonts w:ascii="Times New Roman" w:hAnsi="Times New Roman" w:hint="eastAsia"/>
        </w:rPr>
      </w:pPr>
      <w:r w:rsidRPr="00F03C76">
        <w:rPr>
          <w:rFonts w:ascii="Times New Roman" w:hAnsi="Times New Roman" w:hint="eastAsia"/>
        </w:rPr>
        <w:t>更多游戏模式：支持禁手规则、不同棋盘尺寸</w:t>
      </w:r>
    </w:p>
    <w:p w14:paraId="1F299B8D" w14:textId="02CABAC5" w:rsidR="00F03C76" w:rsidRPr="00F03C76" w:rsidRDefault="00F03C76" w:rsidP="00F03C76">
      <w:pPr>
        <w:pStyle w:val="my"/>
        <w:rPr>
          <w:rFonts w:ascii="Times New Roman" w:hAnsi="Times New Roman" w:hint="eastAsia"/>
        </w:rPr>
      </w:pPr>
      <w:r w:rsidRPr="00F03C76">
        <w:rPr>
          <w:rFonts w:ascii="Times New Roman" w:hAnsi="Times New Roman" w:hint="eastAsia"/>
        </w:rPr>
        <w:t>社交功能：用户系统、积分排行、好友对战</w:t>
      </w:r>
    </w:p>
    <w:p w14:paraId="4F8D8100" w14:textId="366BD48F" w:rsidR="00F03C76" w:rsidRPr="00F03C76" w:rsidRDefault="00F03C76" w:rsidP="00F03C76">
      <w:pPr>
        <w:pStyle w:val="my"/>
        <w:rPr>
          <w:rFonts w:ascii="Times New Roman" w:hAnsi="Times New Roman" w:hint="eastAsia"/>
        </w:rPr>
      </w:pPr>
      <w:r w:rsidRPr="00F03C76">
        <w:rPr>
          <w:rFonts w:ascii="Times New Roman" w:hAnsi="Times New Roman" w:hint="eastAsia"/>
        </w:rPr>
        <w:t>教学工具：落子分析、棋局讲解模式</w:t>
      </w:r>
    </w:p>
    <w:p w14:paraId="029AC5E7" w14:textId="77777777" w:rsidR="00F03C76" w:rsidRPr="00F03C76" w:rsidRDefault="00F03C76" w:rsidP="00F03C76">
      <w:pPr>
        <w:pStyle w:val="my"/>
        <w:rPr>
          <w:rFonts w:ascii="Times New Roman" w:hAnsi="Times New Roman" w:hint="eastAsia"/>
        </w:rPr>
      </w:pPr>
      <w:r w:rsidRPr="00F03C76">
        <w:rPr>
          <w:rFonts w:ascii="Times New Roman" w:hAnsi="Times New Roman" w:hint="eastAsia"/>
        </w:rPr>
        <w:t xml:space="preserve">3. </w:t>
      </w:r>
      <w:r w:rsidRPr="00F03C76">
        <w:rPr>
          <w:rFonts w:ascii="Times New Roman" w:hAnsi="Times New Roman" w:hint="eastAsia"/>
        </w:rPr>
        <w:t>平台拓展</w:t>
      </w:r>
    </w:p>
    <w:p w14:paraId="4CFCFAB5" w14:textId="61C6463F" w:rsidR="00F03C76" w:rsidRPr="00F03C76" w:rsidRDefault="00F03C76" w:rsidP="00F03C76">
      <w:pPr>
        <w:pStyle w:val="my"/>
        <w:rPr>
          <w:rFonts w:ascii="Times New Roman" w:hAnsi="Times New Roman" w:hint="eastAsia"/>
        </w:rPr>
      </w:pPr>
      <w:r w:rsidRPr="00F03C76">
        <w:rPr>
          <w:rFonts w:ascii="Times New Roman" w:hAnsi="Times New Roman" w:hint="eastAsia"/>
        </w:rPr>
        <w:t>移动端版本：开发</w:t>
      </w:r>
      <w:r w:rsidRPr="00F03C76">
        <w:rPr>
          <w:rFonts w:ascii="Times New Roman" w:hAnsi="Times New Roman" w:hint="eastAsia"/>
        </w:rPr>
        <w:t>Android/iOS</w:t>
      </w:r>
      <w:r w:rsidRPr="00F03C76">
        <w:rPr>
          <w:rFonts w:ascii="Times New Roman" w:hAnsi="Times New Roman" w:hint="eastAsia"/>
        </w:rPr>
        <w:t>应用</w:t>
      </w:r>
    </w:p>
    <w:p w14:paraId="264F4AAE" w14:textId="0E81B6A2" w:rsidR="00F03C76" w:rsidRPr="00F03C76" w:rsidRDefault="00F03C76" w:rsidP="00F03C76">
      <w:pPr>
        <w:pStyle w:val="my"/>
        <w:rPr>
          <w:rFonts w:ascii="Times New Roman" w:hAnsi="Times New Roman" w:hint="eastAsia"/>
        </w:rPr>
      </w:pPr>
      <w:r w:rsidRPr="00F03C76">
        <w:rPr>
          <w:rFonts w:ascii="Times New Roman" w:hAnsi="Times New Roman" w:hint="eastAsia"/>
        </w:rPr>
        <w:t>Web</w:t>
      </w:r>
      <w:r w:rsidRPr="00F03C76">
        <w:rPr>
          <w:rFonts w:ascii="Times New Roman" w:hAnsi="Times New Roman" w:hint="eastAsia"/>
        </w:rPr>
        <w:t>版本：基于</w:t>
      </w:r>
      <w:r w:rsidRPr="00F03C76">
        <w:rPr>
          <w:rFonts w:ascii="Times New Roman" w:hAnsi="Times New Roman" w:hint="eastAsia"/>
        </w:rPr>
        <w:t>Java Web</w:t>
      </w:r>
      <w:r w:rsidRPr="00F03C76">
        <w:rPr>
          <w:rFonts w:ascii="Times New Roman" w:hAnsi="Times New Roman" w:hint="eastAsia"/>
        </w:rPr>
        <w:t>技术实现在线对战</w:t>
      </w:r>
    </w:p>
    <w:p w14:paraId="13067A32" w14:textId="13FC618F" w:rsidR="00F03C76" w:rsidRPr="00F03C76" w:rsidRDefault="00F03C76" w:rsidP="00F03C76">
      <w:pPr>
        <w:pStyle w:val="my"/>
        <w:rPr>
          <w:rFonts w:ascii="Times New Roman" w:hAnsi="Times New Roman" w:hint="eastAsia"/>
        </w:rPr>
      </w:pPr>
      <w:r w:rsidRPr="00F03C76">
        <w:rPr>
          <w:rFonts w:ascii="Times New Roman" w:hAnsi="Times New Roman" w:hint="eastAsia"/>
        </w:rPr>
        <w:t>云服务：</w:t>
      </w:r>
      <w:r w:rsidRPr="00F03C76">
        <w:rPr>
          <w:rFonts w:ascii="Times New Roman" w:hAnsi="Times New Roman" w:hint="eastAsia"/>
        </w:rPr>
        <w:t>AI</w:t>
      </w:r>
      <w:r w:rsidRPr="00F03C76">
        <w:rPr>
          <w:rFonts w:ascii="Times New Roman" w:hAnsi="Times New Roman" w:hint="eastAsia"/>
        </w:rPr>
        <w:t>计算云端化，降低客户端负载</w:t>
      </w:r>
    </w:p>
    <w:p w14:paraId="76A4B788" w14:textId="7A8A93F9" w:rsidR="007A7DE3" w:rsidRDefault="00F03C76" w:rsidP="00F03C76">
      <w:pPr>
        <w:pStyle w:val="my"/>
        <w:ind w:leftChars="0" w:left="0" w:firstLineChars="200" w:firstLine="480"/>
        <w:rPr>
          <w:rFonts w:ascii="Times New Roman" w:hAnsi="Times New Roman"/>
        </w:rPr>
      </w:pPr>
      <w:r w:rsidRPr="00F03C76">
        <w:rPr>
          <w:rFonts w:ascii="Times New Roman" w:hAnsi="Times New Roman" w:hint="eastAsia"/>
        </w:rPr>
        <w:t>本系统具备良好的扩展基础，未来可根据需求向专业化、社交化或教育化方向持续演进。</w:t>
      </w:r>
    </w:p>
    <w:p w14:paraId="78B14D01" w14:textId="1BBA4C8D" w:rsidR="002B1427" w:rsidRPr="00E439FD" w:rsidRDefault="006123FC" w:rsidP="00E439FD">
      <w:pPr>
        <w:pStyle w:val="a8"/>
        <w:jc w:val="left"/>
        <w:rPr>
          <w:rFonts w:ascii="Times New Roman" w:eastAsia="宋体" w:hAnsi="Times New Roman" w:hint="eastAsia"/>
        </w:rPr>
      </w:pPr>
      <w:bookmarkStart w:id="37" w:name="_Toc217914027"/>
      <w:r w:rsidRPr="009E0AC5">
        <w:rPr>
          <w:rFonts w:ascii="Times New Roman" w:eastAsia="宋体" w:hAnsi="Times New Roman" w:hint="eastAsia"/>
        </w:rPr>
        <w:t>参考文献</w:t>
      </w:r>
      <w:bookmarkEnd w:id="37"/>
      <w:r w:rsidR="00D13CDA" w:rsidRPr="009E0AC5">
        <w:rPr>
          <w:rFonts w:ascii="Times New Roman" w:eastAsia="宋体" w:hAnsi="Times New Roman"/>
        </w:rPr>
        <w:fldChar w:fldCharType="begin" w:fldLock="1"/>
      </w:r>
      <w:r w:rsidR="00D13CDA" w:rsidRPr="009E0AC5">
        <w:rPr>
          <w:rFonts w:ascii="Times New Roman" w:eastAsia="宋体" w:hAnsi="Times New Roman"/>
        </w:rPr>
        <w:instrText xml:space="preserve">ADDIN Mendeley Bibliography CSL_BIBLIOGRAPHY </w:instrText>
      </w:r>
      <w:r w:rsidR="00D13CDA" w:rsidRPr="009E0AC5">
        <w:rPr>
          <w:rFonts w:ascii="Times New Roman" w:eastAsia="宋体" w:hAnsi="Times New Roman"/>
        </w:rPr>
        <w:fldChar w:fldCharType="separate"/>
      </w:r>
    </w:p>
    <w:p w14:paraId="1D3C55DC" w14:textId="77777777" w:rsidR="00E439FD" w:rsidRPr="00E439FD" w:rsidRDefault="00E439FD" w:rsidP="00E439FD">
      <w:pPr>
        <w:autoSpaceDE w:val="0"/>
        <w:autoSpaceDN w:val="0"/>
        <w:adjustRightInd w:val="0"/>
        <w:ind w:left="640" w:hanging="640"/>
        <w:jc w:val="left"/>
        <w:rPr>
          <w:rFonts w:ascii="Times New Roman" w:hAnsi="Times New Roman" w:cs="Times New Roman" w:hint="eastAsia"/>
          <w:noProof/>
          <w:kern w:val="0"/>
          <w:sz w:val="20"/>
          <w:szCs w:val="24"/>
        </w:rPr>
      </w:pPr>
      <w:r w:rsidRPr="00E439FD">
        <w:rPr>
          <w:rFonts w:ascii="Times New Roman" w:hAnsi="Times New Roman" w:cs="Times New Roman" w:hint="eastAsia"/>
          <w:noProof/>
          <w:kern w:val="0"/>
          <w:sz w:val="20"/>
          <w:szCs w:val="24"/>
        </w:rPr>
        <w:t>[1] Bruce Eckel. Java</w:t>
      </w:r>
      <w:r w:rsidRPr="00E439FD">
        <w:rPr>
          <w:rFonts w:ascii="Times New Roman" w:hAnsi="Times New Roman" w:cs="Times New Roman" w:hint="eastAsia"/>
          <w:noProof/>
          <w:kern w:val="0"/>
          <w:sz w:val="20"/>
          <w:szCs w:val="24"/>
        </w:rPr>
        <w:t>编程思想</w:t>
      </w:r>
      <w:r w:rsidRPr="00E439FD">
        <w:rPr>
          <w:rFonts w:ascii="Times New Roman" w:hAnsi="Times New Roman" w:cs="Times New Roman" w:hint="eastAsia"/>
          <w:noProof/>
          <w:kern w:val="0"/>
          <w:sz w:val="20"/>
          <w:szCs w:val="24"/>
        </w:rPr>
        <w:t xml:space="preserve">[M]. </w:t>
      </w:r>
      <w:r w:rsidRPr="00E439FD">
        <w:rPr>
          <w:rFonts w:ascii="Times New Roman" w:hAnsi="Times New Roman" w:cs="Times New Roman" w:hint="eastAsia"/>
          <w:noProof/>
          <w:kern w:val="0"/>
          <w:sz w:val="20"/>
          <w:szCs w:val="24"/>
        </w:rPr>
        <w:t>第</w:t>
      </w:r>
      <w:r w:rsidRPr="00E439FD">
        <w:rPr>
          <w:rFonts w:ascii="Times New Roman" w:hAnsi="Times New Roman" w:cs="Times New Roman" w:hint="eastAsia"/>
          <w:noProof/>
          <w:kern w:val="0"/>
          <w:sz w:val="20"/>
          <w:szCs w:val="24"/>
        </w:rPr>
        <w:t>4</w:t>
      </w:r>
      <w:r w:rsidRPr="00E439FD">
        <w:rPr>
          <w:rFonts w:ascii="Times New Roman" w:hAnsi="Times New Roman" w:cs="Times New Roman" w:hint="eastAsia"/>
          <w:noProof/>
          <w:kern w:val="0"/>
          <w:sz w:val="20"/>
          <w:szCs w:val="24"/>
        </w:rPr>
        <w:t>版</w:t>
      </w:r>
      <w:r w:rsidRPr="00E439FD">
        <w:rPr>
          <w:rFonts w:ascii="Times New Roman" w:hAnsi="Times New Roman" w:cs="Times New Roman" w:hint="eastAsia"/>
          <w:noProof/>
          <w:kern w:val="0"/>
          <w:sz w:val="20"/>
          <w:szCs w:val="24"/>
        </w:rPr>
        <w:t xml:space="preserve">. </w:t>
      </w:r>
      <w:r w:rsidRPr="00E439FD">
        <w:rPr>
          <w:rFonts w:ascii="Times New Roman" w:hAnsi="Times New Roman" w:cs="Times New Roman" w:hint="eastAsia"/>
          <w:noProof/>
          <w:kern w:val="0"/>
          <w:sz w:val="20"/>
          <w:szCs w:val="24"/>
        </w:rPr>
        <w:t>北京</w:t>
      </w:r>
      <w:r w:rsidRPr="00E439FD">
        <w:rPr>
          <w:rFonts w:ascii="Times New Roman" w:hAnsi="Times New Roman" w:cs="Times New Roman" w:hint="eastAsia"/>
          <w:noProof/>
          <w:kern w:val="0"/>
          <w:sz w:val="20"/>
          <w:szCs w:val="24"/>
        </w:rPr>
        <w:t xml:space="preserve">: </w:t>
      </w:r>
      <w:r w:rsidRPr="00E439FD">
        <w:rPr>
          <w:rFonts w:ascii="Times New Roman" w:hAnsi="Times New Roman" w:cs="Times New Roman" w:hint="eastAsia"/>
          <w:noProof/>
          <w:kern w:val="0"/>
          <w:sz w:val="20"/>
          <w:szCs w:val="24"/>
        </w:rPr>
        <w:t>机械工业出版社</w:t>
      </w:r>
      <w:r w:rsidRPr="00E439FD">
        <w:rPr>
          <w:rFonts w:ascii="Times New Roman" w:hAnsi="Times New Roman" w:cs="Times New Roman" w:hint="eastAsia"/>
          <w:noProof/>
          <w:kern w:val="0"/>
          <w:sz w:val="20"/>
          <w:szCs w:val="24"/>
        </w:rPr>
        <w:t>, 2007.</w:t>
      </w:r>
    </w:p>
    <w:p w14:paraId="2EB6A0B4" w14:textId="77777777" w:rsidR="00E439FD" w:rsidRPr="00E439FD" w:rsidRDefault="00E439FD" w:rsidP="00E439FD">
      <w:pPr>
        <w:autoSpaceDE w:val="0"/>
        <w:autoSpaceDN w:val="0"/>
        <w:adjustRightInd w:val="0"/>
        <w:ind w:left="640" w:hanging="640"/>
        <w:jc w:val="left"/>
        <w:rPr>
          <w:rFonts w:ascii="Times New Roman" w:hAnsi="Times New Roman" w:cs="Times New Roman" w:hint="eastAsia"/>
          <w:noProof/>
          <w:kern w:val="0"/>
          <w:sz w:val="20"/>
          <w:szCs w:val="24"/>
        </w:rPr>
      </w:pPr>
    </w:p>
    <w:p w14:paraId="5D389263" w14:textId="2F3FF3AE" w:rsidR="00E439FD" w:rsidRPr="002B1427" w:rsidRDefault="00E439FD" w:rsidP="00E439FD">
      <w:pPr>
        <w:autoSpaceDE w:val="0"/>
        <w:autoSpaceDN w:val="0"/>
        <w:adjustRightInd w:val="0"/>
        <w:ind w:left="640" w:hanging="640"/>
        <w:jc w:val="left"/>
        <w:rPr>
          <w:rFonts w:ascii="Times New Roman" w:hAnsi="Times New Roman" w:cs="Times New Roman"/>
          <w:noProof/>
          <w:kern w:val="0"/>
          <w:sz w:val="20"/>
          <w:szCs w:val="24"/>
        </w:rPr>
      </w:pPr>
      <w:r w:rsidRPr="00E439FD">
        <w:rPr>
          <w:rFonts w:ascii="Times New Roman" w:hAnsi="Times New Roman" w:cs="Times New Roman" w:hint="eastAsia"/>
          <w:noProof/>
          <w:kern w:val="0"/>
          <w:sz w:val="20"/>
          <w:szCs w:val="24"/>
        </w:rPr>
        <w:t>[2] DeepSeek. DeepSeek API Documentation[EB/OL]. https://platform.deepseek.com/api-docs/, 2024.</w:t>
      </w:r>
    </w:p>
    <w:p w14:paraId="579882D4" w14:textId="5F5EA4FE" w:rsidR="00550B7B" w:rsidRPr="009E0AC5" w:rsidRDefault="00D13CDA" w:rsidP="00FD4246">
      <w:pPr>
        <w:rPr>
          <w:rFonts w:ascii="Times New Roman" w:eastAsia="宋体" w:hAnsi="Times New Roman"/>
        </w:rPr>
        <w:sectPr w:rsidR="00550B7B" w:rsidRPr="009E0AC5" w:rsidSect="009773E1">
          <w:headerReference w:type="default" r:id="rId46"/>
          <w:pgSz w:w="11906" w:h="16838"/>
          <w:pgMar w:top="1440" w:right="1800" w:bottom="1440" w:left="1800" w:header="851" w:footer="992" w:gutter="0"/>
          <w:cols w:space="425"/>
          <w:docGrid w:type="lines" w:linePitch="312"/>
        </w:sectPr>
      </w:pPr>
      <w:r w:rsidRPr="009E0AC5">
        <w:rPr>
          <w:rFonts w:ascii="Times New Roman" w:eastAsia="宋体" w:hAnsi="Times New Roman"/>
        </w:rPr>
        <w:fldChar w:fldCharType="end"/>
      </w:r>
    </w:p>
    <w:p w14:paraId="6BC7B63A" w14:textId="77777777" w:rsidR="000C5B04" w:rsidRDefault="000C5B04" w:rsidP="000C5B04">
      <w:pPr>
        <w:pStyle w:val="a8"/>
        <w:rPr>
          <w:rFonts w:ascii="Times New Roman" w:eastAsia="宋体" w:hAnsi="Times New Roman"/>
        </w:rPr>
      </w:pPr>
      <w:bookmarkStart w:id="38" w:name="_Toc217914028"/>
      <w:r w:rsidRPr="009E0AC5">
        <w:rPr>
          <w:rFonts w:ascii="Times New Roman" w:eastAsia="宋体" w:hAnsi="Times New Roman" w:hint="eastAsia"/>
        </w:rPr>
        <w:lastRenderedPageBreak/>
        <w:t>致谢</w:t>
      </w:r>
      <w:bookmarkEnd w:id="38"/>
    </w:p>
    <w:p w14:paraId="7EB653DD" w14:textId="7E5736D0" w:rsidR="00E439FD" w:rsidRDefault="00E439FD" w:rsidP="00E439FD">
      <w:pPr>
        <w:pStyle w:val="my"/>
        <w:ind w:leftChars="0" w:left="0"/>
        <w:rPr>
          <w:rFonts w:hint="eastAsia"/>
        </w:rPr>
      </w:pPr>
      <w:r>
        <w:rPr>
          <w:rFonts w:hint="eastAsia"/>
        </w:rPr>
        <w:t>排名不分先后：</w:t>
      </w:r>
    </w:p>
    <w:p w14:paraId="1D8411DB" w14:textId="65CA2085" w:rsidR="005D65C3" w:rsidRDefault="00E439FD" w:rsidP="00EA6943">
      <w:pPr>
        <w:pStyle w:val="my"/>
        <w:ind w:leftChars="0" w:left="0"/>
      </w:pPr>
      <w:r>
        <w:rPr>
          <w:rFonts w:hint="eastAsia"/>
        </w:rPr>
        <w:t>感谢DeepSeek大模型对于本项目AI棋手部分的大力支持。</w:t>
      </w:r>
    </w:p>
    <w:p w14:paraId="5DCCE0DA" w14:textId="72DEB89B" w:rsidR="00E439FD" w:rsidRDefault="00E439FD" w:rsidP="00EA6943">
      <w:pPr>
        <w:pStyle w:val="my"/>
        <w:ind w:leftChars="0" w:left="0"/>
      </w:pPr>
      <w:r>
        <w:rPr>
          <w:rFonts w:hint="eastAsia"/>
        </w:rPr>
        <w:t>感谢Chat GPT对我的指导。</w:t>
      </w:r>
    </w:p>
    <w:p w14:paraId="3D6B4B0C" w14:textId="63F9C939" w:rsidR="00E439FD" w:rsidRDefault="00E439FD" w:rsidP="00EA6943">
      <w:pPr>
        <w:pStyle w:val="my"/>
        <w:ind w:leftChars="0" w:left="0"/>
      </w:pPr>
      <w:r>
        <w:rPr>
          <w:rFonts w:hint="eastAsia"/>
        </w:rPr>
        <w:t>感谢刘嘉欣与郑光明老师对我Java语言编程的教导，没有老师的细心教授我不会做出如此完整的五子棋项目。</w:t>
      </w:r>
    </w:p>
    <w:p w14:paraId="0375D5A8" w14:textId="77777777" w:rsidR="00E439FD" w:rsidRPr="009E0AC5" w:rsidRDefault="00E439FD" w:rsidP="00EA6943">
      <w:pPr>
        <w:pStyle w:val="my"/>
        <w:ind w:leftChars="0" w:left="0"/>
        <w:rPr>
          <w:rFonts w:hint="eastAsia"/>
        </w:rPr>
      </w:pPr>
    </w:p>
    <w:sectPr w:rsidR="00E439FD" w:rsidRPr="009E0AC5" w:rsidSect="009773E1">
      <w:headerReference w:type="default" r:id="rId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0380A" w14:textId="77777777" w:rsidR="00201F2C" w:rsidRDefault="00201F2C" w:rsidP="00913731">
      <w:pPr>
        <w:rPr>
          <w:rFonts w:hint="eastAsia"/>
        </w:rPr>
      </w:pPr>
      <w:r>
        <w:separator/>
      </w:r>
    </w:p>
  </w:endnote>
  <w:endnote w:type="continuationSeparator" w:id="0">
    <w:p w14:paraId="7198A548" w14:textId="77777777" w:rsidR="00201F2C" w:rsidRDefault="00201F2C" w:rsidP="0091373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090279"/>
      <w:docPartObj>
        <w:docPartGallery w:val="Page Numbers (Bottom of Page)"/>
        <w:docPartUnique/>
      </w:docPartObj>
    </w:sdtPr>
    <w:sdtContent>
      <w:p w14:paraId="7D712054" w14:textId="225AE052" w:rsidR="00587675" w:rsidRDefault="00587675">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4444F981" w14:textId="77777777" w:rsidR="00587675" w:rsidRDefault="00587675">
    <w:pPr>
      <w:pStyle w:val="a6"/>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EC1A03" w14:textId="77777777" w:rsidR="00201F2C" w:rsidRDefault="00201F2C" w:rsidP="00913731">
      <w:pPr>
        <w:rPr>
          <w:rFonts w:hint="eastAsia"/>
        </w:rPr>
      </w:pPr>
      <w:r>
        <w:separator/>
      </w:r>
    </w:p>
  </w:footnote>
  <w:footnote w:type="continuationSeparator" w:id="0">
    <w:p w14:paraId="77333566" w14:textId="77777777" w:rsidR="00201F2C" w:rsidRDefault="00201F2C" w:rsidP="00913731">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31FE9" w14:textId="6B1D242E" w:rsidR="00587675" w:rsidRDefault="00587675" w:rsidP="00F409E0">
    <w:pPr>
      <w:pStyle w:val="a4"/>
      <w:jc w:val="both"/>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9D0E9" w14:textId="0E2F9476" w:rsidR="00587675" w:rsidRDefault="00587675">
    <w:pPr>
      <w:pStyle w:val="a4"/>
      <w:rPr>
        <w:rFonts w:hint="eastAsia"/>
      </w:rPr>
    </w:pPr>
    <w:r>
      <w:rPr>
        <w:rFonts w:hint="eastAsia"/>
      </w:rPr>
      <w:t>摘要</w:t>
    </w:r>
  </w:p>
  <w:p w14:paraId="35E044F1" w14:textId="77777777" w:rsidR="00587675" w:rsidRDefault="00587675" w:rsidP="00F409E0">
    <w:pPr>
      <w:pStyle w:val="a4"/>
      <w:jc w:val="both"/>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D3360" w14:textId="2AAE1905" w:rsidR="00587675" w:rsidRDefault="00587675">
    <w:pPr>
      <w:pStyle w:val="a4"/>
      <w:rPr>
        <w:rFonts w:hint="eastAsia"/>
      </w:rPr>
    </w:pPr>
    <w:r>
      <w:rPr>
        <w:rFonts w:hint="eastAsia"/>
      </w:rPr>
      <w:t>Abstract</w:t>
    </w:r>
  </w:p>
  <w:p w14:paraId="6908BD0B" w14:textId="77777777" w:rsidR="00587675" w:rsidRDefault="00587675" w:rsidP="00F409E0">
    <w:pPr>
      <w:pStyle w:val="a4"/>
      <w:jc w:val="both"/>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DF732" w14:textId="143D5069" w:rsidR="00587675" w:rsidRDefault="00587675">
    <w:pPr>
      <w:pStyle w:val="a4"/>
      <w:rPr>
        <w:rFonts w:hint="eastAsia"/>
      </w:rPr>
    </w:pPr>
    <w:r>
      <w:rPr>
        <w:rFonts w:hint="eastAsia"/>
      </w:rPr>
      <w:t>目录</w:t>
    </w:r>
  </w:p>
  <w:p w14:paraId="4850ECB7" w14:textId="77777777" w:rsidR="00587675" w:rsidRDefault="00587675" w:rsidP="00F409E0">
    <w:pPr>
      <w:pStyle w:val="a4"/>
      <w:jc w:val="both"/>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C0A5E" w14:textId="428F3BF3" w:rsidR="00587675" w:rsidRDefault="00587675">
    <w:pPr>
      <w:pStyle w:val="a4"/>
      <w:rPr>
        <w:rFonts w:hint="eastAsia"/>
      </w:rPr>
    </w:pPr>
    <w:r>
      <w:rPr>
        <w:rFonts w:hint="eastAsia"/>
      </w:rPr>
      <w:t xml:space="preserve">第一章 </w:t>
    </w:r>
    <w:r>
      <w:rPr>
        <w:rFonts w:hint="eastAsia"/>
      </w:rPr>
      <w:t>绪论</w:t>
    </w:r>
  </w:p>
  <w:p w14:paraId="04175465" w14:textId="4661E005" w:rsidR="00587675" w:rsidRDefault="00587675" w:rsidP="00F409E0">
    <w:pPr>
      <w:pStyle w:val="a4"/>
      <w:jc w:val="both"/>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DD136E" w14:textId="1F145299" w:rsidR="00BA1BEC" w:rsidRDefault="00F67D80">
    <w:pPr>
      <w:pStyle w:val="a4"/>
      <w:rPr>
        <w:rFonts w:hint="eastAsia"/>
      </w:rPr>
    </w:pPr>
    <w:r>
      <w:rPr>
        <w:rFonts w:hint="eastAsia"/>
      </w:rPr>
      <w:t>第三章 系统设计</w:t>
    </w:r>
  </w:p>
  <w:p w14:paraId="6D3F3D3F" w14:textId="77777777" w:rsidR="00BA1BEC" w:rsidRDefault="00BA1BEC" w:rsidP="00F409E0">
    <w:pPr>
      <w:pStyle w:val="a4"/>
      <w:jc w:val="both"/>
      <w:rPr>
        <w:rFonts w:hint="eastAsia"/>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B3860" w14:textId="616DF0AF" w:rsidR="00587675" w:rsidRDefault="00587675">
    <w:pPr>
      <w:pStyle w:val="a4"/>
      <w:rPr>
        <w:rFonts w:hint="eastAsia"/>
      </w:rPr>
    </w:pPr>
    <w:r>
      <w:rPr>
        <w:rFonts w:hint="eastAsia"/>
      </w:rPr>
      <w:t>第四章</w:t>
    </w:r>
    <w:r>
      <w:t xml:space="preserve"> </w:t>
    </w:r>
    <w:r w:rsidR="00EA6943">
      <w:rPr>
        <w:rFonts w:hint="eastAsia"/>
      </w:rPr>
      <w:t>系统实现</w:t>
    </w:r>
  </w:p>
  <w:p w14:paraId="67EE91B7" w14:textId="77777777" w:rsidR="00587675" w:rsidRDefault="00587675" w:rsidP="00F409E0">
    <w:pPr>
      <w:pStyle w:val="a4"/>
      <w:jc w:val="both"/>
      <w:rPr>
        <w:rFonts w:hint="eastAsia"/>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2458A" w14:textId="5A2299CB" w:rsidR="00641F07" w:rsidRDefault="00641F07" w:rsidP="00641F07">
    <w:pPr>
      <w:pStyle w:val="a4"/>
      <w:rPr>
        <w:rFonts w:hint="eastAsia"/>
      </w:rPr>
    </w:pPr>
    <w:r>
      <w:rPr>
        <w:rFonts w:hint="eastAsia"/>
      </w:rPr>
      <w:t>第五章 总结与展望</w:t>
    </w:r>
  </w:p>
  <w:p w14:paraId="3FB5F345" w14:textId="77777777" w:rsidR="00587675" w:rsidRDefault="00587675" w:rsidP="00F409E0">
    <w:pPr>
      <w:pStyle w:val="a4"/>
      <w:jc w:val="both"/>
      <w:rPr>
        <w:rFonts w:hint="eastAsia"/>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C6AAA" w14:textId="77777777" w:rsidR="00641F07" w:rsidRDefault="00641F07">
    <w:pPr>
      <w:pStyle w:val="a4"/>
      <w:rPr>
        <w:rFonts w:hint="eastAsia"/>
      </w:rPr>
    </w:pPr>
    <w:r>
      <w:rPr>
        <w:rFonts w:hint="eastAsia"/>
      </w:rPr>
      <w:t>致谢</w:t>
    </w:r>
  </w:p>
  <w:p w14:paraId="0104E2B7" w14:textId="77777777" w:rsidR="00641F07" w:rsidRDefault="00641F07" w:rsidP="00F409E0">
    <w:pPr>
      <w:pStyle w:val="a4"/>
      <w:jc w:val="both"/>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A2ACD"/>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871B15"/>
    <w:multiLevelType w:val="hybridMultilevel"/>
    <w:tmpl w:val="03DA379A"/>
    <w:lvl w:ilvl="0" w:tplc="04090015">
      <w:start w:val="1"/>
      <w:numFmt w:val="upperLetter"/>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 w15:restartNumberingAfterBreak="0">
    <w:nsid w:val="0A0E6829"/>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686996"/>
    <w:multiLevelType w:val="multilevel"/>
    <w:tmpl w:val="D76E2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E23D5F"/>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CB023A"/>
    <w:multiLevelType w:val="multilevel"/>
    <w:tmpl w:val="3C24B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F1277B"/>
    <w:multiLevelType w:val="multilevel"/>
    <w:tmpl w:val="8B2A6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B87441"/>
    <w:multiLevelType w:val="multilevel"/>
    <w:tmpl w:val="759A1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F069F9"/>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565168"/>
    <w:multiLevelType w:val="multilevel"/>
    <w:tmpl w:val="655601BA"/>
    <w:lvl w:ilvl="0">
      <w:start w:val="1"/>
      <w:numFmt w:val="upp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EB92A7C"/>
    <w:multiLevelType w:val="hybridMultilevel"/>
    <w:tmpl w:val="A6801F56"/>
    <w:lvl w:ilvl="0" w:tplc="FFFFFFFF">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F03369F"/>
    <w:multiLevelType w:val="multilevel"/>
    <w:tmpl w:val="8576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5D60A7"/>
    <w:multiLevelType w:val="multilevel"/>
    <w:tmpl w:val="4F421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0F4D12"/>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17606AB"/>
    <w:multiLevelType w:val="multilevel"/>
    <w:tmpl w:val="29EA70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0B47D6"/>
    <w:multiLevelType w:val="hybridMultilevel"/>
    <w:tmpl w:val="1CD43D52"/>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48A829ED"/>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310D31"/>
    <w:multiLevelType w:val="multilevel"/>
    <w:tmpl w:val="655601BA"/>
    <w:lvl w:ilvl="0">
      <w:start w:val="1"/>
      <w:numFmt w:val="upp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CF22F8"/>
    <w:multiLevelType w:val="multilevel"/>
    <w:tmpl w:val="AB8A3DB8"/>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B456204"/>
    <w:multiLevelType w:val="multilevel"/>
    <w:tmpl w:val="1654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5D337F"/>
    <w:multiLevelType w:val="hybridMultilevel"/>
    <w:tmpl w:val="F2F0825E"/>
    <w:lvl w:ilvl="0" w:tplc="FFFFFFFF">
      <w:start w:val="1"/>
      <w:numFmt w:val="upperLetter"/>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1" w15:restartNumberingAfterBreak="0">
    <w:nsid w:val="51A14F5F"/>
    <w:multiLevelType w:val="multilevel"/>
    <w:tmpl w:val="3C24B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7B6F0A"/>
    <w:multiLevelType w:val="hybridMultilevel"/>
    <w:tmpl w:val="526EDA3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5A4D7A3E"/>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520FFF"/>
    <w:multiLevelType w:val="multilevel"/>
    <w:tmpl w:val="CDACF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2768E4"/>
    <w:multiLevelType w:val="multilevel"/>
    <w:tmpl w:val="7700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9E392B"/>
    <w:multiLevelType w:val="multilevel"/>
    <w:tmpl w:val="B15EF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5D8493C"/>
    <w:multiLevelType w:val="multilevel"/>
    <w:tmpl w:val="7700B8D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711D3F64"/>
    <w:multiLevelType w:val="multilevel"/>
    <w:tmpl w:val="4AECD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46B7ACE"/>
    <w:multiLevelType w:val="multilevel"/>
    <w:tmpl w:val="759A1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3E5101"/>
    <w:multiLevelType w:val="hybridMultilevel"/>
    <w:tmpl w:val="96FE3A8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1" w15:restartNumberingAfterBreak="0">
    <w:nsid w:val="7A6C4E08"/>
    <w:multiLevelType w:val="hybridMultilevel"/>
    <w:tmpl w:val="291452FC"/>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2" w15:restartNumberingAfterBreak="0">
    <w:nsid w:val="7C0231BF"/>
    <w:multiLevelType w:val="multilevel"/>
    <w:tmpl w:val="47B42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6B6E7A"/>
    <w:multiLevelType w:val="hybridMultilevel"/>
    <w:tmpl w:val="90884CA6"/>
    <w:lvl w:ilvl="0" w:tplc="C922CA9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012538362">
    <w:abstractNumId w:val="33"/>
  </w:num>
  <w:num w:numId="2" w16cid:durableId="588344128">
    <w:abstractNumId w:val="22"/>
  </w:num>
  <w:num w:numId="3" w16cid:durableId="1375427279">
    <w:abstractNumId w:val="30"/>
  </w:num>
  <w:num w:numId="4" w16cid:durableId="1607037014">
    <w:abstractNumId w:val="24"/>
  </w:num>
  <w:num w:numId="5" w16cid:durableId="421032079">
    <w:abstractNumId w:val="26"/>
  </w:num>
  <w:num w:numId="6" w16cid:durableId="151138312">
    <w:abstractNumId w:val="8"/>
  </w:num>
  <w:num w:numId="7" w16cid:durableId="1029256815">
    <w:abstractNumId w:val="32"/>
  </w:num>
  <w:num w:numId="8" w16cid:durableId="231742377">
    <w:abstractNumId w:val="28"/>
  </w:num>
  <w:num w:numId="9" w16cid:durableId="1560362595">
    <w:abstractNumId w:val="23"/>
  </w:num>
  <w:num w:numId="10" w16cid:durableId="1233391757">
    <w:abstractNumId w:val="25"/>
  </w:num>
  <w:num w:numId="11" w16cid:durableId="1578133708">
    <w:abstractNumId w:val="3"/>
  </w:num>
  <w:num w:numId="12" w16cid:durableId="447744835">
    <w:abstractNumId w:val="11"/>
  </w:num>
  <w:num w:numId="13" w16cid:durableId="1977297028">
    <w:abstractNumId w:val="19"/>
  </w:num>
  <w:num w:numId="14" w16cid:durableId="1711296927">
    <w:abstractNumId w:val="2"/>
  </w:num>
  <w:num w:numId="15" w16cid:durableId="1436057476">
    <w:abstractNumId w:val="16"/>
  </w:num>
  <w:num w:numId="16" w16cid:durableId="1602639365">
    <w:abstractNumId w:val="13"/>
  </w:num>
  <w:num w:numId="17" w16cid:durableId="716667935">
    <w:abstractNumId w:val="0"/>
  </w:num>
  <w:num w:numId="18" w16cid:durableId="1690984646">
    <w:abstractNumId w:val="14"/>
  </w:num>
  <w:num w:numId="19" w16cid:durableId="1205754227">
    <w:abstractNumId w:val="18"/>
  </w:num>
  <w:num w:numId="20" w16cid:durableId="396826902">
    <w:abstractNumId w:val="4"/>
  </w:num>
  <w:num w:numId="21" w16cid:durableId="503201631">
    <w:abstractNumId w:val="27"/>
  </w:num>
  <w:num w:numId="22" w16cid:durableId="1732119614">
    <w:abstractNumId w:val="12"/>
  </w:num>
  <w:num w:numId="23" w16cid:durableId="1996563496">
    <w:abstractNumId w:val="15"/>
  </w:num>
  <w:num w:numId="24" w16cid:durableId="242185057">
    <w:abstractNumId w:val="6"/>
  </w:num>
  <w:num w:numId="25" w16cid:durableId="774404885">
    <w:abstractNumId w:val="1"/>
  </w:num>
  <w:num w:numId="26" w16cid:durableId="280116169">
    <w:abstractNumId w:val="7"/>
  </w:num>
  <w:num w:numId="27" w16cid:durableId="1744255876">
    <w:abstractNumId w:val="31"/>
  </w:num>
  <w:num w:numId="28" w16cid:durableId="1304045782">
    <w:abstractNumId w:val="20"/>
  </w:num>
  <w:num w:numId="29" w16cid:durableId="392777590">
    <w:abstractNumId w:val="10"/>
  </w:num>
  <w:num w:numId="30" w16cid:durableId="1708598170">
    <w:abstractNumId w:val="29"/>
  </w:num>
  <w:num w:numId="31" w16cid:durableId="1262954979">
    <w:abstractNumId w:val="9"/>
  </w:num>
  <w:num w:numId="32" w16cid:durableId="1044020605">
    <w:abstractNumId w:val="17"/>
  </w:num>
  <w:num w:numId="33" w16cid:durableId="597562880">
    <w:abstractNumId w:val="5"/>
  </w:num>
  <w:num w:numId="34" w16cid:durableId="72904086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BD4"/>
    <w:rsid w:val="00002BD5"/>
    <w:rsid w:val="00002D8A"/>
    <w:rsid w:val="00003190"/>
    <w:rsid w:val="000035D2"/>
    <w:rsid w:val="000035D7"/>
    <w:rsid w:val="000049BE"/>
    <w:rsid w:val="00005161"/>
    <w:rsid w:val="00005A3B"/>
    <w:rsid w:val="00005CB3"/>
    <w:rsid w:val="00005E48"/>
    <w:rsid w:val="00005F7C"/>
    <w:rsid w:val="00006C96"/>
    <w:rsid w:val="00006CF4"/>
    <w:rsid w:val="00007FFC"/>
    <w:rsid w:val="0001085F"/>
    <w:rsid w:val="0001091C"/>
    <w:rsid w:val="00013245"/>
    <w:rsid w:val="000133B7"/>
    <w:rsid w:val="00013C72"/>
    <w:rsid w:val="00014015"/>
    <w:rsid w:val="00014D25"/>
    <w:rsid w:val="00015DEE"/>
    <w:rsid w:val="000162F0"/>
    <w:rsid w:val="0001727F"/>
    <w:rsid w:val="00020A3F"/>
    <w:rsid w:val="00021C80"/>
    <w:rsid w:val="00021D2A"/>
    <w:rsid w:val="00021EB7"/>
    <w:rsid w:val="00022F1E"/>
    <w:rsid w:val="0002346E"/>
    <w:rsid w:val="000249C2"/>
    <w:rsid w:val="00024AA7"/>
    <w:rsid w:val="00024F60"/>
    <w:rsid w:val="000269A3"/>
    <w:rsid w:val="00026DE5"/>
    <w:rsid w:val="00027606"/>
    <w:rsid w:val="0002777B"/>
    <w:rsid w:val="000278DA"/>
    <w:rsid w:val="00027DF3"/>
    <w:rsid w:val="000308A3"/>
    <w:rsid w:val="00030A04"/>
    <w:rsid w:val="00031CB2"/>
    <w:rsid w:val="00033858"/>
    <w:rsid w:val="00033CA6"/>
    <w:rsid w:val="00033D98"/>
    <w:rsid w:val="00035017"/>
    <w:rsid w:val="0003677D"/>
    <w:rsid w:val="00037BBD"/>
    <w:rsid w:val="00037E6C"/>
    <w:rsid w:val="00037FE0"/>
    <w:rsid w:val="00040067"/>
    <w:rsid w:val="000407EB"/>
    <w:rsid w:val="000408F1"/>
    <w:rsid w:val="000409D2"/>
    <w:rsid w:val="00041D0F"/>
    <w:rsid w:val="00041F32"/>
    <w:rsid w:val="000420F7"/>
    <w:rsid w:val="00043C7E"/>
    <w:rsid w:val="000440A7"/>
    <w:rsid w:val="000454E1"/>
    <w:rsid w:val="0004610F"/>
    <w:rsid w:val="000463D1"/>
    <w:rsid w:val="00047937"/>
    <w:rsid w:val="000508C7"/>
    <w:rsid w:val="000509F4"/>
    <w:rsid w:val="00050CCF"/>
    <w:rsid w:val="0005173E"/>
    <w:rsid w:val="00051B59"/>
    <w:rsid w:val="00053FDF"/>
    <w:rsid w:val="00054F68"/>
    <w:rsid w:val="000556DC"/>
    <w:rsid w:val="00057381"/>
    <w:rsid w:val="00060014"/>
    <w:rsid w:val="00060E71"/>
    <w:rsid w:val="0006138C"/>
    <w:rsid w:val="00061A0F"/>
    <w:rsid w:val="00061D07"/>
    <w:rsid w:val="00062E00"/>
    <w:rsid w:val="00063F84"/>
    <w:rsid w:val="00064638"/>
    <w:rsid w:val="0006464C"/>
    <w:rsid w:val="000651C4"/>
    <w:rsid w:val="00065244"/>
    <w:rsid w:val="00066BE6"/>
    <w:rsid w:val="0006724D"/>
    <w:rsid w:val="000676B7"/>
    <w:rsid w:val="00067EE6"/>
    <w:rsid w:val="00070286"/>
    <w:rsid w:val="00070DBB"/>
    <w:rsid w:val="00071B7C"/>
    <w:rsid w:val="0007287A"/>
    <w:rsid w:val="00072A77"/>
    <w:rsid w:val="00073831"/>
    <w:rsid w:val="000742F0"/>
    <w:rsid w:val="00074696"/>
    <w:rsid w:val="000759E7"/>
    <w:rsid w:val="000763DF"/>
    <w:rsid w:val="00076932"/>
    <w:rsid w:val="00077B42"/>
    <w:rsid w:val="0008025B"/>
    <w:rsid w:val="00080275"/>
    <w:rsid w:val="000803BF"/>
    <w:rsid w:val="00082565"/>
    <w:rsid w:val="00082F72"/>
    <w:rsid w:val="00083AB4"/>
    <w:rsid w:val="00084BF7"/>
    <w:rsid w:val="0008616E"/>
    <w:rsid w:val="0008724B"/>
    <w:rsid w:val="00087426"/>
    <w:rsid w:val="00087445"/>
    <w:rsid w:val="00092125"/>
    <w:rsid w:val="00093B9D"/>
    <w:rsid w:val="000942CB"/>
    <w:rsid w:val="000947D4"/>
    <w:rsid w:val="00094AED"/>
    <w:rsid w:val="000A012F"/>
    <w:rsid w:val="000A0162"/>
    <w:rsid w:val="000A0260"/>
    <w:rsid w:val="000A0C83"/>
    <w:rsid w:val="000A1C72"/>
    <w:rsid w:val="000A2344"/>
    <w:rsid w:val="000A27FC"/>
    <w:rsid w:val="000A2C26"/>
    <w:rsid w:val="000A3307"/>
    <w:rsid w:val="000A3C7E"/>
    <w:rsid w:val="000A40A9"/>
    <w:rsid w:val="000A4340"/>
    <w:rsid w:val="000A4BAF"/>
    <w:rsid w:val="000A5A8D"/>
    <w:rsid w:val="000A5DCD"/>
    <w:rsid w:val="000A6349"/>
    <w:rsid w:val="000A6D0A"/>
    <w:rsid w:val="000B4FCD"/>
    <w:rsid w:val="000B7E72"/>
    <w:rsid w:val="000C09EF"/>
    <w:rsid w:val="000C1E44"/>
    <w:rsid w:val="000C2395"/>
    <w:rsid w:val="000C36B8"/>
    <w:rsid w:val="000C3A53"/>
    <w:rsid w:val="000C541B"/>
    <w:rsid w:val="000C5B04"/>
    <w:rsid w:val="000C7120"/>
    <w:rsid w:val="000C73A7"/>
    <w:rsid w:val="000C78AB"/>
    <w:rsid w:val="000D04EC"/>
    <w:rsid w:val="000D0C91"/>
    <w:rsid w:val="000D0D5A"/>
    <w:rsid w:val="000D15E3"/>
    <w:rsid w:val="000D226D"/>
    <w:rsid w:val="000D25EF"/>
    <w:rsid w:val="000D4EA6"/>
    <w:rsid w:val="000D4ED5"/>
    <w:rsid w:val="000E14E0"/>
    <w:rsid w:val="000E2CDB"/>
    <w:rsid w:val="000E2D09"/>
    <w:rsid w:val="000E37EA"/>
    <w:rsid w:val="000E3BC2"/>
    <w:rsid w:val="000E44B7"/>
    <w:rsid w:val="000E6E67"/>
    <w:rsid w:val="000E7B6C"/>
    <w:rsid w:val="000F0621"/>
    <w:rsid w:val="000F0910"/>
    <w:rsid w:val="000F20F6"/>
    <w:rsid w:val="000F2762"/>
    <w:rsid w:val="000F3EEB"/>
    <w:rsid w:val="000F48F0"/>
    <w:rsid w:val="000F4BE9"/>
    <w:rsid w:val="000F52FE"/>
    <w:rsid w:val="000F5599"/>
    <w:rsid w:val="000F6696"/>
    <w:rsid w:val="000F66AB"/>
    <w:rsid w:val="000F679E"/>
    <w:rsid w:val="000F6820"/>
    <w:rsid w:val="000F6CEB"/>
    <w:rsid w:val="00100792"/>
    <w:rsid w:val="001007EA"/>
    <w:rsid w:val="00101139"/>
    <w:rsid w:val="00101689"/>
    <w:rsid w:val="001016F1"/>
    <w:rsid w:val="00101F7C"/>
    <w:rsid w:val="001028D3"/>
    <w:rsid w:val="001028FC"/>
    <w:rsid w:val="00103008"/>
    <w:rsid w:val="00104720"/>
    <w:rsid w:val="00104A53"/>
    <w:rsid w:val="00105140"/>
    <w:rsid w:val="001051FA"/>
    <w:rsid w:val="001052AF"/>
    <w:rsid w:val="0010546E"/>
    <w:rsid w:val="00105657"/>
    <w:rsid w:val="00105E2F"/>
    <w:rsid w:val="00105F80"/>
    <w:rsid w:val="001060E2"/>
    <w:rsid w:val="00107F74"/>
    <w:rsid w:val="0011066E"/>
    <w:rsid w:val="00110B82"/>
    <w:rsid w:val="001119D3"/>
    <w:rsid w:val="00111E55"/>
    <w:rsid w:val="00111F23"/>
    <w:rsid w:val="0011226B"/>
    <w:rsid w:val="001126FF"/>
    <w:rsid w:val="00112E84"/>
    <w:rsid w:val="0011325F"/>
    <w:rsid w:val="00113C09"/>
    <w:rsid w:val="001143D0"/>
    <w:rsid w:val="001144EC"/>
    <w:rsid w:val="00115609"/>
    <w:rsid w:val="00116D8D"/>
    <w:rsid w:val="001203D1"/>
    <w:rsid w:val="00120F3D"/>
    <w:rsid w:val="001215F7"/>
    <w:rsid w:val="00121764"/>
    <w:rsid w:val="00121EBF"/>
    <w:rsid w:val="001220E9"/>
    <w:rsid w:val="001221BD"/>
    <w:rsid w:val="00123139"/>
    <w:rsid w:val="00124E03"/>
    <w:rsid w:val="00124FDC"/>
    <w:rsid w:val="00125C5A"/>
    <w:rsid w:val="001275D6"/>
    <w:rsid w:val="0012761A"/>
    <w:rsid w:val="00127ADE"/>
    <w:rsid w:val="00127E23"/>
    <w:rsid w:val="00130F79"/>
    <w:rsid w:val="00131BC4"/>
    <w:rsid w:val="001320E1"/>
    <w:rsid w:val="00132A71"/>
    <w:rsid w:val="00133EAA"/>
    <w:rsid w:val="00133FB4"/>
    <w:rsid w:val="001345B4"/>
    <w:rsid w:val="001355A8"/>
    <w:rsid w:val="00135845"/>
    <w:rsid w:val="00135A93"/>
    <w:rsid w:val="00136610"/>
    <w:rsid w:val="00136F81"/>
    <w:rsid w:val="0013726F"/>
    <w:rsid w:val="00140BF8"/>
    <w:rsid w:val="00141B46"/>
    <w:rsid w:val="00142D97"/>
    <w:rsid w:val="001431CC"/>
    <w:rsid w:val="00143A7C"/>
    <w:rsid w:val="00143A98"/>
    <w:rsid w:val="00143AAF"/>
    <w:rsid w:val="00144246"/>
    <w:rsid w:val="0014451C"/>
    <w:rsid w:val="00144908"/>
    <w:rsid w:val="00146642"/>
    <w:rsid w:val="00146A7B"/>
    <w:rsid w:val="001470A1"/>
    <w:rsid w:val="00147AEB"/>
    <w:rsid w:val="00151460"/>
    <w:rsid w:val="0015166B"/>
    <w:rsid w:val="00151692"/>
    <w:rsid w:val="00151A77"/>
    <w:rsid w:val="0015225C"/>
    <w:rsid w:val="001522E1"/>
    <w:rsid w:val="00152B52"/>
    <w:rsid w:val="0015325D"/>
    <w:rsid w:val="00154753"/>
    <w:rsid w:val="001558BD"/>
    <w:rsid w:val="00156631"/>
    <w:rsid w:val="00156B98"/>
    <w:rsid w:val="001571EA"/>
    <w:rsid w:val="001577FF"/>
    <w:rsid w:val="00157A60"/>
    <w:rsid w:val="00160672"/>
    <w:rsid w:val="00160F74"/>
    <w:rsid w:val="00161563"/>
    <w:rsid w:val="00162AF5"/>
    <w:rsid w:val="00164C07"/>
    <w:rsid w:val="00164D54"/>
    <w:rsid w:val="001657BD"/>
    <w:rsid w:val="00165CBE"/>
    <w:rsid w:val="00166245"/>
    <w:rsid w:val="001702CA"/>
    <w:rsid w:val="0017080D"/>
    <w:rsid w:val="0017111E"/>
    <w:rsid w:val="00171EC5"/>
    <w:rsid w:val="001724BD"/>
    <w:rsid w:val="00173A82"/>
    <w:rsid w:val="0017455D"/>
    <w:rsid w:val="001776BA"/>
    <w:rsid w:val="00177718"/>
    <w:rsid w:val="001779D9"/>
    <w:rsid w:val="00177A2B"/>
    <w:rsid w:val="00177E50"/>
    <w:rsid w:val="00181752"/>
    <w:rsid w:val="00181ED4"/>
    <w:rsid w:val="00182053"/>
    <w:rsid w:val="00182B99"/>
    <w:rsid w:val="00182CE4"/>
    <w:rsid w:val="00183A60"/>
    <w:rsid w:val="00184E3A"/>
    <w:rsid w:val="00185CE2"/>
    <w:rsid w:val="0018695F"/>
    <w:rsid w:val="00186DEB"/>
    <w:rsid w:val="001912FE"/>
    <w:rsid w:val="00191B9F"/>
    <w:rsid w:val="0019247D"/>
    <w:rsid w:val="00192932"/>
    <w:rsid w:val="0019423F"/>
    <w:rsid w:val="00194A91"/>
    <w:rsid w:val="00195152"/>
    <w:rsid w:val="00197263"/>
    <w:rsid w:val="001A0841"/>
    <w:rsid w:val="001A0E7E"/>
    <w:rsid w:val="001A12D3"/>
    <w:rsid w:val="001A29DF"/>
    <w:rsid w:val="001A2A79"/>
    <w:rsid w:val="001A3865"/>
    <w:rsid w:val="001A435B"/>
    <w:rsid w:val="001A4A54"/>
    <w:rsid w:val="001A553D"/>
    <w:rsid w:val="001A5BD5"/>
    <w:rsid w:val="001A6DAC"/>
    <w:rsid w:val="001A707A"/>
    <w:rsid w:val="001A7A1C"/>
    <w:rsid w:val="001A7C80"/>
    <w:rsid w:val="001B0E90"/>
    <w:rsid w:val="001B1F35"/>
    <w:rsid w:val="001B3A7E"/>
    <w:rsid w:val="001B47F0"/>
    <w:rsid w:val="001B51FB"/>
    <w:rsid w:val="001B53B2"/>
    <w:rsid w:val="001B5E28"/>
    <w:rsid w:val="001B68C1"/>
    <w:rsid w:val="001B69A6"/>
    <w:rsid w:val="001B7D04"/>
    <w:rsid w:val="001C026B"/>
    <w:rsid w:val="001C1209"/>
    <w:rsid w:val="001C151E"/>
    <w:rsid w:val="001C1F7B"/>
    <w:rsid w:val="001C24AB"/>
    <w:rsid w:val="001C4B31"/>
    <w:rsid w:val="001C4E69"/>
    <w:rsid w:val="001C4FDE"/>
    <w:rsid w:val="001C53C6"/>
    <w:rsid w:val="001C5A1D"/>
    <w:rsid w:val="001C6D5C"/>
    <w:rsid w:val="001C6E6D"/>
    <w:rsid w:val="001C7B6A"/>
    <w:rsid w:val="001D0BFA"/>
    <w:rsid w:val="001D131A"/>
    <w:rsid w:val="001D156C"/>
    <w:rsid w:val="001D1A5B"/>
    <w:rsid w:val="001D2122"/>
    <w:rsid w:val="001D3590"/>
    <w:rsid w:val="001D3F0C"/>
    <w:rsid w:val="001D4153"/>
    <w:rsid w:val="001D4912"/>
    <w:rsid w:val="001D4D59"/>
    <w:rsid w:val="001D5D1D"/>
    <w:rsid w:val="001D5D60"/>
    <w:rsid w:val="001D6062"/>
    <w:rsid w:val="001D6AD6"/>
    <w:rsid w:val="001E1255"/>
    <w:rsid w:val="001E199D"/>
    <w:rsid w:val="001E3094"/>
    <w:rsid w:val="001E334B"/>
    <w:rsid w:val="001E42A2"/>
    <w:rsid w:val="001E46E2"/>
    <w:rsid w:val="001E579E"/>
    <w:rsid w:val="001E66B2"/>
    <w:rsid w:val="001E79F2"/>
    <w:rsid w:val="001E7F8A"/>
    <w:rsid w:val="001F0F26"/>
    <w:rsid w:val="001F1176"/>
    <w:rsid w:val="001F2A29"/>
    <w:rsid w:val="001F3862"/>
    <w:rsid w:val="001F43AE"/>
    <w:rsid w:val="001F4B81"/>
    <w:rsid w:val="001F5A0E"/>
    <w:rsid w:val="001F5A62"/>
    <w:rsid w:val="001F6B26"/>
    <w:rsid w:val="00200C5B"/>
    <w:rsid w:val="00201F2C"/>
    <w:rsid w:val="002035D3"/>
    <w:rsid w:val="00203B17"/>
    <w:rsid w:val="00203D79"/>
    <w:rsid w:val="002049A9"/>
    <w:rsid w:val="00207119"/>
    <w:rsid w:val="00207777"/>
    <w:rsid w:val="00210250"/>
    <w:rsid w:val="00210D47"/>
    <w:rsid w:val="0021180E"/>
    <w:rsid w:val="00211C95"/>
    <w:rsid w:val="00214C3D"/>
    <w:rsid w:val="00216A1E"/>
    <w:rsid w:val="00216DBD"/>
    <w:rsid w:val="00216F68"/>
    <w:rsid w:val="00220291"/>
    <w:rsid w:val="00221330"/>
    <w:rsid w:val="002216CC"/>
    <w:rsid w:val="0022477A"/>
    <w:rsid w:val="002251FD"/>
    <w:rsid w:val="0022602D"/>
    <w:rsid w:val="00226F10"/>
    <w:rsid w:val="002273DD"/>
    <w:rsid w:val="00227675"/>
    <w:rsid w:val="002276AD"/>
    <w:rsid w:val="0023020B"/>
    <w:rsid w:val="0023048A"/>
    <w:rsid w:val="00230662"/>
    <w:rsid w:val="0023075A"/>
    <w:rsid w:val="002315FE"/>
    <w:rsid w:val="002317EB"/>
    <w:rsid w:val="00231958"/>
    <w:rsid w:val="002319BA"/>
    <w:rsid w:val="002322DA"/>
    <w:rsid w:val="00232DC2"/>
    <w:rsid w:val="0023371A"/>
    <w:rsid w:val="002339D4"/>
    <w:rsid w:val="00234D36"/>
    <w:rsid w:val="00235DCF"/>
    <w:rsid w:val="00236289"/>
    <w:rsid w:val="002368CB"/>
    <w:rsid w:val="00237315"/>
    <w:rsid w:val="00237D33"/>
    <w:rsid w:val="00237E57"/>
    <w:rsid w:val="00240581"/>
    <w:rsid w:val="00240F80"/>
    <w:rsid w:val="00241F21"/>
    <w:rsid w:val="002427C2"/>
    <w:rsid w:val="002429FE"/>
    <w:rsid w:val="00242B5C"/>
    <w:rsid w:val="002435AC"/>
    <w:rsid w:val="00244E32"/>
    <w:rsid w:val="0024646D"/>
    <w:rsid w:val="00246D6D"/>
    <w:rsid w:val="002507B2"/>
    <w:rsid w:val="00250FBC"/>
    <w:rsid w:val="002520D8"/>
    <w:rsid w:val="00252211"/>
    <w:rsid w:val="00253776"/>
    <w:rsid w:val="00253A20"/>
    <w:rsid w:val="00253B20"/>
    <w:rsid w:val="0025451C"/>
    <w:rsid w:val="00255C3A"/>
    <w:rsid w:val="002573D1"/>
    <w:rsid w:val="0025756B"/>
    <w:rsid w:val="00257CDD"/>
    <w:rsid w:val="002616C6"/>
    <w:rsid w:val="002617DF"/>
    <w:rsid w:val="002617EF"/>
    <w:rsid w:val="00262135"/>
    <w:rsid w:val="0026240A"/>
    <w:rsid w:val="0026283E"/>
    <w:rsid w:val="00262E6E"/>
    <w:rsid w:val="00263027"/>
    <w:rsid w:val="002633C4"/>
    <w:rsid w:val="0026367A"/>
    <w:rsid w:val="002651F5"/>
    <w:rsid w:val="0026590E"/>
    <w:rsid w:val="00266324"/>
    <w:rsid w:val="002706E3"/>
    <w:rsid w:val="002707F9"/>
    <w:rsid w:val="00270EC4"/>
    <w:rsid w:val="0027255C"/>
    <w:rsid w:val="00272A9A"/>
    <w:rsid w:val="002736ED"/>
    <w:rsid w:val="00273961"/>
    <w:rsid w:val="00275D2A"/>
    <w:rsid w:val="00275D92"/>
    <w:rsid w:val="0027626E"/>
    <w:rsid w:val="00276A8F"/>
    <w:rsid w:val="00276EE0"/>
    <w:rsid w:val="00276F80"/>
    <w:rsid w:val="00277086"/>
    <w:rsid w:val="002772A0"/>
    <w:rsid w:val="002772DE"/>
    <w:rsid w:val="00277A0C"/>
    <w:rsid w:val="00277A2C"/>
    <w:rsid w:val="00277ED7"/>
    <w:rsid w:val="002806C9"/>
    <w:rsid w:val="0028185B"/>
    <w:rsid w:val="002818B6"/>
    <w:rsid w:val="00283250"/>
    <w:rsid w:val="00284DBB"/>
    <w:rsid w:val="0028575E"/>
    <w:rsid w:val="00285B24"/>
    <w:rsid w:val="00285F68"/>
    <w:rsid w:val="002864AF"/>
    <w:rsid w:val="00286AD9"/>
    <w:rsid w:val="00286F60"/>
    <w:rsid w:val="00286FCF"/>
    <w:rsid w:val="002872EC"/>
    <w:rsid w:val="002877D9"/>
    <w:rsid w:val="002903C9"/>
    <w:rsid w:val="00291C8F"/>
    <w:rsid w:val="00293163"/>
    <w:rsid w:val="002932DC"/>
    <w:rsid w:val="002939DB"/>
    <w:rsid w:val="0029493A"/>
    <w:rsid w:val="002964FC"/>
    <w:rsid w:val="00296F2A"/>
    <w:rsid w:val="002A063F"/>
    <w:rsid w:val="002A0909"/>
    <w:rsid w:val="002A0B13"/>
    <w:rsid w:val="002A1048"/>
    <w:rsid w:val="002A24BF"/>
    <w:rsid w:val="002A39D6"/>
    <w:rsid w:val="002A3FB6"/>
    <w:rsid w:val="002A40F2"/>
    <w:rsid w:val="002A48AE"/>
    <w:rsid w:val="002A4D1F"/>
    <w:rsid w:val="002A5502"/>
    <w:rsid w:val="002A6183"/>
    <w:rsid w:val="002A63D9"/>
    <w:rsid w:val="002A76CB"/>
    <w:rsid w:val="002A7E8F"/>
    <w:rsid w:val="002B05AE"/>
    <w:rsid w:val="002B094F"/>
    <w:rsid w:val="002B1427"/>
    <w:rsid w:val="002B15A0"/>
    <w:rsid w:val="002B1B88"/>
    <w:rsid w:val="002B1C8B"/>
    <w:rsid w:val="002B3071"/>
    <w:rsid w:val="002B42CD"/>
    <w:rsid w:val="002B45A7"/>
    <w:rsid w:val="002B45C2"/>
    <w:rsid w:val="002B4D0A"/>
    <w:rsid w:val="002B5ADC"/>
    <w:rsid w:val="002B6520"/>
    <w:rsid w:val="002B6EF1"/>
    <w:rsid w:val="002B76C4"/>
    <w:rsid w:val="002C1700"/>
    <w:rsid w:val="002C19E2"/>
    <w:rsid w:val="002C32B3"/>
    <w:rsid w:val="002C43D2"/>
    <w:rsid w:val="002C47E8"/>
    <w:rsid w:val="002C513D"/>
    <w:rsid w:val="002C5CC2"/>
    <w:rsid w:val="002C6E6E"/>
    <w:rsid w:val="002C73BB"/>
    <w:rsid w:val="002C76CA"/>
    <w:rsid w:val="002D0314"/>
    <w:rsid w:val="002D0D73"/>
    <w:rsid w:val="002D14D2"/>
    <w:rsid w:val="002D1977"/>
    <w:rsid w:val="002D22D8"/>
    <w:rsid w:val="002D2960"/>
    <w:rsid w:val="002D2CD4"/>
    <w:rsid w:val="002D3197"/>
    <w:rsid w:val="002D4E76"/>
    <w:rsid w:val="002D5318"/>
    <w:rsid w:val="002D54F0"/>
    <w:rsid w:val="002D61D2"/>
    <w:rsid w:val="002E099B"/>
    <w:rsid w:val="002E1693"/>
    <w:rsid w:val="002E24AD"/>
    <w:rsid w:val="002E2A8D"/>
    <w:rsid w:val="002E31F6"/>
    <w:rsid w:val="002E3822"/>
    <w:rsid w:val="002E4162"/>
    <w:rsid w:val="002E49D6"/>
    <w:rsid w:val="002E5816"/>
    <w:rsid w:val="002E652E"/>
    <w:rsid w:val="002E7D4D"/>
    <w:rsid w:val="002F0881"/>
    <w:rsid w:val="002F0F08"/>
    <w:rsid w:val="002F1411"/>
    <w:rsid w:val="002F2FA2"/>
    <w:rsid w:val="002F4B2E"/>
    <w:rsid w:val="002F51F8"/>
    <w:rsid w:val="002F5597"/>
    <w:rsid w:val="002F7076"/>
    <w:rsid w:val="002F7FCE"/>
    <w:rsid w:val="00301335"/>
    <w:rsid w:val="003014DC"/>
    <w:rsid w:val="00302584"/>
    <w:rsid w:val="00302637"/>
    <w:rsid w:val="003036C2"/>
    <w:rsid w:val="0030386A"/>
    <w:rsid w:val="0030412A"/>
    <w:rsid w:val="003042A1"/>
    <w:rsid w:val="003045D4"/>
    <w:rsid w:val="00305EDC"/>
    <w:rsid w:val="0030693D"/>
    <w:rsid w:val="00307177"/>
    <w:rsid w:val="00307263"/>
    <w:rsid w:val="0031010D"/>
    <w:rsid w:val="003101F2"/>
    <w:rsid w:val="003102A2"/>
    <w:rsid w:val="00310357"/>
    <w:rsid w:val="003111CA"/>
    <w:rsid w:val="00312C76"/>
    <w:rsid w:val="00314165"/>
    <w:rsid w:val="0031420B"/>
    <w:rsid w:val="003144B9"/>
    <w:rsid w:val="00314FF2"/>
    <w:rsid w:val="00315E5A"/>
    <w:rsid w:val="0031797A"/>
    <w:rsid w:val="00320B8E"/>
    <w:rsid w:val="0032110F"/>
    <w:rsid w:val="003211DD"/>
    <w:rsid w:val="0032131A"/>
    <w:rsid w:val="00321DA3"/>
    <w:rsid w:val="00321DC8"/>
    <w:rsid w:val="00322033"/>
    <w:rsid w:val="00322602"/>
    <w:rsid w:val="00323AB5"/>
    <w:rsid w:val="00323EAA"/>
    <w:rsid w:val="00324129"/>
    <w:rsid w:val="003246AF"/>
    <w:rsid w:val="00324A65"/>
    <w:rsid w:val="00324DF8"/>
    <w:rsid w:val="00324E28"/>
    <w:rsid w:val="00324ED6"/>
    <w:rsid w:val="00325161"/>
    <w:rsid w:val="003258E5"/>
    <w:rsid w:val="00326462"/>
    <w:rsid w:val="003265DE"/>
    <w:rsid w:val="00326860"/>
    <w:rsid w:val="003270EF"/>
    <w:rsid w:val="00327AD5"/>
    <w:rsid w:val="00327FC9"/>
    <w:rsid w:val="003313EF"/>
    <w:rsid w:val="0033170D"/>
    <w:rsid w:val="003321A7"/>
    <w:rsid w:val="00332D1A"/>
    <w:rsid w:val="00332F5E"/>
    <w:rsid w:val="00333A2E"/>
    <w:rsid w:val="00334CA6"/>
    <w:rsid w:val="00335845"/>
    <w:rsid w:val="00335B44"/>
    <w:rsid w:val="0033624C"/>
    <w:rsid w:val="003365FA"/>
    <w:rsid w:val="00336941"/>
    <w:rsid w:val="0033752D"/>
    <w:rsid w:val="003375CF"/>
    <w:rsid w:val="00340210"/>
    <w:rsid w:val="003416C8"/>
    <w:rsid w:val="0034178D"/>
    <w:rsid w:val="00341B27"/>
    <w:rsid w:val="00343536"/>
    <w:rsid w:val="00343C88"/>
    <w:rsid w:val="0034476E"/>
    <w:rsid w:val="0034533C"/>
    <w:rsid w:val="00345EA0"/>
    <w:rsid w:val="003465E6"/>
    <w:rsid w:val="00347BBC"/>
    <w:rsid w:val="003503C9"/>
    <w:rsid w:val="00350E47"/>
    <w:rsid w:val="00351A2E"/>
    <w:rsid w:val="00351BF8"/>
    <w:rsid w:val="00351E76"/>
    <w:rsid w:val="003523CE"/>
    <w:rsid w:val="00352419"/>
    <w:rsid w:val="0035279E"/>
    <w:rsid w:val="00353131"/>
    <w:rsid w:val="003531B2"/>
    <w:rsid w:val="0035389A"/>
    <w:rsid w:val="00354578"/>
    <w:rsid w:val="00354B3F"/>
    <w:rsid w:val="00354F92"/>
    <w:rsid w:val="00355D25"/>
    <w:rsid w:val="0035746A"/>
    <w:rsid w:val="0035755B"/>
    <w:rsid w:val="00357919"/>
    <w:rsid w:val="00360C7B"/>
    <w:rsid w:val="00360E59"/>
    <w:rsid w:val="00361801"/>
    <w:rsid w:val="00362C75"/>
    <w:rsid w:val="003636A9"/>
    <w:rsid w:val="0036380C"/>
    <w:rsid w:val="00363ED0"/>
    <w:rsid w:val="00365525"/>
    <w:rsid w:val="0036796E"/>
    <w:rsid w:val="00370454"/>
    <w:rsid w:val="00370696"/>
    <w:rsid w:val="00371147"/>
    <w:rsid w:val="00371EA9"/>
    <w:rsid w:val="00372640"/>
    <w:rsid w:val="003735B7"/>
    <w:rsid w:val="003736B5"/>
    <w:rsid w:val="00373F93"/>
    <w:rsid w:val="0037426A"/>
    <w:rsid w:val="00375727"/>
    <w:rsid w:val="00376500"/>
    <w:rsid w:val="00376A02"/>
    <w:rsid w:val="00376C38"/>
    <w:rsid w:val="00380621"/>
    <w:rsid w:val="00380627"/>
    <w:rsid w:val="00380F72"/>
    <w:rsid w:val="003819C2"/>
    <w:rsid w:val="00383126"/>
    <w:rsid w:val="00383174"/>
    <w:rsid w:val="00383D49"/>
    <w:rsid w:val="0038458A"/>
    <w:rsid w:val="003858B5"/>
    <w:rsid w:val="003864AF"/>
    <w:rsid w:val="00386C35"/>
    <w:rsid w:val="00387253"/>
    <w:rsid w:val="003873BC"/>
    <w:rsid w:val="00387B98"/>
    <w:rsid w:val="00387D0E"/>
    <w:rsid w:val="00387EDF"/>
    <w:rsid w:val="00390C3D"/>
    <w:rsid w:val="00390EAC"/>
    <w:rsid w:val="00391927"/>
    <w:rsid w:val="00391D0F"/>
    <w:rsid w:val="00392295"/>
    <w:rsid w:val="00393BD4"/>
    <w:rsid w:val="00393DAB"/>
    <w:rsid w:val="00394DCA"/>
    <w:rsid w:val="003956C6"/>
    <w:rsid w:val="00395F55"/>
    <w:rsid w:val="00397BD4"/>
    <w:rsid w:val="003A0C07"/>
    <w:rsid w:val="003A1487"/>
    <w:rsid w:val="003A2567"/>
    <w:rsid w:val="003A281F"/>
    <w:rsid w:val="003A3382"/>
    <w:rsid w:val="003A4584"/>
    <w:rsid w:val="003A48C4"/>
    <w:rsid w:val="003A4967"/>
    <w:rsid w:val="003A497F"/>
    <w:rsid w:val="003A5094"/>
    <w:rsid w:val="003A579A"/>
    <w:rsid w:val="003A7E80"/>
    <w:rsid w:val="003B20EC"/>
    <w:rsid w:val="003B2950"/>
    <w:rsid w:val="003B2F17"/>
    <w:rsid w:val="003B3D50"/>
    <w:rsid w:val="003B466C"/>
    <w:rsid w:val="003B4A47"/>
    <w:rsid w:val="003B4DE2"/>
    <w:rsid w:val="003B5536"/>
    <w:rsid w:val="003B56E4"/>
    <w:rsid w:val="003B596D"/>
    <w:rsid w:val="003B5E75"/>
    <w:rsid w:val="003B5F9C"/>
    <w:rsid w:val="003B6236"/>
    <w:rsid w:val="003B6A30"/>
    <w:rsid w:val="003B6FD6"/>
    <w:rsid w:val="003B75AF"/>
    <w:rsid w:val="003B7E20"/>
    <w:rsid w:val="003C0089"/>
    <w:rsid w:val="003C019D"/>
    <w:rsid w:val="003C0843"/>
    <w:rsid w:val="003C1AE3"/>
    <w:rsid w:val="003C2104"/>
    <w:rsid w:val="003C31C2"/>
    <w:rsid w:val="003C379F"/>
    <w:rsid w:val="003C3F65"/>
    <w:rsid w:val="003C478E"/>
    <w:rsid w:val="003C4A94"/>
    <w:rsid w:val="003C573C"/>
    <w:rsid w:val="003C60A3"/>
    <w:rsid w:val="003C68FF"/>
    <w:rsid w:val="003C753E"/>
    <w:rsid w:val="003C7B49"/>
    <w:rsid w:val="003D1AB5"/>
    <w:rsid w:val="003D2365"/>
    <w:rsid w:val="003D277F"/>
    <w:rsid w:val="003D3120"/>
    <w:rsid w:val="003D3F9E"/>
    <w:rsid w:val="003D44B3"/>
    <w:rsid w:val="003D632D"/>
    <w:rsid w:val="003D778C"/>
    <w:rsid w:val="003D7FB9"/>
    <w:rsid w:val="003E07C9"/>
    <w:rsid w:val="003E1278"/>
    <w:rsid w:val="003E1AD0"/>
    <w:rsid w:val="003E2085"/>
    <w:rsid w:val="003E23E9"/>
    <w:rsid w:val="003E26F2"/>
    <w:rsid w:val="003E27A1"/>
    <w:rsid w:val="003E2892"/>
    <w:rsid w:val="003E2DCF"/>
    <w:rsid w:val="003E3512"/>
    <w:rsid w:val="003E3B3E"/>
    <w:rsid w:val="003E3CE8"/>
    <w:rsid w:val="003E421E"/>
    <w:rsid w:val="003E5428"/>
    <w:rsid w:val="003E6B96"/>
    <w:rsid w:val="003E6DA4"/>
    <w:rsid w:val="003E744C"/>
    <w:rsid w:val="003E7926"/>
    <w:rsid w:val="003E7BAE"/>
    <w:rsid w:val="003F0C50"/>
    <w:rsid w:val="003F0E3C"/>
    <w:rsid w:val="003F1036"/>
    <w:rsid w:val="003F1263"/>
    <w:rsid w:val="003F1602"/>
    <w:rsid w:val="003F1BFE"/>
    <w:rsid w:val="003F23B1"/>
    <w:rsid w:val="003F246C"/>
    <w:rsid w:val="003F3217"/>
    <w:rsid w:val="003F392B"/>
    <w:rsid w:val="003F3D38"/>
    <w:rsid w:val="003F41C7"/>
    <w:rsid w:val="003F4538"/>
    <w:rsid w:val="003F5485"/>
    <w:rsid w:val="003F5AA0"/>
    <w:rsid w:val="003F69C5"/>
    <w:rsid w:val="003F7A05"/>
    <w:rsid w:val="003F7CC5"/>
    <w:rsid w:val="003F7E1D"/>
    <w:rsid w:val="004001B3"/>
    <w:rsid w:val="00400AA9"/>
    <w:rsid w:val="00401D49"/>
    <w:rsid w:val="004030D1"/>
    <w:rsid w:val="0040407E"/>
    <w:rsid w:val="00405556"/>
    <w:rsid w:val="00405DA6"/>
    <w:rsid w:val="004069AD"/>
    <w:rsid w:val="00407E94"/>
    <w:rsid w:val="00410A0F"/>
    <w:rsid w:val="00410BD4"/>
    <w:rsid w:val="0041178F"/>
    <w:rsid w:val="004117D2"/>
    <w:rsid w:val="00412923"/>
    <w:rsid w:val="00412FF6"/>
    <w:rsid w:val="0041575D"/>
    <w:rsid w:val="00415A41"/>
    <w:rsid w:val="00416764"/>
    <w:rsid w:val="004176A3"/>
    <w:rsid w:val="004178CD"/>
    <w:rsid w:val="00417999"/>
    <w:rsid w:val="00417DC2"/>
    <w:rsid w:val="00420176"/>
    <w:rsid w:val="0042029E"/>
    <w:rsid w:val="00420CBC"/>
    <w:rsid w:val="00420D2C"/>
    <w:rsid w:val="00421727"/>
    <w:rsid w:val="0042175E"/>
    <w:rsid w:val="004223B5"/>
    <w:rsid w:val="00423882"/>
    <w:rsid w:val="0042487F"/>
    <w:rsid w:val="00425480"/>
    <w:rsid w:val="00427728"/>
    <w:rsid w:val="00427887"/>
    <w:rsid w:val="00427B2E"/>
    <w:rsid w:val="00427B9E"/>
    <w:rsid w:val="004308EE"/>
    <w:rsid w:val="00430971"/>
    <w:rsid w:val="00430A30"/>
    <w:rsid w:val="00431EBB"/>
    <w:rsid w:val="004327B0"/>
    <w:rsid w:val="00432A7D"/>
    <w:rsid w:val="00433601"/>
    <w:rsid w:val="0043449E"/>
    <w:rsid w:val="00434820"/>
    <w:rsid w:val="00435D62"/>
    <w:rsid w:val="004364FC"/>
    <w:rsid w:val="00436E59"/>
    <w:rsid w:val="00437BDC"/>
    <w:rsid w:val="00440267"/>
    <w:rsid w:val="00440298"/>
    <w:rsid w:val="004404D1"/>
    <w:rsid w:val="00440860"/>
    <w:rsid w:val="00440932"/>
    <w:rsid w:val="004409B9"/>
    <w:rsid w:val="00440BE3"/>
    <w:rsid w:val="004412C5"/>
    <w:rsid w:val="004415EA"/>
    <w:rsid w:val="0044289F"/>
    <w:rsid w:val="00443489"/>
    <w:rsid w:val="00447591"/>
    <w:rsid w:val="0044798B"/>
    <w:rsid w:val="0045084A"/>
    <w:rsid w:val="00450B0B"/>
    <w:rsid w:val="00450EA5"/>
    <w:rsid w:val="00451161"/>
    <w:rsid w:val="00451612"/>
    <w:rsid w:val="00452A5D"/>
    <w:rsid w:val="004530A5"/>
    <w:rsid w:val="00453499"/>
    <w:rsid w:val="00454A11"/>
    <w:rsid w:val="00454B80"/>
    <w:rsid w:val="00455202"/>
    <w:rsid w:val="00455763"/>
    <w:rsid w:val="00456CD5"/>
    <w:rsid w:val="00460A42"/>
    <w:rsid w:val="004610E0"/>
    <w:rsid w:val="00461D5A"/>
    <w:rsid w:val="00462715"/>
    <w:rsid w:val="00465459"/>
    <w:rsid w:val="00465F51"/>
    <w:rsid w:val="00465FF4"/>
    <w:rsid w:val="00466161"/>
    <w:rsid w:val="00466181"/>
    <w:rsid w:val="004678EE"/>
    <w:rsid w:val="00467F9E"/>
    <w:rsid w:val="004714CA"/>
    <w:rsid w:val="004720BD"/>
    <w:rsid w:val="00473A1C"/>
    <w:rsid w:val="00474A6E"/>
    <w:rsid w:val="00475469"/>
    <w:rsid w:val="004755E4"/>
    <w:rsid w:val="0047719E"/>
    <w:rsid w:val="00477EC6"/>
    <w:rsid w:val="00480B88"/>
    <w:rsid w:val="00481406"/>
    <w:rsid w:val="00482562"/>
    <w:rsid w:val="00482F9D"/>
    <w:rsid w:val="00483BB2"/>
    <w:rsid w:val="00484231"/>
    <w:rsid w:val="00484742"/>
    <w:rsid w:val="0048558E"/>
    <w:rsid w:val="004859BA"/>
    <w:rsid w:val="00487C73"/>
    <w:rsid w:val="00490663"/>
    <w:rsid w:val="00490F4E"/>
    <w:rsid w:val="0049160E"/>
    <w:rsid w:val="0049174C"/>
    <w:rsid w:val="004926A9"/>
    <w:rsid w:val="00492DF9"/>
    <w:rsid w:val="00493828"/>
    <w:rsid w:val="00493B93"/>
    <w:rsid w:val="00494CC0"/>
    <w:rsid w:val="004965AB"/>
    <w:rsid w:val="004967F3"/>
    <w:rsid w:val="00496818"/>
    <w:rsid w:val="004968E1"/>
    <w:rsid w:val="00497064"/>
    <w:rsid w:val="004971A4"/>
    <w:rsid w:val="00497255"/>
    <w:rsid w:val="004972C3"/>
    <w:rsid w:val="00497576"/>
    <w:rsid w:val="004A1DF4"/>
    <w:rsid w:val="004A1F03"/>
    <w:rsid w:val="004A33F1"/>
    <w:rsid w:val="004A3752"/>
    <w:rsid w:val="004A4127"/>
    <w:rsid w:val="004A46EE"/>
    <w:rsid w:val="004A4D96"/>
    <w:rsid w:val="004A4FAF"/>
    <w:rsid w:val="004A5433"/>
    <w:rsid w:val="004A7DF6"/>
    <w:rsid w:val="004B0C49"/>
    <w:rsid w:val="004B0EF0"/>
    <w:rsid w:val="004B1157"/>
    <w:rsid w:val="004B1299"/>
    <w:rsid w:val="004B2298"/>
    <w:rsid w:val="004B448F"/>
    <w:rsid w:val="004B44B6"/>
    <w:rsid w:val="004B45CC"/>
    <w:rsid w:val="004B5393"/>
    <w:rsid w:val="004B5646"/>
    <w:rsid w:val="004B6D06"/>
    <w:rsid w:val="004B76FF"/>
    <w:rsid w:val="004C221A"/>
    <w:rsid w:val="004C294B"/>
    <w:rsid w:val="004C2E7E"/>
    <w:rsid w:val="004C3CD8"/>
    <w:rsid w:val="004C4855"/>
    <w:rsid w:val="004C5489"/>
    <w:rsid w:val="004C5FC7"/>
    <w:rsid w:val="004C646A"/>
    <w:rsid w:val="004C7920"/>
    <w:rsid w:val="004C7944"/>
    <w:rsid w:val="004D0690"/>
    <w:rsid w:val="004D0C5F"/>
    <w:rsid w:val="004D0CA4"/>
    <w:rsid w:val="004D0DDB"/>
    <w:rsid w:val="004D11F5"/>
    <w:rsid w:val="004D2255"/>
    <w:rsid w:val="004D2619"/>
    <w:rsid w:val="004D3964"/>
    <w:rsid w:val="004D4314"/>
    <w:rsid w:val="004D46C9"/>
    <w:rsid w:val="004D4A92"/>
    <w:rsid w:val="004D4B16"/>
    <w:rsid w:val="004D559E"/>
    <w:rsid w:val="004D5FF1"/>
    <w:rsid w:val="004D6313"/>
    <w:rsid w:val="004D6F91"/>
    <w:rsid w:val="004D7A29"/>
    <w:rsid w:val="004D7B74"/>
    <w:rsid w:val="004E0AA8"/>
    <w:rsid w:val="004E1276"/>
    <w:rsid w:val="004E12B6"/>
    <w:rsid w:val="004E18D7"/>
    <w:rsid w:val="004E200F"/>
    <w:rsid w:val="004E24C6"/>
    <w:rsid w:val="004E2EAB"/>
    <w:rsid w:val="004E3326"/>
    <w:rsid w:val="004E5C56"/>
    <w:rsid w:val="004F0D69"/>
    <w:rsid w:val="004F38A9"/>
    <w:rsid w:val="004F4D95"/>
    <w:rsid w:val="004F5682"/>
    <w:rsid w:val="004F5C03"/>
    <w:rsid w:val="004F5DD3"/>
    <w:rsid w:val="004F5FB1"/>
    <w:rsid w:val="004F6198"/>
    <w:rsid w:val="004F6C08"/>
    <w:rsid w:val="004F726D"/>
    <w:rsid w:val="004F7782"/>
    <w:rsid w:val="004F7DCF"/>
    <w:rsid w:val="00502EB8"/>
    <w:rsid w:val="005037BA"/>
    <w:rsid w:val="00506754"/>
    <w:rsid w:val="00506EAE"/>
    <w:rsid w:val="0050747B"/>
    <w:rsid w:val="00507C44"/>
    <w:rsid w:val="005108BB"/>
    <w:rsid w:val="00510AC2"/>
    <w:rsid w:val="00511066"/>
    <w:rsid w:val="005112A4"/>
    <w:rsid w:val="00511F00"/>
    <w:rsid w:val="00511FFC"/>
    <w:rsid w:val="005128A2"/>
    <w:rsid w:val="005129AB"/>
    <w:rsid w:val="00512EE9"/>
    <w:rsid w:val="0051367C"/>
    <w:rsid w:val="0051454E"/>
    <w:rsid w:val="005145ED"/>
    <w:rsid w:val="00514F3C"/>
    <w:rsid w:val="005150D2"/>
    <w:rsid w:val="0051573A"/>
    <w:rsid w:val="00515A41"/>
    <w:rsid w:val="00515CA7"/>
    <w:rsid w:val="00516227"/>
    <w:rsid w:val="005163E6"/>
    <w:rsid w:val="00516608"/>
    <w:rsid w:val="005176FB"/>
    <w:rsid w:val="005215C9"/>
    <w:rsid w:val="00521C17"/>
    <w:rsid w:val="005231DB"/>
    <w:rsid w:val="00523A76"/>
    <w:rsid w:val="0052428A"/>
    <w:rsid w:val="00524E6F"/>
    <w:rsid w:val="00524ECA"/>
    <w:rsid w:val="005256A5"/>
    <w:rsid w:val="00525DE3"/>
    <w:rsid w:val="00527005"/>
    <w:rsid w:val="00527938"/>
    <w:rsid w:val="00527E1C"/>
    <w:rsid w:val="0053075B"/>
    <w:rsid w:val="00530D00"/>
    <w:rsid w:val="0053112B"/>
    <w:rsid w:val="0053241D"/>
    <w:rsid w:val="005334BE"/>
    <w:rsid w:val="00535285"/>
    <w:rsid w:val="005360C4"/>
    <w:rsid w:val="005367CA"/>
    <w:rsid w:val="00536B5B"/>
    <w:rsid w:val="00537D5C"/>
    <w:rsid w:val="00540008"/>
    <w:rsid w:val="00540036"/>
    <w:rsid w:val="0054018B"/>
    <w:rsid w:val="005408AB"/>
    <w:rsid w:val="00541071"/>
    <w:rsid w:val="00541B2B"/>
    <w:rsid w:val="00541C28"/>
    <w:rsid w:val="00542554"/>
    <w:rsid w:val="0054268C"/>
    <w:rsid w:val="005431BC"/>
    <w:rsid w:val="00543868"/>
    <w:rsid w:val="00544732"/>
    <w:rsid w:val="00544BCE"/>
    <w:rsid w:val="00545632"/>
    <w:rsid w:val="00545BA0"/>
    <w:rsid w:val="00546389"/>
    <w:rsid w:val="00546A9C"/>
    <w:rsid w:val="00547723"/>
    <w:rsid w:val="00547C62"/>
    <w:rsid w:val="005502C4"/>
    <w:rsid w:val="005506A0"/>
    <w:rsid w:val="0055076A"/>
    <w:rsid w:val="00550824"/>
    <w:rsid w:val="00550A6E"/>
    <w:rsid w:val="00550B7B"/>
    <w:rsid w:val="00550DA7"/>
    <w:rsid w:val="005523F0"/>
    <w:rsid w:val="005527FB"/>
    <w:rsid w:val="00553422"/>
    <w:rsid w:val="00554297"/>
    <w:rsid w:val="00554CB4"/>
    <w:rsid w:val="00555BF7"/>
    <w:rsid w:val="00555E27"/>
    <w:rsid w:val="00557390"/>
    <w:rsid w:val="00557C03"/>
    <w:rsid w:val="0056006F"/>
    <w:rsid w:val="005617CE"/>
    <w:rsid w:val="00562338"/>
    <w:rsid w:val="005645B0"/>
    <w:rsid w:val="00564831"/>
    <w:rsid w:val="00564CE1"/>
    <w:rsid w:val="00565131"/>
    <w:rsid w:val="0056533A"/>
    <w:rsid w:val="00567580"/>
    <w:rsid w:val="00567A88"/>
    <w:rsid w:val="00567BF2"/>
    <w:rsid w:val="00567E41"/>
    <w:rsid w:val="00570A2F"/>
    <w:rsid w:val="00570AE7"/>
    <w:rsid w:val="00571B09"/>
    <w:rsid w:val="00571B65"/>
    <w:rsid w:val="005734A6"/>
    <w:rsid w:val="00574557"/>
    <w:rsid w:val="00575046"/>
    <w:rsid w:val="0057525E"/>
    <w:rsid w:val="00575335"/>
    <w:rsid w:val="00575F76"/>
    <w:rsid w:val="005767BB"/>
    <w:rsid w:val="00576A6D"/>
    <w:rsid w:val="00577295"/>
    <w:rsid w:val="00577375"/>
    <w:rsid w:val="00577860"/>
    <w:rsid w:val="00580FE2"/>
    <w:rsid w:val="00581179"/>
    <w:rsid w:val="00581FF7"/>
    <w:rsid w:val="00582812"/>
    <w:rsid w:val="00582AAF"/>
    <w:rsid w:val="0058368D"/>
    <w:rsid w:val="0058372F"/>
    <w:rsid w:val="00584D2E"/>
    <w:rsid w:val="00587675"/>
    <w:rsid w:val="00587A75"/>
    <w:rsid w:val="00590775"/>
    <w:rsid w:val="0059181E"/>
    <w:rsid w:val="005921C6"/>
    <w:rsid w:val="0059244F"/>
    <w:rsid w:val="0059265B"/>
    <w:rsid w:val="00592F1E"/>
    <w:rsid w:val="0059329F"/>
    <w:rsid w:val="005939D3"/>
    <w:rsid w:val="00593A0D"/>
    <w:rsid w:val="005946C8"/>
    <w:rsid w:val="0059554F"/>
    <w:rsid w:val="00595770"/>
    <w:rsid w:val="00596CC2"/>
    <w:rsid w:val="00597B16"/>
    <w:rsid w:val="005A062F"/>
    <w:rsid w:val="005A0B93"/>
    <w:rsid w:val="005A1509"/>
    <w:rsid w:val="005A5D21"/>
    <w:rsid w:val="005A601E"/>
    <w:rsid w:val="005A684B"/>
    <w:rsid w:val="005B1310"/>
    <w:rsid w:val="005B1C78"/>
    <w:rsid w:val="005B1FEC"/>
    <w:rsid w:val="005B2547"/>
    <w:rsid w:val="005B2AAB"/>
    <w:rsid w:val="005B2C55"/>
    <w:rsid w:val="005B2EE4"/>
    <w:rsid w:val="005B3DEC"/>
    <w:rsid w:val="005B4209"/>
    <w:rsid w:val="005B49D4"/>
    <w:rsid w:val="005B718D"/>
    <w:rsid w:val="005B7856"/>
    <w:rsid w:val="005C06B4"/>
    <w:rsid w:val="005C0DD8"/>
    <w:rsid w:val="005C1D60"/>
    <w:rsid w:val="005C31C0"/>
    <w:rsid w:val="005C39D3"/>
    <w:rsid w:val="005C3D24"/>
    <w:rsid w:val="005C3EE2"/>
    <w:rsid w:val="005C5669"/>
    <w:rsid w:val="005C5EF6"/>
    <w:rsid w:val="005C60E3"/>
    <w:rsid w:val="005C70B5"/>
    <w:rsid w:val="005C726E"/>
    <w:rsid w:val="005C7895"/>
    <w:rsid w:val="005C7F08"/>
    <w:rsid w:val="005D0260"/>
    <w:rsid w:val="005D07AD"/>
    <w:rsid w:val="005D0805"/>
    <w:rsid w:val="005D0B5E"/>
    <w:rsid w:val="005D15DB"/>
    <w:rsid w:val="005D16D1"/>
    <w:rsid w:val="005D2131"/>
    <w:rsid w:val="005D3AA8"/>
    <w:rsid w:val="005D4245"/>
    <w:rsid w:val="005D55D3"/>
    <w:rsid w:val="005D5ADE"/>
    <w:rsid w:val="005D6125"/>
    <w:rsid w:val="005D65C3"/>
    <w:rsid w:val="005D6895"/>
    <w:rsid w:val="005D74AB"/>
    <w:rsid w:val="005D74D0"/>
    <w:rsid w:val="005E0D0B"/>
    <w:rsid w:val="005E14A6"/>
    <w:rsid w:val="005E1968"/>
    <w:rsid w:val="005E1FAB"/>
    <w:rsid w:val="005E2568"/>
    <w:rsid w:val="005E2A2F"/>
    <w:rsid w:val="005E2A6E"/>
    <w:rsid w:val="005E4876"/>
    <w:rsid w:val="005E4FA0"/>
    <w:rsid w:val="005E54BC"/>
    <w:rsid w:val="005E57D0"/>
    <w:rsid w:val="005E583B"/>
    <w:rsid w:val="005E6B8C"/>
    <w:rsid w:val="005E6C13"/>
    <w:rsid w:val="005E701A"/>
    <w:rsid w:val="005E7649"/>
    <w:rsid w:val="005E7C30"/>
    <w:rsid w:val="005E7ED8"/>
    <w:rsid w:val="005E7FE0"/>
    <w:rsid w:val="005F0855"/>
    <w:rsid w:val="005F0B3A"/>
    <w:rsid w:val="005F1F71"/>
    <w:rsid w:val="005F30E5"/>
    <w:rsid w:val="005F32FC"/>
    <w:rsid w:val="005F3857"/>
    <w:rsid w:val="005F45BB"/>
    <w:rsid w:val="005F4A6E"/>
    <w:rsid w:val="005F64FE"/>
    <w:rsid w:val="005F6BD8"/>
    <w:rsid w:val="005F6CBE"/>
    <w:rsid w:val="005F6DD3"/>
    <w:rsid w:val="005F76CE"/>
    <w:rsid w:val="00600B1E"/>
    <w:rsid w:val="00600EAA"/>
    <w:rsid w:val="0060162E"/>
    <w:rsid w:val="00601AA9"/>
    <w:rsid w:val="00601EF1"/>
    <w:rsid w:val="006025ED"/>
    <w:rsid w:val="00602873"/>
    <w:rsid w:val="00602A20"/>
    <w:rsid w:val="00602C45"/>
    <w:rsid w:val="00602F86"/>
    <w:rsid w:val="006035FC"/>
    <w:rsid w:val="00604E81"/>
    <w:rsid w:val="006059A7"/>
    <w:rsid w:val="00610733"/>
    <w:rsid w:val="006112C0"/>
    <w:rsid w:val="006123FC"/>
    <w:rsid w:val="00612CCC"/>
    <w:rsid w:val="00612E16"/>
    <w:rsid w:val="00612E52"/>
    <w:rsid w:val="0061314C"/>
    <w:rsid w:val="00613192"/>
    <w:rsid w:val="0061439A"/>
    <w:rsid w:val="00614631"/>
    <w:rsid w:val="00617FED"/>
    <w:rsid w:val="00620263"/>
    <w:rsid w:val="0062074C"/>
    <w:rsid w:val="006209C2"/>
    <w:rsid w:val="00621AC6"/>
    <w:rsid w:val="00621B6B"/>
    <w:rsid w:val="006222D8"/>
    <w:rsid w:val="00622D80"/>
    <w:rsid w:val="006239F4"/>
    <w:rsid w:val="00623D45"/>
    <w:rsid w:val="006246A0"/>
    <w:rsid w:val="006247AE"/>
    <w:rsid w:val="006249B6"/>
    <w:rsid w:val="00625337"/>
    <w:rsid w:val="00625480"/>
    <w:rsid w:val="0062581D"/>
    <w:rsid w:val="006260C9"/>
    <w:rsid w:val="006272A4"/>
    <w:rsid w:val="006275AF"/>
    <w:rsid w:val="00627F71"/>
    <w:rsid w:val="006309F5"/>
    <w:rsid w:val="00630C7B"/>
    <w:rsid w:val="00631020"/>
    <w:rsid w:val="006310B9"/>
    <w:rsid w:val="00631656"/>
    <w:rsid w:val="00631A3E"/>
    <w:rsid w:val="00631C24"/>
    <w:rsid w:val="00631D4F"/>
    <w:rsid w:val="00632E61"/>
    <w:rsid w:val="00634563"/>
    <w:rsid w:val="00636200"/>
    <w:rsid w:val="006375C2"/>
    <w:rsid w:val="00637C41"/>
    <w:rsid w:val="00641F07"/>
    <w:rsid w:val="00642D97"/>
    <w:rsid w:val="006446E8"/>
    <w:rsid w:val="00644D3A"/>
    <w:rsid w:val="006451ED"/>
    <w:rsid w:val="00645431"/>
    <w:rsid w:val="00645574"/>
    <w:rsid w:val="00645E9B"/>
    <w:rsid w:val="00647453"/>
    <w:rsid w:val="0064771A"/>
    <w:rsid w:val="006478F1"/>
    <w:rsid w:val="00647A06"/>
    <w:rsid w:val="00647F08"/>
    <w:rsid w:val="00647F5C"/>
    <w:rsid w:val="00650153"/>
    <w:rsid w:val="00650279"/>
    <w:rsid w:val="00650961"/>
    <w:rsid w:val="00650ECA"/>
    <w:rsid w:val="006546E2"/>
    <w:rsid w:val="00654846"/>
    <w:rsid w:val="0065577C"/>
    <w:rsid w:val="006571EA"/>
    <w:rsid w:val="00657560"/>
    <w:rsid w:val="00657B0E"/>
    <w:rsid w:val="00657B81"/>
    <w:rsid w:val="006600CA"/>
    <w:rsid w:val="0066170D"/>
    <w:rsid w:val="00662068"/>
    <w:rsid w:val="00662B0E"/>
    <w:rsid w:val="00663D9D"/>
    <w:rsid w:val="00663FE6"/>
    <w:rsid w:val="00664692"/>
    <w:rsid w:val="0066489B"/>
    <w:rsid w:val="00664CCA"/>
    <w:rsid w:val="00665446"/>
    <w:rsid w:val="006665B6"/>
    <w:rsid w:val="00666649"/>
    <w:rsid w:val="00667F00"/>
    <w:rsid w:val="006701F0"/>
    <w:rsid w:val="006707A9"/>
    <w:rsid w:val="006716B3"/>
    <w:rsid w:val="00672BB5"/>
    <w:rsid w:val="00672CB3"/>
    <w:rsid w:val="00672F68"/>
    <w:rsid w:val="00673174"/>
    <w:rsid w:val="00673B61"/>
    <w:rsid w:val="00673C5F"/>
    <w:rsid w:val="00674F30"/>
    <w:rsid w:val="00675F94"/>
    <w:rsid w:val="006763C5"/>
    <w:rsid w:val="006765B1"/>
    <w:rsid w:val="006771F3"/>
    <w:rsid w:val="006773EA"/>
    <w:rsid w:val="006774BE"/>
    <w:rsid w:val="006807F3"/>
    <w:rsid w:val="006811C7"/>
    <w:rsid w:val="00683DE7"/>
    <w:rsid w:val="006844F6"/>
    <w:rsid w:val="006849CF"/>
    <w:rsid w:val="0068549E"/>
    <w:rsid w:val="0068675E"/>
    <w:rsid w:val="00687870"/>
    <w:rsid w:val="00687AA2"/>
    <w:rsid w:val="006917DE"/>
    <w:rsid w:val="00691925"/>
    <w:rsid w:val="006933F6"/>
    <w:rsid w:val="006941B0"/>
    <w:rsid w:val="0069435B"/>
    <w:rsid w:val="00694787"/>
    <w:rsid w:val="006954DC"/>
    <w:rsid w:val="00695708"/>
    <w:rsid w:val="0069576A"/>
    <w:rsid w:val="00696225"/>
    <w:rsid w:val="00697284"/>
    <w:rsid w:val="0069760A"/>
    <w:rsid w:val="006A0430"/>
    <w:rsid w:val="006A08FD"/>
    <w:rsid w:val="006A0CD9"/>
    <w:rsid w:val="006A1FE5"/>
    <w:rsid w:val="006A23F4"/>
    <w:rsid w:val="006A2D61"/>
    <w:rsid w:val="006A378E"/>
    <w:rsid w:val="006A45B2"/>
    <w:rsid w:val="006A4683"/>
    <w:rsid w:val="006A5849"/>
    <w:rsid w:val="006A5DA0"/>
    <w:rsid w:val="006A7628"/>
    <w:rsid w:val="006A76FE"/>
    <w:rsid w:val="006B1CE8"/>
    <w:rsid w:val="006B2DBE"/>
    <w:rsid w:val="006B4D28"/>
    <w:rsid w:val="006B54AB"/>
    <w:rsid w:val="006B5A6F"/>
    <w:rsid w:val="006B5CFE"/>
    <w:rsid w:val="006B6BF8"/>
    <w:rsid w:val="006B7DBA"/>
    <w:rsid w:val="006B7E4F"/>
    <w:rsid w:val="006B7E5C"/>
    <w:rsid w:val="006B7ED5"/>
    <w:rsid w:val="006B7EE2"/>
    <w:rsid w:val="006C08F2"/>
    <w:rsid w:val="006C144C"/>
    <w:rsid w:val="006C1CFC"/>
    <w:rsid w:val="006C1D94"/>
    <w:rsid w:val="006C21FB"/>
    <w:rsid w:val="006C296C"/>
    <w:rsid w:val="006C2EE7"/>
    <w:rsid w:val="006C4F4E"/>
    <w:rsid w:val="006C66B8"/>
    <w:rsid w:val="006C7A9B"/>
    <w:rsid w:val="006D1063"/>
    <w:rsid w:val="006D13DD"/>
    <w:rsid w:val="006D165D"/>
    <w:rsid w:val="006D2146"/>
    <w:rsid w:val="006D26DF"/>
    <w:rsid w:val="006D2BFE"/>
    <w:rsid w:val="006D2CA9"/>
    <w:rsid w:val="006D2EE3"/>
    <w:rsid w:val="006D382B"/>
    <w:rsid w:val="006D5022"/>
    <w:rsid w:val="006D5979"/>
    <w:rsid w:val="006D5B20"/>
    <w:rsid w:val="006D604C"/>
    <w:rsid w:val="006D6D44"/>
    <w:rsid w:val="006D7DF2"/>
    <w:rsid w:val="006E1D51"/>
    <w:rsid w:val="006E29CC"/>
    <w:rsid w:val="006E408A"/>
    <w:rsid w:val="006E467E"/>
    <w:rsid w:val="006E6781"/>
    <w:rsid w:val="006E6787"/>
    <w:rsid w:val="006E71C6"/>
    <w:rsid w:val="006E7803"/>
    <w:rsid w:val="006E7CC9"/>
    <w:rsid w:val="006F0041"/>
    <w:rsid w:val="006F0737"/>
    <w:rsid w:val="006F07BA"/>
    <w:rsid w:val="006F0D50"/>
    <w:rsid w:val="006F0F53"/>
    <w:rsid w:val="006F1334"/>
    <w:rsid w:val="006F2E8D"/>
    <w:rsid w:val="006F3B6C"/>
    <w:rsid w:val="006F3C03"/>
    <w:rsid w:val="006F4142"/>
    <w:rsid w:val="006F4671"/>
    <w:rsid w:val="006F4D35"/>
    <w:rsid w:val="006F5551"/>
    <w:rsid w:val="006F63E4"/>
    <w:rsid w:val="006F6B8A"/>
    <w:rsid w:val="006F721A"/>
    <w:rsid w:val="006F79AA"/>
    <w:rsid w:val="006F7A45"/>
    <w:rsid w:val="006F7A64"/>
    <w:rsid w:val="00700556"/>
    <w:rsid w:val="00700841"/>
    <w:rsid w:val="00700C99"/>
    <w:rsid w:val="00701AE2"/>
    <w:rsid w:val="00701B88"/>
    <w:rsid w:val="00701DC9"/>
    <w:rsid w:val="00703483"/>
    <w:rsid w:val="00703A35"/>
    <w:rsid w:val="007043CA"/>
    <w:rsid w:val="007045D1"/>
    <w:rsid w:val="00705827"/>
    <w:rsid w:val="00705A97"/>
    <w:rsid w:val="00705FC9"/>
    <w:rsid w:val="0070705D"/>
    <w:rsid w:val="007072F0"/>
    <w:rsid w:val="00707CA2"/>
    <w:rsid w:val="007108DA"/>
    <w:rsid w:val="00710D5B"/>
    <w:rsid w:val="00711E18"/>
    <w:rsid w:val="00712E75"/>
    <w:rsid w:val="00713015"/>
    <w:rsid w:val="00713579"/>
    <w:rsid w:val="0071362B"/>
    <w:rsid w:val="00715528"/>
    <w:rsid w:val="00715EF7"/>
    <w:rsid w:val="00720989"/>
    <w:rsid w:val="00720FDC"/>
    <w:rsid w:val="00721750"/>
    <w:rsid w:val="0072191F"/>
    <w:rsid w:val="00721F41"/>
    <w:rsid w:val="00722607"/>
    <w:rsid w:val="0072366F"/>
    <w:rsid w:val="00723AB3"/>
    <w:rsid w:val="007244D1"/>
    <w:rsid w:val="0072528D"/>
    <w:rsid w:val="007257A9"/>
    <w:rsid w:val="00725BA7"/>
    <w:rsid w:val="00725CE7"/>
    <w:rsid w:val="00726234"/>
    <w:rsid w:val="00726307"/>
    <w:rsid w:val="0072645D"/>
    <w:rsid w:val="00726BB6"/>
    <w:rsid w:val="00726CB2"/>
    <w:rsid w:val="00727C3A"/>
    <w:rsid w:val="00730325"/>
    <w:rsid w:val="0073075D"/>
    <w:rsid w:val="00730EA1"/>
    <w:rsid w:val="007313BE"/>
    <w:rsid w:val="0073181B"/>
    <w:rsid w:val="007319D9"/>
    <w:rsid w:val="00733A49"/>
    <w:rsid w:val="00733C9B"/>
    <w:rsid w:val="00733FA3"/>
    <w:rsid w:val="00734E79"/>
    <w:rsid w:val="007362DD"/>
    <w:rsid w:val="00736925"/>
    <w:rsid w:val="0073727D"/>
    <w:rsid w:val="007372DB"/>
    <w:rsid w:val="0073738D"/>
    <w:rsid w:val="007373EB"/>
    <w:rsid w:val="007374DB"/>
    <w:rsid w:val="00737C4B"/>
    <w:rsid w:val="00740607"/>
    <w:rsid w:val="00740AE1"/>
    <w:rsid w:val="00740CB3"/>
    <w:rsid w:val="00741436"/>
    <w:rsid w:val="0074237C"/>
    <w:rsid w:val="00742488"/>
    <w:rsid w:val="007429E6"/>
    <w:rsid w:val="007434C7"/>
    <w:rsid w:val="00743A83"/>
    <w:rsid w:val="00744BE8"/>
    <w:rsid w:val="00751068"/>
    <w:rsid w:val="00751838"/>
    <w:rsid w:val="00753DA8"/>
    <w:rsid w:val="00754D9A"/>
    <w:rsid w:val="00755B39"/>
    <w:rsid w:val="00755EA2"/>
    <w:rsid w:val="007567FD"/>
    <w:rsid w:val="00756897"/>
    <w:rsid w:val="00756D70"/>
    <w:rsid w:val="007576AA"/>
    <w:rsid w:val="007576C7"/>
    <w:rsid w:val="00757C4F"/>
    <w:rsid w:val="00761B5C"/>
    <w:rsid w:val="00761B81"/>
    <w:rsid w:val="00762774"/>
    <w:rsid w:val="0076359C"/>
    <w:rsid w:val="007635B8"/>
    <w:rsid w:val="00763976"/>
    <w:rsid w:val="00763F2B"/>
    <w:rsid w:val="007649D2"/>
    <w:rsid w:val="007655FF"/>
    <w:rsid w:val="0076576A"/>
    <w:rsid w:val="0076579E"/>
    <w:rsid w:val="007659DF"/>
    <w:rsid w:val="00766629"/>
    <w:rsid w:val="00766AC7"/>
    <w:rsid w:val="00766C84"/>
    <w:rsid w:val="007676E9"/>
    <w:rsid w:val="00767EC6"/>
    <w:rsid w:val="007704A1"/>
    <w:rsid w:val="00771A41"/>
    <w:rsid w:val="00772661"/>
    <w:rsid w:val="00772B2C"/>
    <w:rsid w:val="00773BCA"/>
    <w:rsid w:val="00773F63"/>
    <w:rsid w:val="007743B0"/>
    <w:rsid w:val="00775D32"/>
    <w:rsid w:val="00775FD4"/>
    <w:rsid w:val="00776FC6"/>
    <w:rsid w:val="00777442"/>
    <w:rsid w:val="007774E6"/>
    <w:rsid w:val="00777E61"/>
    <w:rsid w:val="00780FD1"/>
    <w:rsid w:val="00781039"/>
    <w:rsid w:val="00781249"/>
    <w:rsid w:val="007813AF"/>
    <w:rsid w:val="007816AA"/>
    <w:rsid w:val="00781F9D"/>
    <w:rsid w:val="0078224A"/>
    <w:rsid w:val="007835A3"/>
    <w:rsid w:val="00783629"/>
    <w:rsid w:val="0078365F"/>
    <w:rsid w:val="00783B55"/>
    <w:rsid w:val="00783BEA"/>
    <w:rsid w:val="007847C9"/>
    <w:rsid w:val="00784E63"/>
    <w:rsid w:val="0078591E"/>
    <w:rsid w:val="00785BC4"/>
    <w:rsid w:val="00785F57"/>
    <w:rsid w:val="00786DE9"/>
    <w:rsid w:val="007878C7"/>
    <w:rsid w:val="00790FC6"/>
    <w:rsid w:val="0079177F"/>
    <w:rsid w:val="00792D41"/>
    <w:rsid w:val="00794ACD"/>
    <w:rsid w:val="00794C8F"/>
    <w:rsid w:val="00794FC8"/>
    <w:rsid w:val="007950B5"/>
    <w:rsid w:val="0079552E"/>
    <w:rsid w:val="007957B0"/>
    <w:rsid w:val="00795CF0"/>
    <w:rsid w:val="00795F28"/>
    <w:rsid w:val="00796489"/>
    <w:rsid w:val="007971E0"/>
    <w:rsid w:val="00797C7F"/>
    <w:rsid w:val="007A0D45"/>
    <w:rsid w:val="007A2560"/>
    <w:rsid w:val="007A417A"/>
    <w:rsid w:val="007A4486"/>
    <w:rsid w:val="007A489A"/>
    <w:rsid w:val="007A4B24"/>
    <w:rsid w:val="007A57B3"/>
    <w:rsid w:val="007A6ECA"/>
    <w:rsid w:val="007A719E"/>
    <w:rsid w:val="007A7414"/>
    <w:rsid w:val="007A7DE3"/>
    <w:rsid w:val="007B0330"/>
    <w:rsid w:val="007B0B09"/>
    <w:rsid w:val="007B0EDD"/>
    <w:rsid w:val="007B2468"/>
    <w:rsid w:val="007B3144"/>
    <w:rsid w:val="007B3381"/>
    <w:rsid w:val="007B379E"/>
    <w:rsid w:val="007B40CA"/>
    <w:rsid w:val="007B4532"/>
    <w:rsid w:val="007B46DF"/>
    <w:rsid w:val="007B540F"/>
    <w:rsid w:val="007B54D6"/>
    <w:rsid w:val="007B5525"/>
    <w:rsid w:val="007B57B0"/>
    <w:rsid w:val="007B5EC4"/>
    <w:rsid w:val="007B6335"/>
    <w:rsid w:val="007B7973"/>
    <w:rsid w:val="007B799E"/>
    <w:rsid w:val="007C00EB"/>
    <w:rsid w:val="007C1770"/>
    <w:rsid w:val="007C1BC0"/>
    <w:rsid w:val="007C1D59"/>
    <w:rsid w:val="007C232C"/>
    <w:rsid w:val="007C2ED6"/>
    <w:rsid w:val="007C41E0"/>
    <w:rsid w:val="007C5385"/>
    <w:rsid w:val="007C66A5"/>
    <w:rsid w:val="007C7C82"/>
    <w:rsid w:val="007D01E3"/>
    <w:rsid w:val="007D0236"/>
    <w:rsid w:val="007D0D5B"/>
    <w:rsid w:val="007D1102"/>
    <w:rsid w:val="007D1C0B"/>
    <w:rsid w:val="007D1C76"/>
    <w:rsid w:val="007D2D3D"/>
    <w:rsid w:val="007D3A1E"/>
    <w:rsid w:val="007D54E9"/>
    <w:rsid w:val="007D5FCB"/>
    <w:rsid w:val="007D6096"/>
    <w:rsid w:val="007E2769"/>
    <w:rsid w:val="007E285C"/>
    <w:rsid w:val="007E2E0C"/>
    <w:rsid w:val="007E31D2"/>
    <w:rsid w:val="007E3231"/>
    <w:rsid w:val="007E3583"/>
    <w:rsid w:val="007E6199"/>
    <w:rsid w:val="007E7442"/>
    <w:rsid w:val="007F014D"/>
    <w:rsid w:val="007F0630"/>
    <w:rsid w:val="007F09A2"/>
    <w:rsid w:val="007F0E69"/>
    <w:rsid w:val="007F10ED"/>
    <w:rsid w:val="007F17B8"/>
    <w:rsid w:val="007F1B8C"/>
    <w:rsid w:val="007F1FB6"/>
    <w:rsid w:val="007F2226"/>
    <w:rsid w:val="007F35E9"/>
    <w:rsid w:val="007F41DD"/>
    <w:rsid w:val="007F437A"/>
    <w:rsid w:val="007F4592"/>
    <w:rsid w:val="007F4776"/>
    <w:rsid w:val="007F479B"/>
    <w:rsid w:val="007F4950"/>
    <w:rsid w:val="007F4D9C"/>
    <w:rsid w:val="007F5393"/>
    <w:rsid w:val="007F570A"/>
    <w:rsid w:val="007F6692"/>
    <w:rsid w:val="007F67B1"/>
    <w:rsid w:val="007F6E1C"/>
    <w:rsid w:val="00800A50"/>
    <w:rsid w:val="00800F17"/>
    <w:rsid w:val="008038C0"/>
    <w:rsid w:val="00804B94"/>
    <w:rsid w:val="008069C1"/>
    <w:rsid w:val="00806A72"/>
    <w:rsid w:val="00807F4C"/>
    <w:rsid w:val="00810001"/>
    <w:rsid w:val="008107F8"/>
    <w:rsid w:val="00810A20"/>
    <w:rsid w:val="00812F8C"/>
    <w:rsid w:val="0081464E"/>
    <w:rsid w:val="00814B81"/>
    <w:rsid w:val="008155EE"/>
    <w:rsid w:val="008158EB"/>
    <w:rsid w:val="00816B3B"/>
    <w:rsid w:val="00816BE2"/>
    <w:rsid w:val="008176F1"/>
    <w:rsid w:val="0082172A"/>
    <w:rsid w:val="008224BF"/>
    <w:rsid w:val="0082251B"/>
    <w:rsid w:val="00823167"/>
    <w:rsid w:val="008238CB"/>
    <w:rsid w:val="00824313"/>
    <w:rsid w:val="00824DB7"/>
    <w:rsid w:val="008257F4"/>
    <w:rsid w:val="00825FB1"/>
    <w:rsid w:val="00826F39"/>
    <w:rsid w:val="0082701F"/>
    <w:rsid w:val="008273F0"/>
    <w:rsid w:val="00827760"/>
    <w:rsid w:val="00830134"/>
    <w:rsid w:val="008316FB"/>
    <w:rsid w:val="00831C7A"/>
    <w:rsid w:val="00831E84"/>
    <w:rsid w:val="008332DC"/>
    <w:rsid w:val="008336A4"/>
    <w:rsid w:val="00834B59"/>
    <w:rsid w:val="00834BD4"/>
    <w:rsid w:val="00834F4E"/>
    <w:rsid w:val="00835132"/>
    <w:rsid w:val="00837054"/>
    <w:rsid w:val="00837079"/>
    <w:rsid w:val="00841298"/>
    <w:rsid w:val="008425C3"/>
    <w:rsid w:val="00842663"/>
    <w:rsid w:val="008440F0"/>
    <w:rsid w:val="00844187"/>
    <w:rsid w:val="008445C0"/>
    <w:rsid w:val="00845117"/>
    <w:rsid w:val="00846157"/>
    <w:rsid w:val="00847842"/>
    <w:rsid w:val="008504DA"/>
    <w:rsid w:val="00850C41"/>
    <w:rsid w:val="008527A8"/>
    <w:rsid w:val="008528AD"/>
    <w:rsid w:val="00852DA5"/>
    <w:rsid w:val="00852E39"/>
    <w:rsid w:val="008535EC"/>
    <w:rsid w:val="00853C8F"/>
    <w:rsid w:val="00854156"/>
    <w:rsid w:val="0085463E"/>
    <w:rsid w:val="0085504D"/>
    <w:rsid w:val="00855930"/>
    <w:rsid w:val="00856AC3"/>
    <w:rsid w:val="00856CD2"/>
    <w:rsid w:val="008571F9"/>
    <w:rsid w:val="00857B38"/>
    <w:rsid w:val="00857D6D"/>
    <w:rsid w:val="0086126F"/>
    <w:rsid w:val="00861487"/>
    <w:rsid w:val="008624CE"/>
    <w:rsid w:val="008637A4"/>
    <w:rsid w:val="0086389B"/>
    <w:rsid w:val="00863D83"/>
    <w:rsid w:val="00865118"/>
    <w:rsid w:val="00865873"/>
    <w:rsid w:val="00865B84"/>
    <w:rsid w:val="00866654"/>
    <w:rsid w:val="00866DE7"/>
    <w:rsid w:val="00870EE3"/>
    <w:rsid w:val="0087122A"/>
    <w:rsid w:val="00871A41"/>
    <w:rsid w:val="008721E4"/>
    <w:rsid w:val="00872E42"/>
    <w:rsid w:val="00873770"/>
    <w:rsid w:val="00873842"/>
    <w:rsid w:val="00873859"/>
    <w:rsid w:val="00874533"/>
    <w:rsid w:val="008754A2"/>
    <w:rsid w:val="008761A6"/>
    <w:rsid w:val="008767EF"/>
    <w:rsid w:val="00877609"/>
    <w:rsid w:val="008776C0"/>
    <w:rsid w:val="0088018E"/>
    <w:rsid w:val="008805F1"/>
    <w:rsid w:val="00880658"/>
    <w:rsid w:val="008808AE"/>
    <w:rsid w:val="0088307A"/>
    <w:rsid w:val="00883CD8"/>
    <w:rsid w:val="008851BF"/>
    <w:rsid w:val="00886737"/>
    <w:rsid w:val="0088674E"/>
    <w:rsid w:val="00886796"/>
    <w:rsid w:val="0088682E"/>
    <w:rsid w:val="00886C10"/>
    <w:rsid w:val="008871C5"/>
    <w:rsid w:val="0088755A"/>
    <w:rsid w:val="008875E7"/>
    <w:rsid w:val="0088796E"/>
    <w:rsid w:val="00887EA8"/>
    <w:rsid w:val="00890B5E"/>
    <w:rsid w:val="00891851"/>
    <w:rsid w:val="008920F9"/>
    <w:rsid w:val="00892FD2"/>
    <w:rsid w:val="008935DC"/>
    <w:rsid w:val="00893DD1"/>
    <w:rsid w:val="008950D9"/>
    <w:rsid w:val="008958B8"/>
    <w:rsid w:val="00895CD1"/>
    <w:rsid w:val="00896067"/>
    <w:rsid w:val="008A06AA"/>
    <w:rsid w:val="008A2242"/>
    <w:rsid w:val="008A295B"/>
    <w:rsid w:val="008A3028"/>
    <w:rsid w:val="008A42AC"/>
    <w:rsid w:val="008A440E"/>
    <w:rsid w:val="008A587A"/>
    <w:rsid w:val="008A63E2"/>
    <w:rsid w:val="008A6F2C"/>
    <w:rsid w:val="008A6FF7"/>
    <w:rsid w:val="008A768A"/>
    <w:rsid w:val="008B06F8"/>
    <w:rsid w:val="008B1145"/>
    <w:rsid w:val="008B1151"/>
    <w:rsid w:val="008B2225"/>
    <w:rsid w:val="008B2D5A"/>
    <w:rsid w:val="008B353E"/>
    <w:rsid w:val="008B3668"/>
    <w:rsid w:val="008B631E"/>
    <w:rsid w:val="008B6EA2"/>
    <w:rsid w:val="008B7D15"/>
    <w:rsid w:val="008B7FA5"/>
    <w:rsid w:val="008C1505"/>
    <w:rsid w:val="008C28FB"/>
    <w:rsid w:val="008C3E2D"/>
    <w:rsid w:val="008C4149"/>
    <w:rsid w:val="008C4221"/>
    <w:rsid w:val="008C4602"/>
    <w:rsid w:val="008C4CAC"/>
    <w:rsid w:val="008C4F89"/>
    <w:rsid w:val="008C61DC"/>
    <w:rsid w:val="008C70EB"/>
    <w:rsid w:val="008C7D5E"/>
    <w:rsid w:val="008D0533"/>
    <w:rsid w:val="008D0758"/>
    <w:rsid w:val="008D0C3E"/>
    <w:rsid w:val="008D0FD7"/>
    <w:rsid w:val="008D127E"/>
    <w:rsid w:val="008D19C7"/>
    <w:rsid w:val="008D1AE9"/>
    <w:rsid w:val="008D37E6"/>
    <w:rsid w:val="008D465E"/>
    <w:rsid w:val="008D52FC"/>
    <w:rsid w:val="008D6EB7"/>
    <w:rsid w:val="008E0996"/>
    <w:rsid w:val="008E0D97"/>
    <w:rsid w:val="008E4B6E"/>
    <w:rsid w:val="008E5434"/>
    <w:rsid w:val="008E5565"/>
    <w:rsid w:val="008E7141"/>
    <w:rsid w:val="008E72CE"/>
    <w:rsid w:val="008E7DFC"/>
    <w:rsid w:val="008F2637"/>
    <w:rsid w:val="008F2AB0"/>
    <w:rsid w:val="008F2E1F"/>
    <w:rsid w:val="008F3042"/>
    <w:rsid w:val="008F32B6"/>
    <w:rsid w:val="008F35E0"/>
    <w:rsid w:val="008F3AC0"/>
    <w:rsid w:val="008F3B2B"/>
    <w:rsid w:val="008F3FDD"/>
    <w:rsid w:val="008F54F8"/>
    <w:rsid w:val="008F7B21"/>
    <w:rsid w:val="009047D6"/>
    <w:rsid w:val="00904CDA"/>
    <w:rsid w:val="00904DD0"/>
    <w:rsid w:val="00904F8C"/>
    <w:rsid w:val="0090573A"/>
    <w:rsid w:val="00905BF0"/>
    <w:rsid w:val="009061DC"/>
    <w:rsid w:val="009074D3"/>
    <w:rsid w:val="00907ACC"/>
    <w:rsid w:val="00907C55"/>
    <w:rsid w:val="00912144"/>
    <w:rsid w:val="00913731"/>
    <w:rsid w:val="009138C9"/>
    <w:rsid w:val="00914B17"/>
    <w:rsid w:val="009178D0"/>
    <w:rsid w:val="00917A77"/>
    <w:rsid w:val="00917C13"/>
    <w:rsid w:val="009201FC"/>
    <w:rsid w:val="009205BC"/>
    <w:rsid w:val="009206EF"/>
    <w:rsid w:val="00921355"/>
    <w:rsid w:val="0092398C"/>
    <w:rsid w:val="0092535D"/>
    <w:rsid w:val="00925EE6"/>
    <w:rsid w:val="00927C6A"/>
    <w:rsid w:val="009306B6"/>
    <w:rsid w:val="0093178C"/>
    <w:rsid w:val="009325FD"/>
    <w:rsid w:val="00932D67"/>
    <w:rsid w:val="00933275"/>
    <w:rsid w:val="0093478F"/>
    <w:rsid w:val="00934E9D"/>
    <w:rsid w:val="00936F9C"/>
    <w:rsid w:val="00937BA5"/>
    <w:rsid w:val="00937F85"/>
    <w:rsid w:val="00940D0A"/>
    <w:rsid w:val="009411D6"/>
    <w:rsid w:val="0094177F"/>
    <w:rsid w:val="009418B6"/>
    <w:rsid w:val="009418C3"/>
    <w:rsid w:val="00941981"/>
    <w:rsid w:val="009420EE"/>
    <w:rsid w:val="00943ADE"/>
    <w:rsid w:val="0094470E"/>
    <w:rsid w:val="009464B3"/>
    <w:rsid w:val="00947185"/>
    <w:rsid w:val="009475D8"/>
    <w:rsid w:val="009503C1"/>
    <w:rsid w:val="00950468"/>
    <w:rsid w:val="009507B6"/>
    <w:rsid w:val="00950A4F"/>
    <w:rsid w:val="00951263"/>
    <w:rsid w:val="00951382"/>
    <w:rsid w:val="00951CCD"/>
    <w:rsid w:val="00951E84"/>
    <w:rsid w:val="0095200B"/>
    <w:rsid w:val="00952893"/>
    <w:rsid w:val="00952FBA"/>
    <w:rsid w:val="0095306B"/>
    <w:rsid w:val="00953D00"/>
    <w:rsid w:val="0095407C"/>
    <w:rsid w:val="00954CBD"/>
    <w:rsid w:val="009556B5"/>
    <w:rsid w:val="00955E93"/>
    <w:rsid w:val="00960677"/>
    <w:rsid w:val="009627C6"/>
    <w:rsid w:val="00962FF2"/>
    <w:rsid w:val="00963E53"/>
    <w:rsid w:val="00965201"/>
    <w:rsid w:val="00965A55"/>
    <w:rsid w:val="00965B4D"/>
    <w:rsid w:val="00965FCD"/>
    <w:rsid w:val="00966175"/>
    <w:rsid w:val="00966CB1"/>
    <w:rsid w:val="00970A61"/>
    <w:rsid w:val="00970C01"/>
    <w:rsid w:val="0097202B"/>
    <w:rsid w:val="009733A4"/>
    <w:rsid w:val="00973C60"/>
    <w:rsid w:val="00974214"/>
    <w:rsid w:val="00975793"/>
    <w:rsid w:val="009758BE"/>
    <w:rsid w:val="00975F2A"/>
    <w:rsid w:val="009773E1"/>
    <w:rsid w:val="0098007C"/>
    <w:rsid w:val="009817F4"/>
    <w:rsid w:val="00982773"/>
    <w:rsid w:val="00982D57"/>
    <w:rsid w:val="00983112"/>
    <w:rsid w:val="00984166"/>
    <w:rsid w:val="009847A1"/>
    <w:rsid w:val="00984BF2"/>
    <w:rsid w:val="00984D44"/>
    <w:rsid w:val="00984F93"/>
    <w:rsid w:val="00985A6B"/>
    <w:rsid w:val="00985C9D"/>
    <w:rsid w:val="00986760"/>
    <w:rsid w:val="0098724D"/>
    <w:rsid w:val="00987562"/>
    <w:rsid w:val="009876EA"/>
    <w:rsid w:val="00987D1F"/>
    <w:rsid w:val="009910C6"/>
    <w:rsid w:val="00991230"/>
    <w:rsid w:val="009927FB"/>
    <w:rsid w:val="00992A73"/>
    <w:rsid w:val="00992ED5"/>
    <w:rsid w:val="00992F10"/>
    <w:rsid w:val="009937AC"/>
    <w:rsid w:val="00993872"/>
    <w:rsid w:val="00993B22"/>
    <w:rsid w:val="00993D48"/>
    <w:rsid w:val="00995645"/>
    <w:rsid w:val="00995944"/>
    <w:rsid w:val="00995A1E"/>
    <w:rsid w:val="00995E7C"/>
    <w:rsid w:val="00996FF3"/>
    <w:rsid w:val="009974CE"/>
    <w:rsid w:val="009976A9"/>
    <w:rsid w:val="00997CCD"/>
    <w:rsid w:val="009A02C8"/>
    <w:rsid w:val="009A0358"/>
    <w:rsid w:val="009A0FA0"/>
    <w:rsid w:val="009A2511"/>
    <w:rsid w:val="009A2E1D"/>
    <w:rsid w:val="009A3054"/>
    <w:rsid w:val="009A3A51"/>
    <w:rsid w:val="009A6295"/>
    <w:rsid w:val="009A7004"/>
    <w:rsid w:val="009A71CF"/>
    <w:rsid w:val="009B1FCB"/>
    <w:rsid w:val="009B4C9D"/>
    <w:rsid w:val="009B4FC6"/>
    <w:rsid w:val="009B5777"/>
    <w:rsid w:val="009B5A1B"/>
    <w:rsid w:val="009B5C6C"/>
    <w:rsid w:val="009B64ED"/>
    <w:rsid w:val="009B7687"/>
    <w:rsid w:val="009B7987"/>
    <w:rsid w:val="009C1880"/>
    <w:rsid w:val="009C2E62"/>
    <w:rsid w:val="009C2F78"/>
    <w:rsid w:val="009C36E2"/>
    <w:rsid w:val="009C4A10"/>
    <w:rsid w:val="009C552E"/>
    <w:rsid w:val="009C669B"/>
    <w:rsid w:val="009C6B6F"/>
    <w:rsid w:val="009C7119"/>
    <w:rsid w:val="009C720C"/>
    <w:rsid w:val="009C7BDA"/>
    <w:rsid w:val="009D17ED"/>
    <w:rsid w:val="009D1A47"/>
    <w:rsid w:val="009D1DD7"/>
    <w:rsid w:val="009D2329"/>
    <w:rsid w:val="009D4F9C"/>
    <w:rsid w:val="009D55F8"/>
    <w:rsid w:val="009D5945"/>
    <w:rsid w:val="009D596C"/>
    <w:rsid w:val="009D5CFC"/>
    <w:rsid w:val="009D6AEE"/>
    <w:rsid w:val="009D7716"/>
    <w:rsid w:val="009E0178"/>
    <w:rsid w:val="009E09AB"/>
    <w:rsid w:val="009E0AC5"/>
    <w:rsid w:val="009E14C2"/>
    <w:rsid w:val="009E1772"/>
    <w:rsid w:val="009E17E9"/>
    <w:rsid w:val="009E26B4"/>
    <w:rsid w:val="009E273C"/>
    <w:rsid w:val="009E2BC5"/>
    <w:rsid w:val="009E2FDF"/>
    <w:rsid w:val="009E3B04"/>
    <w:rsid w:val="009E43E1"/>
    <w:rsid w:val="009E4E5A"/>
    <w:rsid w:val="009E4F91"/>
    <w:rsid w:val="009E54E8"/>
    <w:rsid w:val="009E7640"/>
    <w:rsid w:val="009F0B13"/>
    <w:rsid w:val="009F0BF6"/>
    <w:rsid w:val="009F1105"/>
    <w:rsid w:val="009F2636"/>
    <w:rsid w:val="009F293A"/>
    <w:rsid w:val="009F2B1D"/>
    <w:rsid w:val="009F3897"/>
    <w:rsid w:val="009F5C20"/>
    <w:rsid w:val="009F6889"/>
    <w:rsid w:val="009F78B1"/>
    <w:rsid w:val="009F7D37"/>
    <w:rsid w:val="00A003C2"/>
    <w:rsid w:val="00A0058D"/>
    <w:rsid w:val="00A012AF"/>
    <w:rsid w:val="00A01642"/>
    <w:rsid w:val="00A01A61"/>
    <w:rsid w:val="00A02D32"/>
    <w:rsid w:val="00A030BF"/>
    <w:rsid w:val="00A03B6B"/>
    <w:rsid w:val="00A0415B"/>
    <w:rsid w:val="00A05452"/>
    <w:rsid w:val="00A06105"/>
    <w:rsid w:val="00A073CA"/>
    <w:rsid w:val="00A11AE0"/>
    <w:rsid w:val="00A11E2C"/>
    <w:rsid w:val="00A128AE"/>
    <w:rsid w:val="00A12B0C"/>
    <w:rsid w:val="00A134D6"/>
    <w:rsid w:val="00A14793"/>
    <w:rsid w:val="00A16603"/>
    <w:rsid w:val="00A16F3A"/>
    <w:rsid w:val="00A1729E"/>
    <w:rsid w:val="00A17A9D"/>
    <w:rsid w:val="00A17B1B"/>
    <w:rsid w:val="00A20238"/>
    <w:rsid w:val="00A21890"/>
    <w:rsid w:val="00A21EA9"/>
    <w:rsid w:val="00A22072"/>
    <w:rsid w:val="00A22DD6"/>
    <w:rsid w:val="00A23378"/>
    <w:rsid w:val="00A2337A"/>
    <w:rsid w:val="00A2353F"/>
    <w:rsid w:val="00A2374B"/>
    <w:rsid w:val="00A2567C"/>
    <w:rsid w:val="00A263EC"/>
    <w:rsid w:val="00A26BF7"/>
    <w:rsid w:val="00A27559"/>
    <w:rsid w:val="00A27E92"/>
    <w:rsid w:val="00A3028A"/>
    <w:rsid w:val="00A30A12"/>
    <w:rsid w:val="00A30B45"/>
    <w:rsid w:val="00A325EF"/>
    <w:rsid w:val="00A32AD3"/>
    <w:rsid w:val="00A32C8D"/>
    <w:rsid w:val="00A33046"/>
    <w:rsid w:val="00A3319E"/>
    <w:rsid w:val="00A335FC"/>
    <w:rsid w:val="00A33E05"/>
    <w:rsid w:val="00A33F27"/>
    <w:rsid w:val="00A37261"/>
    <w:rsid w:val="00A40127"/>
    <w:rsid w:val="00A4040D"/>
    <w:rsid w:val="00A40C44"/>
    <w:rsid w:val="00A4104D"/>
    <w:rsid w:val="00A4105E"/>
    <w:rsid w:val="00A4181D"/>
    <w:rsid w:val="00A41FAC"/>
    <w:rsid w:val="00A42002"/>
    <w:rsid w:val="00A42C2E"/>
    <w:rsid w:val="00A436C9"/>
    <w:rsid w:val="00A4484E"/>
    <w:rsid w:val="00A45241"/>
    <w:rsid w:val="00A459FB"/>
    <w:rsid w:val="00A45C80"/>
    <w:rsid w:val="00A46192"/>
    <w:rsid w:val="00A46285"/>
    <w:rsid w:val="00A467AE"/>
    <w:rsid w:val="00A50D51"/>
    <w:rsid w:val="00A50FB4"/>
    <w:rsid w:val="00A51372"/>
    <w:rsid w:val="00A5184F"/>
    <w:rsid w:val="00A52ADE"/>
    <w:rsid w:val="00A53933"/>
    <w:rsid w:val="00A53AD0"/>
    <w:rsid w:val="00A53B54"/>
    <w:rsid w:val="00A556DD"/>
    <w:rsid w:val="00A558B0"/>
    <w:rsid w:val="00A55D0C"/>
    <w:rsid w:val="00A55F43"/>
    <w:rsid w:val="00A55FEF"/>
    <w:rsid w:val="00A5669C"/>
    <w:rsid w:val="00A56878"/>
    <w:rsid w:val="00A56885"/>
    <w:rsid w:val="00A57B16"/>
    <w:rsid w:val="00A614AC"/>
    <w:rsid w:val="00A62014"/>
    <w:rsid w:val="00A6403F"/>
    <w:rsid w:val="00A645C6"/>
    <w:rsid w:val="00A67469"/>
    <w:rsid w:val="00A676C2"/>
    <w:rsid w:val="00A6791A"/>
    <w:rsid w:val="00A67EC0"/>
    <w:rsid w:val="00A701B2"/>
    <w:rsid w:val="00A70EB4"/>
    <w:rsid w:val="00A714BE"/>
    <w:rsid w:val="00A714CE"/>
    <w:rsid w:val="00A718A7"/>
    <w:rsid w:val="00A722AF"/>
    <w:rsid w:val="00A733AA"/>
    <w:rsid w:val="00A733D3"/>
    <w:rsid w:val="00A74310"/>
    <w:rsid w:val="00A74F18"/>
    <w:rsid w:val="00A750B2"/>
    <w:rsid w:val="00A754EB"/>
    <w:rsid w:val="00A75FB9"/>
    <w:rsid w:val="00A77FA5"/>
    <w:rsid w:val="00A8006B"/>
    <w:rsid w:val="00A8016C"/>
    <w:rsid w:val="00A80E20"/>
    <w:rsid w:val="00A82AEC"/>
    <w:rsid w:val="00A830C0"/>
    <w:rsid w:val="00A83643"/>
    <w:rsid w:val="00A83CC1"/>
    <w:rsid w:val="00A83CF7"/>
    <w:rsid w:val="00A843F8"/>
    <w:rsid w:val="00A84850"/>
    <w:rsid w:val="00A85268"/>
    <w:rsid w:val="00A857A6"/>
    <w:rsid w:val="00A860EF"/>
    <w:rsid w:val="00A86728"/>
    <w:rsid w:val="00A877A5"/>
    <w:rsid w:val="00A8795C"/>
    <w:rsid w:val="00A87A4B"/>
    <w:rsid w:val="00A87A52"/>
    <w:rsid w:val="00A87A9C"/>
    <w:rsid w:val="00A87D72"/>
    <w:rsid w:val="00A87E9D"/>
    <w:rsid w:val="00A92B7A"/>
    <w:rsid w:val="00A9493B"/>
    <w:rsid w:val="00A96298"/>
    <w:rsid w:val="00A96308"/>
    <w:rsid w:val="00A96BB6"/>
    <w:rsid w:val="00A97344"/>
    <w:rsid w:val="00A97A69"/>
    <w:rsid w:val="00A97E1F"/>
    <w:rsid w:val="00AA0C19"/>
    <w:rsid w:val="00AA0E5F"/>
    <w:rsid w:val="00AA35AA"/>
    <w:rsid w:val="00AA4230"/>
    <w:rsid w:val="00AA438E"/>
    <w:rsid w:val="00AA48EF"/>
    <w:rsid w:val="00AA4A35"/>
    <w:rsid w:val="00AA4BF6"/>
    <w:rsid w:val="00AA5F10"/>
    <w:rsid w:val="00AB0AAB"/>
    <w:rsid w:val="00AB0BCD"/>
    <w:rsid w:val="00AB22BA"/>
    <w:rsid w:val="00AB2B77"/>
    <w:rsid w:val="00AB2BA6"/>
    <w:rsid w:val="00AB2C60"/>
    <w:rsid w:val="00AB2E11"/>
    <w:rsid w:val="00AB2E34"/>
    <w:rsid w:val="00AB2F51"/>
    <w:rsid w:val="00AB33B4"/>
    <w:rsid w:val="00AB34DF"/>
    <w:rsid w:val="00AB37D4"/>
    <w:rsid w:val="00AB4119"/>
    <w:rsid w:val="00AB512B"/>
    <w:rsid w:val="00AB55E2"/>
    <w:rsid w:val="00AB5798"/>
    <w:rsid w:val="00AB690F"/>
    <w:rsid w:val="00AB6B89"/>
    <w:rsid w:val="00AB6BCF"/>
    <w:rsid w:val="00AB6EBC"/>
    <w:rsid w:val="00AB711D"/>
    <w:rsid w:val="00AB71F4"/>
    <w:rsid w:val="00AB770E"/>
    <w:rsid w:val="00AC061E"/>
    <w:rsid w:val="00AC147B"/>
    <w:rsid w:val="00AC46E7"/>
    <w:rsid w:val="00AC52EC"/>
    <w:rsid w:val="00AC583F"/>
    <w:rsid w:val="00AC6231"/>
    <w:rsid w:val="00AC6343"/>
    <w:rsid w:val="00AC7649"/>
    <w:rsid w:val="00AC7A53"/>
    <w:rsid w:val="00AD0459"/>
    <w:rsid w:val="00AD085E"/>
    <w:rsid w:val="00AD11BC"/>
    <w:rsid w:val="00AD1614"/>
    <w:rsid w:val="00AD1B41"/>
    <w:rsid w:val="00AD3A4A"/>
    <w:rsid w:val="00AD422D"/>
    <w:rsid w:val="00AD48F1"/>
    <w:rsid w:val="00AD60FC"/>
    <w:rsid w:val="00AD62A1"/>
    <w:rsid w:val="00AD6AED"/>
    <w:rsid w:val="00AD7724"/>
    <w:rsid w:val="00AE05FB"/>
    <w:rsid w:val="00AE1139"/>
    <w:rsid w:val="00AE1963"/>
    <w:rsid w:val="00AE197C"/>
    <w:rsid w:val="00AE2036"/>
    <w:rsid w:val="00AE2F9C"/>
    <w:rsid w:val="00AE4941"/>
    <w:rsid w:val="00AE49D6"/>
    <w:rsid w:val="00AE4BD5"/>
    <w:rsid w:val="00AE4E04"/>
    <w:rsid w:val="00AE5410"/>
    <w:rsid w:val="00AE62CA"/>
    <w:rsid w:val="00AE6388"/>
    <w:rsid w:val="00AE79FE"/>
    <w:rsid w:val="00AF0640"/>
    <w:rsid w:val="00AF0932"/>
    <w:rsid w:val="00AF14A4"/>
    <w:rsid w:val="00AF39D0"/>
    <w:rsid w:val="00AF3DC9"/>
    <w:rsid w:val="00AF42C3"/>
    <w:rsid w:val="00AF4D60"/>
    <w:rsid w:val="00AF4DEC"/>
    <w:rsid w:val="00AF5C29"/>
    <w:rsid w:val="00AF6601"/>
    <w:rsid w:val="00B00645"/>
    <w:rsid w:val="00B0118E"/>
    <w:rsid w:val="00B012CE"/>
    <w:rsid w:val="00B01776"/>
    <w:rsid w:val="00B03B27"/>
    <w:rsid w:val="00B03B37"/>
    <w:rsid w:val="00B03BA0"/>
    <w:rsid w:val="00B03EE4"/>
    <w:rsid w:val="00B047C7"/>
    <w:rsid w:val="00B0491D"/>
    <w:rsid w:val="00B06031"/>
    <w:rsid w:val="00B06262"/>
    <w:rsid w:val="00B0680D"/>
    <w:rsid w:val="00B1316F"/>
    <w:rsid w:val="00B140A5"/>
    <w:rsid w:val="00B1586F"/>
    <w:rsid w:val="00B1624F"/>
    <w:rsid w:val="00B1677B"/>
    <w:rsid w:val="00B169DD"/>
    <w:rsid w:val="00B16A13"/>
    <w:rsid w:val="00B17023"/>
    <w:rsid w:val="00B171D8"/>
    <w:rsid w:val="00B2041F"/>
    <w:rsid w:val="00B20619"/>
    <w:rsid w:val="00B214C1"/>
    <w:rsid w:val="00B21A62"/>
    <w:rsid w:val="00B235C8"/>
    <w:rsid w:val="00B238BE"/>
    <w:rsid w:val="00B23BDF"/>
    <w:rsid w:val="00B244AD"/>
    <w:rsid w:val="00B247DC"/>
    <w:rsid w:val="00B24953"/>
    <w:rsid w:val="00B24A5C"/>
    <w:rsid w:val="00B24F46"/>
    <w:rsid w:val="00B25B86"/>
    <w:rsid w:val="00B2674B"/>
    <w:rsid w:val="00B26DEF"/>
    <w:rsid w:val="00B30902"/>
    <w:rsid w:val="00B3226B"/>
    <w:rsid w:val="00B32D9D"/>
    <w:rsid w:val="00B33430"/>
    <w:rsid w:val="00B336D8"/>
    <w:rsid w:val="00B33F2D"/>
    <w:rsid w:val="00B34395"/>
    <w:rsid w:val="00B362C2"/>
    <w:rsid w:val="00B3653D"/>
    <w:rsid w:val="00B368DB"/>
    <w:rsid w:val="00B37214"/>
    <w:rsid w:val="00B3785C"/>
    <w:rsid w:val="00B37C91"/>
    <w:rsid w:val="00B403A9"/>
    <w:rsid w:val="00B404A1"/>
    <w:rsid w:val="00B41038"/>
    <w:rsid w:val="00B41A37"/>
    <w:rsid w:val="00B4258B"/>
    <w:rsid w:val="00B425D9"/>
    <w:rsid w:val="00B4497A"/>
    <w:rsid w:val="00B45827"/>
    <w:rsid w:val="00B47DE3"/>
    <w:rsid w:val="00B47EAC"/>
    <w:rsid w:val="00B5153E"/>
    <w:rsid w:val="00B52309"/>
    <w:rsid w:val="00B5298C"/>
    <w:rsid w:val="00B5303F"/>
    <w:rsid w:val="00B536C9"/>
    <w:rsid w:val="00B5410E"/>
    <w:rsid w:val="00B552B7"/>
    <w:rsid w:val="00B5554C"/>
    <w:rsid w:val="00B55AEF"/>
    <w:rsid w:val="00B5607F"/>
    <w:rsid w:val="00B569D5"/>
    <w:rsid w:val="00B57194"/>
    <w:rsid w:val="00B5771D"/>
    <w:rsid w:val="00B609D9"/>
    <w:rsid w:val="00B616AF"/>
    <w:rsid w:val="00B61829"/>
    <w:rsid w:val="00B6184D"/>
    <w:rsid w:val="00B61D4D"/>
    <w:rsid w:val="00B62378"/>
    <w:rsid w:val="00B62ABF"/>
    <w:rsid w:val="00B63983"/>
    <w:rsid w:val="00B64611"/>
    <w:rsid w:val="00B64AB1"/>
    <w:rsid w:val="00B64CAE"/>
    <w:rsid w:val="00B64DC1"/>
    <w:rsid w:val="00B651E2"/>
    <w:rsid w:val="00B65318"/>
    <w:rsid w:val="00B653EA"/>
    <w:rsid w:val="00B65AEA"/>
    <w:rsid w:val="00B65B94"/>
    <w:rsid w:val="00B668E6"/>
    <w:rsid w:val="00B66D62"/>
    <w:rsid w:val="00B66E16"/>
    <w:rsid w:val="00B672F3"/>
    <w:rsid w:val="00B6762C"/>
    <w:rsid w:val="00B70842"/>
    <w:rsid w:val="00B7091C"/>
    <w:rsid w:val="00B70B31"/>
    <w:rsid w:val="00B71458"/>
    <w:rsid w:val="00B71614"/>
    <w:rsid w:val="00B720B7"/>
    <w:rsid w:val="00B72563"/>
    <w:rsid w:val="00B72C1F"/>
    <w:rsid w:val="00B7315D"/>
    <w:rsid w:val="00B732FA"/>
    <w:rsid w:val="00B747A1"/>
    <w:rsid w:val="00B74C5F"/>
    <w:rsid w:val="00B75B6E"/>
    <w:rsid w:val="00B76854"/>
    <w:rsid w:val="00B77DB1"/>
    <w:rsid w:val="00B77F5C"/>
    <w:rsid w:val="00B80D76"/>
    <w:rsid w:val="00B814F1"/>
    <w:rsid w:val="00B83334"/>
    <w:rsid w:val="00B834EF"/>
    <w:rsid w:val="00B8361D"/>
    <w:rsid w:val="00B84700"/>
    <w:rsid w:val="00B8490B"/>
    <w:rsid w:val="00B85EE2"/>
    <w:rsid w:val="00B90976"/>
    <w:rsid w:val="00B90EEE"/>
    <w:rsid w:val="00B90FED"/>
    <w:rsid w:val="00B922C1"/>
    <w:rsid w:val="00B934B1"/>
    <w:rsid w:val="00B93A24"/>
    <w:rsid w:val="00B94856"/>
    <w:rsid w:val="00B94E46"/>
    <w:rsid w:val="00B95265"/>
    <w:rsid w:val="00B95DB7"/>
    <w:rsid w:val="00B9645C"/>
    <w:rsid w:val="00B968A9"/>
    <w:rsid w:val="00B96F78"/>
    <w:rsid w:val="00B9792F"/>
    <w:rsid w:val="00BA0885"/>
    <w:rsid w:val="00BA116F"/>
    <w:rsid w:val="00BA19D2"/>
    <w:rsid w:val="00BA1BEC"/>
    <w:rsid w:val="00BA1FFB"/>
    <w:rsid w:val="00BA20CE"/>
    <w:rsid w:val="00BA373A"/>
    <w:rsid w:val="00BA3DD0"/>
    <w:rsid w:val="00BA3FF9"/>
    <w:rsid w:val="00BA4E96"/>
    <w:rsid w:val="00BA606E"/>
    <w:rsid w:val="00BA63B6"/>
    <w:rsid w:val="00BB0726"/>
    <w:rsid w:val="00BB0893"/>
    <w:rsid w:val="00BB0E02"/>
    <w:rsid w:val="00BB17FF"/>
    <w:rsid w:val="00BB1B66"/>
    <w:rsid w:val="00BB1CA3"/>
    <w:rsid w:val="00BB27BD"/>
    <w:rsid w:val="00BB55BC"/>
    <w:rsid w:val="00BB58CB"/>
    <w:rsid w:val="00BB5CBD"/>
    <w:rsid w:val="00BB5FCB"/>
    <w:rsid w:val="00BB6C62"/>
    <w:rsid w:val="00BC0078"/>
    <w:rsid w:val="00BC0AE1"/>
    <w:rsid w:val="00BC1996"/>
    <w:rsid w:val="00BC3435"/>
    <w:rsid w:val="00BC4071"/>
    <w:rsid w:val="00BC4EF1"/>
    <w:rsid w:val="00BC5CAA"/>
    <w:rsid w:val="00BC618A"/>
    <w:rsid w:val="00BC61E8"/>
    <w:rsid w:val="00BC64DD"/>
    <w:rsid w:val="00BC6A7B"/>
    <w:rsid w:val="00BD0120"/>
    <w:rsid w:val="00BD2382"/>
    <w:rsid w:val="00BD2A4C"/>
    <w:rsid w:val="00BD32DA"/>
    <w:rsid w:val="00BD34C0"/>
    <w:rsid w:val="00BD3675"/>
    <w:rsid w:val="00BD37A5"/>
    <w:rsid w:val="00BD381A"/>
    <w:rsid w:val="00BD3C4C"/>
    <w:rsid w:val="00BD3CD1"/>
    <w:rsid w:val="00BD3CD6"/>
    <w:rsid w:val="00BD3D74"/>
    <w:rsid w:val="00BD57C3"/>
    <w:rsid w:val="00BD58BA"/>
    <w:rsid w:val="00BE0CB5"/>
    <w:rsid w:val="00BE16EF"/>
    <w:rsid w:val="00BE1C11"/>
    <w:rsid w:val="00BE1FF1"/>
    <w:rsid w:val="00BE2702"/>
    <w:rsid w:val="00BE30FC"/>
    <w:rsid w:val="00BE3D79"/>
    <w:rsid w:val="00BE6374"/>
    <w:rsid w:val="00BF0593"/>
    <w:rsid w:val="00BF0750"/>
    <w:rsid w:val="00BF0783"/>
    <w:rsid w:val="00BF09E1"/>
    <w:rsid w:val="00BF11AD"/>
    <w:rsid w:val="00BF218A"/>
    <w:rsid w:val="00BF25EF"/>
    <w:rsid w:val="00BF2922"/>
    <w:rsid w:val="00BF380E"/>
    <w:rsid w:val="00BF4A3A"/>
    <w:rsid w:val="00BF4A99"/>
    <w:rsid w:val="00BF542A"/>
    <w:rsid w:val="00BF5F0A"/>
    <w:rsid w:val="00BF7777"/>
    <w:rsid w:val="00BF7D98"/>
    <w:rsid w:val="00C00894"/>
    <w:rsid w:val="00C012E3"/>
    <w:rsid w:val="00C0196F"/>
    <w:rsid w:val="00C03479"/>
    <w:rsid w:val="00C03BFB"/>
    <w:rsid w:val="00C03F9E"/>
    <w:rsid w:val="00C04491"/>
    <w:rsid w:val="00C047D6"/>
    <w:rsid w:val="00C04BC2"/>
    <w:rsid w:val="00C04D4C"/>
    <w:rsid w:val="00C05E42"/>
    <w:rsid w:val="00C07D9D"/>
    <w:rsid w:val="00C10191"/>
    <w:rsid w:val="00C123D3"/>
    <w:rsid w:val="00C131BC"/>
    <w:rsid w:val="00C1326D"/>
    <w:rsid w:val="00C14C7A"/>
    <w:rsid w:val="00C15CBB"/>
    <w:rsid w:val="00C15D5D"/>
    <w:rsid w:val="00C15D8F"/>
    <w:rsid w:val="00C162B0"/>
    <w:rsid w:val="00C1639F"/>
    <w:rsid w:val="00C166FF"/>
    <w:rsid w:val="00C17371"/>
    <w:rsid w:val="00C17AD8"/>
    <w:rsid w:val="00C2008B"/>
    <w:rsid w:val="00C20C18"/>
    <w:rsid w:val="00C20CF3"/>
    <w:rsid w:val="00C20FEE"/>
    <w:rsid w:val="00C214E0"/>
    <w:rsid w:val="00C2168F"/>
    <w:rsid w:val="00C225D8"/>
    <w:rsid w:val="00C22842"/>
    <w:rsid w:val="00C229E1"/>
    <w:rsid w:val="00C22C69"/>
    <w:rsid w:val="00C26D3F"/>
    <w:rsid w:val="00C26E74"/>
    <w:rsid w:val="00C27B09"/>
    <w:rsid w:val="00C27E4C"/>
    <w:rsid w:val="00C27E84"/>
    <w:rsid w:val="00C3049E"/>
    <w:rsid w:val="00C30706"/>
    <w:rsid w:val="00C312F9"/>
    <w:rsid w:val="00C336A2"/>
    <w:rsid w:val="00C33ED7"/>
    <w:rsid w:val="00C3423B"/>
    <w:rsid w:val="00C346DF"/>
    <w:rsid w:val="00C35001"/>
    <w:rsid w:val="00C35564"/>
    <w:rsid w:val="00C36777"/>
    <w:rsid w:val="00C36958"/>
    <w:rsid w:val="00C36D14"/>
    <w:rsid w:val="00C37FC5"/>
    <w:rsid w:val="00C40318"/>
    <w:rsid w:val="00C4052B"/>
    <w:rsid w:val="00C407CC"/>
    <w:rsid w:val="00C4088F"/>
    <w:rsid w:val="00C409E4"/>
    <w:rsid w:val="00C40CD1"/>
    <w:rsid w:val="00C41821"/>
    <w:rsid w:val="00C4267C"/>
    <w:rsid w:val="00C42938"/>
    <w:rsid w:val="00C42B0A"/>
    <w:rsid w:val="00C42E94"/>
    <w:rsid w:val="00C44937"/>
    <w:rsid w:val="00C44C00"/>
    <w:rsid w:val="00C45AA9"/>
    <w:rsid w:val="00C4759B"/>
    <w:rsid w:val="00C4762F"/>
    <w:rsid w:val="00C4770C"/>
    <w:rsid w:val="00C477BC"/>
    <w:rsid w:val="00C4793D"/>
    <w:rsid w:val="00C47C66"/>
    <w:rsid w:val="00C50726"/>
    <w:rsid w:val="00C50802"/>
    <w:rsid w:val="00C50D37"/>
    <w:rsid w:val="00C511B6"/>
    <w:rsid w:val="00C51DF6"/>
    <w:rsid w:val="00C51E8F"/>
    <w:rsid w:val="00C531A3"/>
    <w:rsid w:val="00C5357D"/>
    <w:rsid w:val="00C55AA5"/>
    <w:rsid w:val="00C55EDD"/>
    <w:rsid w:val="00C55EEC"/>
    <w:rsid w:val="00C56EBA"/>
    <w:rsid w:val="00C57758"/>
    <w:rsid w:val="00C601A8"/>
    <w:rsid w:val="00C6048E"/>
    <w:rsid w:val="00C62243"/>
    <w:rsid w:val="00C62861"/>
    <w:rsid w:val="00C63CE2"/>
    <w:rsid w:val="00C63FAA"/>
    <w:rsid w:val="00C6424B"/>
    <w:rsid w:val="00C65565"/>
    <w:rsid w:val="00C66179"/>
    <w:rsid w:val="00C66F86"/>
    <w:rsid w:val="00C67548"/>
    <w:rsid w:val="00C67991"/>
    <w:rsid w:val="00C67C4C"/>
    <w:rsid w:val="00C7024B"/>
    <w:rsid w:val="00C70847"/>
    <w:rsid w:val="00C70D89"/>
    <w:rsid w:val="00C71426"/>
    <w:rsid w:val="00C715AA"/>
    <w:rsid w:val="00C7186E"/>
    <w:rsid w:val="00C7237E"/>
    <w:rsid w:val="00C73146"/>
    <w:rsid w:val="00C75A1D"/>
    <w:rsid w:val="00C76614"/>
    <w:rsid w:val="00C772A2"/>
    <w:rsid w:val="00C7731E"/>
    <w:rsid w:val="00C804FE"/>
    <w:rsid w:val="00C80B56"/>
    <w:rsid w:val="00C817FA"/>
    <w:rsid w:val="00C81BE0"/>
    <w:rsid w:val="00C82406"/>
    <w:rsid w:val="00C82D90"/>
    <w:rsid w:val="00C8378F"/>
    <w:rsid w:val="00C84C34"/>
    <w:rsid w:val="00C84CF1"/>
    <w:rsid w:val="00C8503A"/>
    <w:rsid w:val="00C85AD3"/>
    <w:rsid w:val="00C86552"/>
    <w:rsid w:val="00C8658D"/>
    <w:rsid w:val="00C86770"/>
    <w:rsid w:val="00C8691C"/>
    <w:rsid w:val="00C87421"/>
    <w:rsid w:val="00C90337"/>
    <w:rsid w:val="00C91573"/>
    <w:rsid w:val="00C92227"/>
    <w:rsid w:val="00C9345B"/>
    <w:rsid w:val="00C977D9"/>
    <w:rsid w:val="00CA0B0A"/>
    <w:rsid w:val="00CA13C0"/>
    <w:rsid w:val="00CA1947"/>
    <w:rsid w:val="00CA2C44"/>
    <w:rsid w:val="00CA412E"/>
    <w:rsid w:val="00CA51BC"/>
    <w:rsid w:val="00CA7C68"/>
    <w:rsid w:val="00CB09F8"/>
    <w:rsid w:val="00CB1370"/>
    <w:rsid w:val="00CB150B"/>
    <w:rsid w:val="00CB1E5A"/>
    <w:rsid w:val="00CB1FA3"/>
    <w:rsid w:val="00CB202A"/>
    <w:rsid w:val="00CB3310"/>
    <w:rsid w:val="00CB3572"/>
    <w:rsid w:val="00CB4879"/>
    <w:rsid w:val="00CB4959"/>
    <w:rsid w:val="00CB4EFA"/>
    <w:rsid w:val="00CB50B5"/>
    <w:rsid w:val="00CB5926"/>
    <w:rsid w:val="00CB75B3"/>
    <w:rsid w:val="00CC033C"/>
    <w:rsid w:val="00CC0461"/>
    <w:rsid w:val="00CC15B4"/>
    <w:rsid w:val="00CC1A97"/>
    <w:rsid w:val="00CC2036"/>
    <w:rsid w:val="00CC2A12"/>
    <w:rsid w:val="00CC3D8A"/>
    <w:rsid w:val="00CC503B"/>
    <w:rsid w:val="00CC64A5"/>
    <w:rsid w:val="00CC6A7A"/>
    <w:rsid w:val="00CC7239"/>
    <w:rsid w:val="00CD0A51"/>
    <w:rsid w:val="00CD0DC2"/>
    <w:rsid w:val="00CD1C95"/>
    <w:rsid w:val="00CD2B81"/>
    <w:rsid w:val="00CD3505"/>
    <w:rsid w:val="00CD49A2"/>
    <w:rsid w:val="00CD5310"/>
    <w:rsid w:val="00CD5BDF"/>
    <w:rsid w:val="00CD5FBC"/>
    <w:rsid w:val="00CD7762"/>
    <w:rsid w:val="00CD7BAC"/>
    <w:rsid w:val="00CD7BD1"/>
    <w:rsid w:val="00CD7FB6"/>
    <w:rsid w:val="00CE0127"/>
    <w:rsid w:val="00CE036D"/>
    <w:rsid w:val="00CE0CD4"/>
    <w:rsid w:val="00CE0F0A"/>
    <w:rsid w:val="00CE13D6"/>
    <w:rsid w:val="00CE1CD9"/>
    <w:rsid w:val="00CE30DD"/>
    <w:rsid w:val="00CE36D6"/>
    <w:rsid w:val="00CE3B7E"/>
    <w:rsid w:val="00CE4026"/>
    <w:rsid w:val="00CE4797"/>
    <w:rsid w:val="00CE6CCA"/>
    <w:rsid w:val="00CF05BC"/>
    <w:rsid w:val="00CF1F1F"/>
    <w:rsid w:val="00CF23A8"/>
    <w:rsid w:val="00CF24E9"/>
    <w:rsid w:val="00CF3B29"/>
    <w:rsid w:val="00CF448F"/>
    <w:rsid w:val="00CF4B6D"/>
    <w:rsid w:val="00CF55BC"/>
    <w:rsid w:val="00CF5981"/>
    <w:rsid w:val="00CF5E22"/>
    <w:rsid w:val="00CF622E"/>
    <w:rsid w:val="00CF65B5"/>
    <w:rsid w:val="00D008F2"/>
    <w:rsid w:val="00D01039"/>
    <w:rsid w:val="00D018CD"/>
    <w:rsid w:val="00D01AA8"/>
    <w:rsid w:val="00D01B32"/>
    <w:rsid w:val="00D02F45"/>
    <w:rsid w:val="00D03DE8"/>
    <w:rsid w:val="00D043FE"/>
    <w:rsid w:val="00D0492E"/>
    <w:rsid w:val="00D04A91"/>
    <w:rsid w:val="00D04BA7"/>
    <w:rsid w:val="00D05464"/>
    <w:rsid w:val="00D05561"/>
    <w:rsid w:val="00D05B5F"/>
    <w:rsid w:val="00D064A8"/>
    <w:rsid w:val="00D0674C"/>
    <w:rsid w:val="00D073B4"/>
    <w:rsid w:val="00D07566"/>
    <w:rsid w:val="00D0787A"/>
    <w:rsid w:val="00D10179"/>
    <w:rsid w:val="00D10AE0"/>
    <w:rsid w:val="00D1101F"/>
    <w:rsid w:val="00D11306"/>
    <w:rsid w:val="00D11A55"/>
    <w:rsid w:val="00D11E42"/>
    <w:rsid w:val="00D136D9"/>
    <w:rsid w:val="00D13CDA"/>
    <w:rsid w:val="00D13D39"/>
    <w:rsid w:val="00D1536E"/>
    <w:rsid w:val="00D15BC4"/>
    <w:rsid w:val="00D16D53"/>
    <w:rsid w:val="00D172AB"/>
    <w:rsid w:val="00D203CC"/>
    <w:rsid w:val="00D204BE"/>
    <w:rsid w:val="00D2092C"/>
    <w:rsid w:val="00D2177E"/>
    <w:rsid w:val="00D2287E"/>
    <w:rsid w:val="00D23138"/>
    <w:rsid w:val="00D24819"/>
    <w:rsid w:val="00D2624E"/>
    <w:rsid w:val="00D269CA"/>
    <w:rsid w:val="00D301BC"/>
    <w:rsid w:val="00D309AC"/>
    <w:rsid w:val="00D3249C"/>
    <w:rsid w:val="00D32F3F"/>
    <w:rsid w:val="00D33396"/>
    <w:rsid w:val="00D33B5A"/>
    <w:rsid w:val="00D341F7"/>
    <w:rsid w:val="00D34898"/>
    <w:rsid w:val="00D34C72"/>
    <w:rsid w:val="00D35D65"/>
    <w:rsid w:val="00D36772"/>
    <w:rsid w:val="00D36CD9"/>
    <w:rsid w:val="00D37453"/>
    <w:rsid w:val="00D37560"/>
    <w:rsid w:val="00D37654"/>
    <w:rsid w:val="00D37949"/>
    <w:rsid w:val="00D37CB5"/>
    <w:rsid w:val="00D40F9C"/>
    <w:rsid w:val="00D42870"/>
    <w:rsid w:val="00D42D46"/>
    <w:rsid w:val="00D42F71"/>
    <w:rsid w:val="00D43506"/>
    <w:rsid w:val="00D4399D"/>
    <w:rsid w:val="00D43A47"/>
    <w:rsid w:val="00D43BF7"/>
    <w:rsid w:val="00D444B4"/>
    <w:rsid w:val="00D45399"/>
    <w:rsid w:val="00D46362"/>
    <w:rsid w:val="00D46E66"/>
    <w:rsid w:val="00D47874"/>
    <w:rsid w:val="00D537E5"/>
    <w:rsid w:val="00D56566"/>
    <w:rsid w:val="00D56C53"/>
    <w:rsid w:val="00D57020"/>
    <w:rsid w:val="00D57322"/>
    <w:rsid w:val="00D579BF"/>
    <w:rsid w:val="00D6097B"/>
    <w:rsid w:val="00D614FD"/>
    <w:rsid w:val="00D62605"/>
    <w:rsid w:val="00D62D10"/>
    <w:rsid w:val="00D63C27"/>
    <w:rsid w:val="00D65E18"/>
    <w:rsid w:val="00D664DA"/>
    <w:rsid w:val="00D66F03"/>
    <w:rsid w:val="00D675D7"/>
    <w:rsid w:val="00D7061E"/>
    <w:rsid w:val="00D70808"/>
    <w:rsid w:val="00D71ECE"/>
    <w:rsid w:val="00D7271D"/>
    <w:rsid w:val="00D73D94"/>
    <w:rsid w:val="00D744EB"/>
    <w:rsid w:val="00D7460E"/>
    <w:rsid w:val="00D75109"/>
    <w:rsid w:val="00D75197"/>
    <w:rsid w:val="00D75237"/>
    <w:rsid w:val="00D765A9"/>
    <w:rsid w:val="00D7709F"/>
    <w:rsid w:val="00D77276"/>
    <w:rsid w:val="00D80044"/>
    <w:rsid w:val="00D80615"/>
    <w:rsid w:val="00D807E1"/>
    <w:rsid w:val="00D80C69"/>
    <w:rsid w:val="00D80D77"/>
    <w:rsid w:val="00D80E15"/>
    <w:rsid w:val="00D81A15"/>
    <w:rsid w:val="00D829C4"/>
    <w:rsid w:val="00D83805"/>
    <w:rsid w:val="00D83F6C"/>
    <w:rsid w:val="00D84112"/>
    <w:rsid w:val="00D841C9"/>
    <w:rsid w:val="00D8424C"/>
    <w:rsid w:val="00D8438A"/>
    <w:rsid w:val="00D84C75"/>
    <w:rsid w:val="00D857A1"/>
    <w:rsid w:val="00D86B7D"/>
    <w:rsid w:val="00D86DF0"/>
    <w:rsid w:val="00D91432"/>
    <w:rsid w:val="00D91F17"/>
    <w:rsid w:val="00D92607"/>
    <w:rsid w:val="00D93435"/>
    <w:rsid w:val="00D93BD1"/>
    <w:rsid w:val="00D956CC"/>
    <w:rsid w:val="00D95E14"/>
    <w:rsid w:val="00DA077F"/>
    <w:rsid w:val="00DA07E2"/>
    <w:rsid w:val="00DA09A2"/>
    <w:rsid w:val="00DA0BF0"/>
    <w:rsid w:val="00DA10F2"/>
    <w:rsid w:val="00DA133F"/>
    <w:rsid w:val="00DA139D"/>
    <w:rsid w:val="00DA1656"/>
    <w:rsid w:val="00DA1ABD"/>
    <w:rsid w:val="00DA235A"/>
    <w:rsid w:val="00DA6BDC"/>
    <w:rsid w:val="00DA7079"/>
    <w:rsid w:val="00DA7459"/>
    <w:rsid w:val="00DB0526"/>
    <w:rsid w:val="00DB087C"/>
    <w:rsid w:val="00DB0E1A"/>
    <w:rsid w:val="00DB1F53"/>
    <w:rsid w:val="00DB23DF"/>
    <w:rsid w:val="00DB3525"/>
    <w:rsid w:val="00DB40CE"/>
    <w:rsid w:val="00DB45CC"/>
    <w:rsid w:val="00DB48A8"/>
    <w:rsid w:val="00DB6D33"/>
    <w:rsid w:val="00DC0537"/>
    <w:rsid w:val="00DC0836"/>
    <w:rsid w:val="00DC4269"/>
    <w:rsid w:val="00DC56BE"/>
    <w:rsid w:val="00DC5809"/>
    <w:rsid w:val="00DC600A"/>
    <w:rsid w:val="00DC6B19"/>
    <w:rsid w:val="00DC71A1"/>
    <w:rsid w:val="00DC721D"/>
    <w:rsid w:val="00DC73BE"/>
    <w:rsid w:val="00DC7454"/>
    <w:rsid w:val="00DC7935"/>
    <w:rsid w:val="00DC7BBE"/>
    <w:rsid w:val="00DD1350"/>
    <w:rsid w:val="00DD13EA"/>
    <w:rsid w:val="00DD1875"/>
    <w:rsid w:val="00DD27A8"/>
    <w:rsid w:val="00DD4F24"/>
    <w:rsid w:val="00DD5542"/>
    <w:rsid w:val="00DD56FA"/>
    <w:rsid w:val="00DD584B"/>
    <w:rsid w:val="00DD5CFF"/>
    <w:rsid w:val="00DD6953"/>
    <w:rsid w:val="00DD7EC8"/>
    <w:rsid w:val="00DE0CC7"/>
    <w:rsid w:val="00DE2085"/>
    <w:rsid w:val="00DE312B"/>
    <w:rsid w:val="00DE3546"/>
    <w:rsid w:val="00DE3A62"/>
    <w:rsid w:val="00DE3AA2"/>
    <w:rsid w:val="00DE4FE4"/>
    <w:rsid w:val="00DE76DC"/>
    <w:rsid w:val="00DF1584"/>
    <w:rsid w:val="00DF1C90"/>
    <w:rsid w:val="00DF2351"/>
    <w:rsid w:val="00DF2810"/>
    <w:rsid w:val="00DF2D13"/>
    <w:rsid w:val="00DF32E7"/>
    <w:rsid w:val="00DF5900"/>
    <w:rsid w:val="00DF5BA3"/>
    <w:rsid w:val="00DF675E"/>
    <w:rsid w:val="00E014A7"/>
    <w:rsid w:val="00E01C71"/>
    <w:rsid w:val="00E02BB0"/>
    <w:rsid w:val="00E03D9D"/>
    <w:rsid w:val="00E046E1"/>
    <w:rsid w:val="00E04ADE"/>
    <w:rsid w:val="00E04B7D"/>
    <w:rsid w:val="00E05A9D"/>
    <w:rsid w:val="00E07676"/>
    <w:rsid w:val="00E07FDE"/>
    <w:rsid w:val="00E105AE"/>
    <w:rsid w:val="00E109DD"/>
    <w:rsid w:val="00E10A69"/>
    <w:rsid w:val="00E121A0"/>
    <w:rsid w:val="00E15641"/>
    <w:rsid w:val="00E15669"/>
    <w:rsid w:val="00E15E05"/>
    <w:rsid w:val="00E16261"/>
    <w:rsid w:val="00E16633"/>
    <w:rsid w:val="00E175CD"/>
    <w:rsid w:val="00E1766B"/>
    <w:rsid w:val="00E20EFF"/>
    <w:rsid w:val="00E21584"/>
    <w:rsid w:val="00E216E2"/>
    <w:rsid w:val="00E22043"/>
    <w:rsid w:val="00E221F3"/>
    <w:rsid w:val="00E2387B"/>
    <w:rsid w:val="00E23929"/>
    <w:rsid w:val="00E2432A"/>
    <w:rsid w:val="00E247CA"/>
    <w:rsid w:val="00E24B23"/>
    <w:rsid w:val="00E25333"/>
    <w:rsid w:val="00E25979"/>
    <w:rsid w:val="00E26E06"/>
    <w:rsid w:val="00E3006A"/>
    <w:rsid w:val="00E30316"/>
    <w:rsid w:val="00E30C5B"/>
    <w:rsid w:val="00E31DFE"/>
    <w:rsid w:val="00E31EB8"/>
    <w:rsid w:val="00E327D4"/>
    <w:rsid w:val="00E331E4"/>
    <w:rsid w:val="00E33478"/>
    <w:rsid w:val="00E3348B"/>
    <w:rsid w:val="00E3424D"/>
    <w:rsid w:val="00E34465"/>
    <w:rsid w:val="00E344BC"/>
    <w:rsid w:val="00E35849"/>
    <w:rsid w:val="00E36DBF"/>
    <w:rsid w:val="00E370AA"/>
    <w:rsid w:val="00E377A8"/>
    <w:rsid w:val="00E37FB1"/>
    <w:rsid w:val="00E4032C"/>
    <w:rsid w:val="00E40F44"/>
    <w:rsid w:val="00E414AA"/>
    <w:rsid w:val="00E4158E"/>
    <w:rsid w:val="00E418CB"/>
    <w:rsid w:val="00E41B4D"/>
    <w:rsid w:val="00E41DF4"/>
    <w:rsid w:val="00E425D5"/>
    <w:rsid w:val="00E429ED"/>
    <w:rsid w:val="00E438E9"/>
    <w:rsid w:val="00E439FD"/>
    <w:rsid w:val="00E43BFC"/>
    <w:rsid w:val="00E44C8A"/>
    <w:rsid w:val="00E45392"/>
    <w:rsid w:val="00E45B61"/>
    <w:rsid w:val="00E465CB"/>
    <w:rsid w:val="00E4679F"/>
    <w:rsid w:val="00E46A72"/>
    <w:rsid w:val="00E46C40"/>
    <w:rsid w:val="00E50F65"/>
    <w:rsid w:val="00E51234"/>
    <w:rsid w:val="00E51AA3"/>
    <w:rsid w:val="00E524D2"/>
    <w:rsid w:val="00E5410D"/>
    <w:rsid w:val="00E569F5"/>
    <w:rsid w:val="00E56DE5"/>
    <w:rsid w:val="00E57B5E"/>
    <w:rsid w:val="00E6076B"/>
    <w:rsid w:val="00E6157B"/>
    <w:rsid w:val="00E61EB5"/>
    <w:rsid w:val="00E6213B"/>
    <w:rsid w:val="00E62709"/>
    <w:rsid w:val="00E6279B"/>
    <w:rsid w:val="00E62E1C"/>
    <w:rsid w:val="00E63CEA"/>
    <w:rsid w:val="00E64422"/>
    <w:rsid w:val="00E653F2"/>
    <w:rsid w:val="00E65C74"/>
    <w:rsid w:val="00E6619B"/>
    <w:rsid w:val="00E6703B"/>
    <w:rsid w:val="00E670E1"/>
    <w:rsid w:val="00E67666"/>
    <w:rsid w:val="00E70320"/>
    <w:rsid w:val="00E70D35"/>
    <w:rsid w:val="00E71CC4"/>
    <w:rsid w:val="00E72AE5"/>
    <w:rsid w:val="00E73601"/>
    <w:rsid w:val="00E73B4A"/>
    <w:rsid w:val="00E750CF"/>
    <w:rsid w:val="00E76DA9"/>
    <w:rsid w:val="00E831AB"/>
    <w:rsid w:val="00E8326A"/>
    <w:rsid w:val="00E83B1D"/>
    <w:rsid w:val="00E842E0"/>
    <w:rsid w:val="00E852B6"/>
    <w:rsid w:val="00E85C4E"/>
    <w:rsid w:val="00E8621B"/>
    <w:rsid w:val="00E868E7"/>
    <w:rsid w:val="00E869E4"/>
    <w:rsid w:val="00E870F1"/>
    <w:rsid w:val="00E8713D"/>
    <w:rsid w:val="00E876C0"/>
    <w:rsid w:val="00E87B26"/>
    <w:rsid w:val="00E913AE"/>
    <w:rsid w:val="00E92BC7"/>
    <w:rsid w:val="00E942B3"/>
    <w:rsid w:val="00E94336"/>
    <w:rsid w:val="00E958CF"/>
    <w:rsid w:val="00E95C0E"/>
    <w:rsid w:val="00E95CAA"/>
    <w:rsid w:val="00E968CF"/>
    <w:rsid w:val="00E976B9"/>
    <w:rsid w:val="00E978E1"/>
    <w:rsid w:val="00E97ED0"/>
    <w:rsid w:val="00EA086C"/>
    <w:rsid w:val="00EA1149"/>
    <w:rsid w:val="00EA1A3E"/>
    <w:rsid w:val="00EA1F2A"/>
    <w:rsid w:val="00EA2135"/>
    <w:rsid w:val="00EA31BE"/>
    <w:rsid w:val="00EA3289"/>
    <w:rsid w:val="00EA3331"/>
    <w:rsid w:val="00EA387D"/>
    <w:rsid w:val="00EA434E"/>
    <w:rsid w:val="00EA45C6"/>
    <w:rsid w:val="00EA55DA"/>
    <w:rsid w:val="00EA5CC3"/>
    <w:rsid w:val="00EA6404"/>
    <w:rsid w:val="00EA6896"/>
    <w:rsid w:val="00EA6943"/>
    <w:rsid w:val="00EA6C38"/>
    <w:rsid w:val="00EA6C70"/>
    <w:rsid w:val="00EA701D"/>
    <w:rsid w:val="00EA7DE0"/>
    <w:rsid w:val="00EA7FBE"/>
    <w:rsid w:val="00EB1865"/>
    <w:rsid w:val="00EB205F"/>
    <w:rsid w:val="00EB21BA"/>
    <w:rsid w:val="00EB59C3"/>
    <w:rsid w:val="00EB7E3D"/>
    <w:rsid w:val="00EC0751"/>
    <w:rsid w:val="00EC4141"/>
    <w:rsid w:val="00EC4A15"/>
    <w:rsid w:val="00EC63F5"/>
    <w:rsid w:val="00EC660E"/>
    <w:rsid w:val="00EC6DF4"/>
    <w:rsid w:val="00EC7915"/>
    <w:rsid w:val="00EC7F01"/>
    <w:rsid w:val="00ED0BB1"/>
    <w:rsid w:val="00ED136C"/>
    <w:rsid w:val="00ED2D5A"/>
    <w:rsid w:val="00ED31D4"/>
    <w:rsid w:val="00ED3B87"/>
    <w:rsid w:val="00ED3B9D"/>
    <w:rsid w:val="00ED412E"/>
    <w:rsid w:val="00ED4A28"/>
    <w:rsid w:val="00ED4D2C"/>
    <w:rsid w:val="00ED5734"/>
    <w:rsid w:val="00ED5A81"/>
    <w:rsid w:val="00ED5AAE"/>
    <w:rsid w:val="00ED5F47"/>
    <w:rsid w:val="00ED5F61"/>
    <w:rsid w:val="00ED5FA4"/>
    <w:rsid w:val="00ED669E"/>
    <w:rsid w:val="00ED6A20"/>
    <w:rsid w:val="00ED6FCE"/>
    <w:rsid w:val="00ED7D14"/>
    <w:rsid w:val="00EE01F9"/>
    <w:rsid w:val="00EE05D8"/>
    <w:rsid w:val="00EE0FA7"/>
    <w:rsid w:val="00EE1E1F"/>
    <w:rsid w:val="00EE2136"/>
    <w:rsid w:val="00EE2422"/>
    <w:rsid w:val="00EE373B"/>
    <w:rsid w:val="00EE4657"/>
    <w:rsid w:val="00EE527B"/>
    <w:rsid w:val="00EE530F"/>
    <w:rsid w:val="00EE667E"/>
    <w:rsid w:val="00EE696E"/>
    <w:rsid w:val="00EF0F6D"/>
    <w:rsid w:val="00EF121B"/>
    <w:rsid w:val="00EF190C"/>
    <w:rsid w:val="00EF1B00"/>
    <w:rsid w:val="00EF2CC7"/>
    <w:rsid w:val="00EF3808"/>
    <w:rsid w:val="00EF3900"/>
    <w:rsid w:val="00EF39B3"/>
    <w:rsid w:val="00EF3E89"/>
    <w:rsid w:val="00EF490B"/>
    <w:rsid w:val="00EF5D70"/>
    <w:rsid w:val="00EF653C"/>
    <w:rsid w:val="00EF65CA"/>
    <w:rsid w:val="00EF7461"/>
    <w:rsid w:val="00EF78B4"/>
    <w:rsid w:val="00F00B83"/>
    <w:rsid w:val="00F00DF0"/>
    <w:rsid w:val="00F01266"/>
    <w:rsid w:val="00F021EA"/>
    <w:rsid w:val="00F03C76"/>
    <w:rsid w:val="00F0550F"/>
    <w:rsid w:val="00F05A72"/>
    <w:rsid w:val="00F07083"/>
    <w:rsid w:val="00F0782C"/>
    <w:rsid w:val="00F07CEA"/>
    <w:rsid w:val="00F105A7"/>
    <w:rsid w:val="00F114A1"/>
    <w:rsid w:val="00F11601"/>
    <w:rsid w:val="00F1185B"/>
    <w:rsid w:val="00F1239E"/>
    <w:rsid w:val="00F129AA"/>
    <w:rsid w:val="00F13CF0"/>
    <w:rsid w:val="00F1433B"/>
    <w:rsid w:val="00F144B9"/>
    <w:rsid w:val="00F14952"/>
    <w:rsid w:val="00F14C6C"/>
    <w:rsid w:val="00F15730"/>
    <w:rsid w:val="00F159AD"/>
    <w:rsid w:val="00F16050"/>
    <w:rsid w:val="00F161F8"/>
    <w:rsid w:val="00F16386"/>
    <w:rsid w:val="00F16A93"/>
    <w:rsid w:val="00F17153"/>
    <w:rsid w:val="00F20560"/>
    <w:rsid w:val="00F20AFA"/>
    <w:rsid w:val="00F21119"/>
    <w:rsid w:val="00F21259"/>
    <w:rsid w:val="00F2162A"/>
    <w:rsid w:val="00F21906"/>
    <w:rsid w:val="00F243BA"/>
    <w:rsid w:val="00F24FF8"/>
    <w:rsid w:val="00F25C54"/>
    <w:rsid w:val="00F26212"/>
    <w:rsid w:val="00F2688E"/>
    <w:rsid w:val="00F26D74"/>
    <w:rsid w:val="00F279F6"/>
    <w:rsid w:val="00F30751"/>
    <w:rsid w:val="00F313A0"/>
    <w:rsid w:val="00F31CB8"/>
    <w:rsid w:val="00F326B8"/>
    <w:rsid w:val="00F33A81"/>
    <w:rsid w:val="00F34BCD"/>
    <w:rsid w:val="00F35321"/>
    <w:rsid w:val="00F356F0"/>
    <w:rsid w:val="00F35BF0"/>
    <w:rsid w:val="00F37D65"/>
    <w:rsid w:val="00F40325"/>
    <w:rsid w:val="00F40528"/>
    <w:rsid w:val="00F405A3"/>
    <w:rsid w:val="00F409E0"/>
    <w:rsid w:val="00F40D90"/>
    <w:rsid w:val="00F42BF7"/>
    <w:rsid w:val="00F42FC0"/>
    <w:rsid w:val="00F43162"/>
    <w:rsid w:val="00F435E4"/>
    <w:rsid w:val="00F446B3"/>
    <w:rsid w:val="00F44D13"/>
    <w:rsid w:val="00F44DD0"/>
    <w:rsid w:val="00F44DFB"/>
    <w:rsid w:val="00F44E9B"/>
    <w:rsid w:val="00F461F5"/>
    <w:rsid w:val="00F46423"/>
    <w:rsid w:val="00F46444"/>
    <w:rsid w:val="00F466B9"/>
    <w:rsid w:val="00F47D78"/>
    <w:rsid w:val="00F50229"/>
    <w:rsid w:val="00F50918"/>
    <w:rsid w:val="00F50B89"/>
    <w:rsid w:val="00F50C55"/>
    <w:rsid w:val="00F50DDE"/>
    <w:rsid w:val="00F51B76"/>
    <w:rsid w:val="00F51F68"/>
    <w:rsid w:val="00F52B74"/>
    <w:rsid w:val="00F53192"/>
    <w:rsid w:val="00F537A8"/>
    <w:rsid w:val="00F552B1"/>
    <w:rsid w:val="00F5545E"/>
    <w:rsid w:val="00F56386"/>
    <w:rsid w:val="00F57514"/>
    <w:rsid w:val="00F5773E"/>
    <w:rsid w:val="00F60644"/>
    <w:rsid w:val="00F62053"/>
    <w:rsid w:val="00F62A63"/>
    <w:rsid w:val="00F63B20"/>
    <w:rsid w:val="00F63E82"/>
    <w:rsid w:val="00F640FF"/>
    <w:rsid w:val="00F652DA"/>
    <w:rsid w:val="00F66597"/>
    <w:rsid w:val="00F66B8C"/>
    <w:rsid w:val="00F66D69"/>
    <w:rsid w:val="00F67D80"/>
    <w:rsid w:val="00F67E38"/>
    <w:rsid w:val="00F70263"/>
    <w:rsid w:val="00F729BA"/>
    <w:rsid w:val="00F734EE"/>
    <w:rsid w:val="00F73868"/>
    <w:rsid w:val="00F7386F"/>
    <w:rsid w:val="00F740D3"/>
    <w:rsid w:val="00F769DD"/>
    <w:rsid w:val="00F77C82"/>
    <w:rsid w:val="00F80D1F"/>
    <w:rsid w:val="00F80F6E"/>
    <w:rsid w:val="00F81578"/>
    <w:rsid w:val="00F832D1"/>
    <w:rsid w:val="00F834E2"/>
    <w:rsid w:val="00F83547"/>
    <w:rsid w:val="00F83C71"/>
    <w:rsid w:val="00F846EE"/>
    <w:rsid w:val="00F846F4"/>
    <w:rsid w:val="00F85029"/>
    <w:rsid w:val="00F8564E"/>
    <w:rsid w:val="00F8570E"/>
    <w:rsid w:val="00F8642E"/>
    <w:rsid w:val="00F86845"/>
    <w:rsid w:val="00F86F09"/>
    <w:rsid w:val="00F9074E"/>
    <w:rsid w:val="00F913B8"/>
    <w:rsid w:val="00F91B77"/>
    <w:rsid w:val="00F92D31"/>
    <w:rsid w:val="00F930DF"/>
    <w:rsid w:val="00F933E7"/>
    <w:rsid w:val="00F93D85"/>
    <w:rsid w:val="00F94B97"/>
    <w:rsid w:val="00F959E7"/>
    <w:rsid w:val="00F9681C"/>
    <w:rsid w:val="00F97BE0"/>
    <w:rsid w:val="00FA110D"/>
    <w:rsid w:val="00FA1170"/>
    <w:rsid w:val="00FA2EBD"/>
    <w:rsid w:val="00FA3C63"/>
    <w:rsid w:val="00FA5355"/>
    <w:rsid w:val="00FA5601"/>
    <w:rsid w:val="00FA6ECA"/>
    <w:rsid w:val="00FA6EE9"/>
    <w:rsid w:val="00FA6F54"/>
    <w:rsid w:val="00FA7621"/>
    <w:rsid w:val="00FA7911"/>
    <w:rsid w:val="00FB071C"/>
    <w:rsid w:val="00FB07AF"/>
    <w:rsid w:val="00FB1814"/>
    <w:rsid w:val="00FB302D"/>
    <w:rsid w:val="00FB36B4"/>
    <w:rsid w:val="00FB399C"/>
    <w:rsid w:val="00FB4776"/>
    <w:rsid w:val="00FB57BD"/>
    <w:rsid w:val="00FB590C"/>
    <w:rsid w:val="00FB5E9A"/>
    <w:rsid w:val="00FB6E0E"/>
    <w:rsid w:val="00FB7114"/>
    <w:rsid w:val="00FB7307"/>
    <w:rsid w:val="00FB78A6"/>
    <w:rsid w:val="00FC0C51"/>
    <w:rsid w:val="00FC2B95"/>
    <w:rsid w:val="00FC3256"/>
    <w:rsid w:val="00FC3CE6"/>
    <w:rsid w:val="00FC3D95"/>
    <w:rsid w:val="00FC3DB8"/>
    <w:rsid w:val="00FC40C9"/>
    <w:rsid w:val="00FC44E7"/>
    <w:rsid w:val="00FC464C"/>
    <w:rsid w:val="00FC53C0"/>
    <w:rsid w:val="00FC5D42"/>
    <w:rsid w:val="00FC5EFE"/>
    <w:rsid w:val="00FD08FD"/>
    <w:rsid w:val="00FD12DE"/>
    <w:rsid w:val="00FD1D18"/>
    <w:rsid w:val="00FD1E52"/>
    <w:rsid w:val="00FD1F4C"/>
    <w:rsid w:val="00FD3213"/>
    <w:rsid w:val="00FD4123"/>
    <w:rsid w:val="00FD4246"/>
    <w:rsid w:val="00FD46BF"/>
    <w:rsid w:val="00FD5A66"/>
    <w:rsid w:val="00FD6FED"/>
    <w:rsid w:val="00FD71DD"/>
    <w:rsid w:val="00FD77E7"/>
    <w:rsid w:val="00FE1055"/>
    <w:rsid w:val="00FE28BE"/>
    <w:rsid w:val="00FE2DD8"/>
    <w:rsid w:val="00FE3981"/>
    <w:rsid w:val="00FE51E4"/>
    <w:rsid w:val="00FE5972"/>
    <w:rsid w:val="00FE627D"/>
    <w:rsid w:val="00FF013F"/>
    <w:rsid w:val="00FF06FF"/>
    <w:rsid w:val="00FF0755"/>
    <w:rsid w:val="00FF095E"/>
    <w:rsid w:val="00FF0E61"/>
    <w:rsid w:val="00FF25AB"/>
    <w:rsid w:val="00FF2A49"/>
    <w:rsid w:val="00FF2EBE"/>
    <w:rsid w:val="00FF3C31"/>
    <w:rsid w:val="00FF3D47"/>
    <w:rsid w:val="00FF4128"/>
    <w:rsid w:val="00FF4C2C"/>
    <w:rsid w:val="00FF5555"/>
    <w:rsid w:val="00FF5A71"/>
    <w:rsid w:val="00FF76C1"/>
    <w:rsid w:val="00FF77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E7057"/>
  <w15:chartTrackingRefBased/>
  <w15:docId w15:val="{8F97A2FA-CD13-4C6F-AD04-29FC4D003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2374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2374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A2374B"/>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D4399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F2E1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2374B"/>
    <w:rPr>
      <w:b/>
      <w:bCs/>
      <w:kern w:val="44"/>
      <w:sz w:val="44"/>
      <w:szCs w:val="44"/>
    </w:rPr>
  </w:style>
  <w:style w:type="character" w:customStyle="1" w:styleId="20">
    <w:name w:val="标题 2 字符"/>
    <w:basedOn w:val="a0"/>
    <w:link w:val="2"/>
    <w:uiPriority w:val="9"/>
    <w:rsid w:val="00A2374B"/>
    <w:rPr>
      <w:rFonts w:asciiTheme="majorHAnsi" w:eastAsiaTheme="majorEastAsia" w:hAnsiTheme="majorHAnsi" w:cstheme="majorBidi"/>
      <w:b/>
      <w:bCs/>
      <w:sz w:val="32"/>
      <w:szCs w:val="32"/>
    </w:rPr>
  </w:style>
  <w:style w:type="character" w:customStyle="1" w:styleId="30">
    <w:name w:val="标题 3 字符"/>
    <w:basedOn w:val="a0"/>
    <w:link w:val="3"/>
    <w:uiPriority w:val="9"/>
    <w:rsid w:val="00A2374B"/>
    <w:rPr>
      <w:b/>
      <w:bCs/>
      <w:sz w:val="32"/>
      <w:szCs w:val="32"/>
    </w:rPr>
  </w:style>
  <w:style w:type="paragraph" w:styleId="TOC">
    <w:name w:val="TOC Heading"/>
    <w:basedOn w:val="1"/>
    <w:next w:val="a"/>
    <w:uiPriority w:val="39"/>
    <w:unhideWhenUsed/>
    <w:qFormat/>
    <w:rsid w:val="00A2374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A2374B"/>
    <w:pPr>
      <w:tabs>
        <w:tab w:val="right" w:leader="dot" w:pos="8296"/>
      </w:tabs>
      <w:spacing w:line="360" w:lineRule="auto"/>
    </w:pPr>
  </w:style>
  <w:style w:type="paragraph" w:styleId="TOC2">
    <w:name w:val="toc 2"/>
    <w:basedOn w:val="a"/>
    <w:next w:val="a"/>
    <w:autoRedefine/>
    <w:uiPriority w:val="39"/>
    <w:unhideWhenUsed/>
    <w:rsid w:val="00A2374B"/>
    <w:pPr>
      <w:ind w:leftChars="200" w:left="420"/>
    </w:pPr>
  </w:style>
  <w:style w:type="paragraph" w:styleId="TOC3">
    <w:name w:val="toc 3"/>
    <w:basedOn w:val="a"/>
    <w:next w:val="a"/>
    <w:autoRedefine/>
    <w:uiPriority w:val="39"/>
    <w:unhideWhenUsed/>
    <w:rsid w:val="00A2374B"/>
    <w:pPr>
      <w:tabs>
        <w:tab w:val="right" w:leader="dot" w:pos="8296"/>
      </w:tabs>
      <w:ind w:leftChars="400" w:left="840"/>
    </w:pPr>
    <w:rPr>
      <w:rFonts w:ascii="宋体" w:eastAsia="宋体" w:hAnsi="宋体"/>
      <w:noProof/>
    </w:rPr>
  </w:style>
  <w:style w:type="character" w:styleId="a3">
    <w:name w:val="Hyperlink"/>
    <w:basedOn w:val="a0"/>
    <w:uiPriority w:val="99"/>
    <w:unhideWhenUsed/>
    <w:rsid w:val="00A2374B"/>
    <w:rPr>
      <w:color w:val="0563C1" w:themeColor="hyperlink"/>
      <w:u w:val="single"/>
    </w:rPr>
  </w:style>
  <w:style w:type="paragraph" w:styleId="a4">
    <w:name w:val="header"/>
    <w:basedOn w:val="a"/>
    <w:link w:val="a5"/>
    <w:uiPriority w:val="99"/>
    <w:unhideWhenUsed/>
    <w:rsid w:val="0091373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913731"/>
    <w:rPr>
      <w:sz w:val="18"/>
      <w:szCs w:val="18"/>
    </w:rPr>
  </w:style>
  <w:style w:type="paragraph" w:styleId="a6">
    <w:name w:val="footer"/>
    <w:basedOn w:val="a"/>
    <w:link w:val="a7"/>
    <w:uiPriority w:val="99"/>
    <w:unhideWhenUsed/>
    <w:rsid w:val="00913731"/>
    <w:pPr>
      <w:tabs>
        <w:tab w:val="center" w:pos="4153"/>
        <w:tab w:val="right" w:pos="8306"/>
      </w:tabs>
      <w:snapToGrid w:val="0"/>
      <w:jc w:val="left"/>
    </w:pPr>
    <w:rPr>
      <w:sz w:val="18"/>
      <w:szCs w:val="18"/>
    </w:rPr>
  </w:style>
  <w:style w:type="character" w:customStyle="1" w:styleId="a7">
    <w:name w:val="页脚 字符"/>
    <w:basedOn w:val="a0"/>
    <w:link w:val="a6"/>
    <w:uiPriority w:val="99"/>
    <w:rsid w:val="00913731"/>
    <w:rPr>
      <w:sz w:val="18"/>
      <w:szCs w:val="18"/>
    </w:rPr>
  </w:style>
  <w:style w:type="paragraph" w:customStyle="1" w:styleId="a8">
    <w:name w:val="章标题"/>
    <w:basedOn w:val="1"/>
    <w:link w:val="a9"/>
    <w:qFormat/>
    <w:rsid w:val="00D91F17"/>
    <w:pPr>
      <w:jc w:val="center"/>
    </w:pPr>
    <w:rPr>
      <w:rFonts w:ascii="宋体" w:eastAsia="黑体" w:hAnsi="宋体"/>
      <w:sz w:val="32"/>
      <w:szCs w:val="30"/>
    </w:rPr>
  </w:style>
  <w:style w:type="paragraph" w:customStyle="1" w:styleId="aa">
    <w:name w:val="节标题"/>
    <w:basedOn w:val="2"/>
    <w:link w:val="ab"/>
    <w:qFormat/>
    <w:rsid w:val="00BF7D98"/>
    <w:pPr>
      <w:jc w:val="center"/>
    </w:pPr>
    <w:rPr>
      <w:rFonts w:ascii="宋体" w:eastAsia="黑体" w:hAnsi="宋体"/>
      <w:sz w:val="30"/>
      <w:szCs w:val="28"/>
    </w:rPr>
  </w:style>
  <w:style w:type="character" w:customStyle="1" w:styleId="a9">
    <w:name w:val="章标题 字符"/>
    <w:basedOn w:val="10"/>
    <w:link w:val="a8"/>
    <w:rsid w:val="00D91F17"/>
    <w:rPr>
      <w:rFonts w:ascii="宋体" w:eastAsia="黑体" w:hAnsi="宋体"/>
      <w:b/>
      <w:bCs/>
      <w:kern w:val="44"/>
      <w:sz w:val="32"/>
      <w:szCs w:val="30"/>
    </w:rPr>
  </w:style>
  <w:style w:type="paragraph" w:customStyle="1" w:styleId="ac">
    <w:name w:val="第三级标题"/>
    <w:basedOn w:val="3"/>
    <w:link w:val="ad"/>
    <w:qFormat/>
    <w:rsid w:val="00BF7D98"/>
    <w:pPr>
      <w:jc w:val="left"/>
    </w:pPr>
    <w:rPr>
      <w:rFonts w:ascii="宋体" w:eastAsia="黑体" w:hAnsi="宋体"/>
      <w:sz w:val="28"/>
      <w:szCs w:val="24"/>
    </w:rPr>
  </w:style>
  <w:style w:type="character" w:customStyle="1" w:styleId="ab">
    <w:name w:val="节标题 字符"/>
    <w:basedOn w:val="20"/>
    <w:link w:val="aa"/>
    <w:rsid w:val="00BF7D98"/>
    <w:rPr>
      <w:rFonts w:ascii="宋体" w:eastAsia="黑体" w:hAnsi="宋体" w:cstheme="majorBidi"/>
      <w:b/>
      <w:bCs/>
      <w:sz w:val="30"/>
      <w:szCs w:val="28"/>
    </w:rPr>
  </w:style>
  <w:style w:type="paragraph" w:customStyle="1" w:styleId="my">
    <w:name w:val="my_正文"/>
    <w:basedOn w:val="a"/>
    <w:link w:val="my0"/>
    <w:qFormat/>
    <w:rsid w:val="006F0F53"/>
    <w:pPr>
      <w:spacing w:line="360" w:lineRule="auto"/>
      <w:ind w:leftChars="200" w:left="420"/>
    </w:pPr>
    <w:rPr>
      <w:rFonts w:ascii="宋体" w:eastAsia="宋体" w:hAnsi="宋体"/>
      <w:sz w:val="24"/>
      <w:szCs w:val="24"/>
    </w:rPr>
  </w:style>
  <w:style w:type="character" w:customStyle="1" w:styleId="ad">
    <w:name w:val="第三级标题 字符"/>
    <w:basedOn w:val="30"/>
    <w:link w:val="ac"/>
    <w:rsid w:val="00BF7D98"/>
    <w:rPr>
      <w:rFonts w:ascii="宋体" w:eastAsia="黑体" w:hAnsi="宋体"/>
      <w:b/>
      <w:bCs/>
      <w:sz w:val="28"/>
      <w:szCs w:val="24"/>
    </w:rPr>
  </w:style>
  <w:style w:type="character" w:customStyle="1" w:styleId="my0">
    <w:name w:val="my_正文 字符"/>
    <w:basedOn w:val="a0"/>
    <w:link w:val="my"/>
    <w:rsid w:val="006F0F53"/>
    <w:rPr>
      <w:rFonts w:ascii="宋体" w:eastAsia="宋体" w:hAnsi="宋体"/>
      <w:sz w:val="24"/>
      <w:szCs w:val="24"/>
    </w:rPr>
  </w:style>
  <w:style w:type="paragraph" w:styleId="ae">
    <w:name w:val="caption"/>
    <w:basedOn w:val="a"/>
    <w:next w:val="a"/>
    <w:uiPriority w:val="35"/>
    <w:unhideWhenUsed/>
    <w:qFormat/>
    <w:rsid w:val="009B5C6C"/>
    <w:rPr>
      <w:rFonts w:asciiTheme="majorHAnsi" w:eastAsia="黑体" w:hAnsiTheme="majorHAnsi" w:cstheme="majorBidi"/>
      <w:sz w:val="20"/>
      <w:szCs w:val="20"/>
    </w:rPr>
  </w:style>
  <w:style w:type="table" w:styleId="af">
    <w:name w:val="Table Grid"/>
    <w:basedOn w:val="a1"/>
    <w:uiPriority w:val="39"/>
    <w:rsid w:val="00427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3">
    <w:name w:val="Grid Table 1 Light Accent 3"/>
    <w:basedOn w:val="a1"/>
    <w:uiPriority w:val="46"/>
    <w:rsid w:val="00427B9E"/>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1-5">
    <w:name w:val="Grid Table 1 Light Accent 5"/>
    <w:basedOn w:val="a1"/>
    <w:uiPriority w:val="46"/>
    <w:rsid w:val="00037E6C"/>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3-5">
    <w:name w:val="Grid Table 3 Accent 5"/>
    <w:basedOn w:val="a1"/>
    <w:uiPriority w:val="48"/>
    <w:rsid w:val="006A584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3-3">
    <w:name w:val="List Table 3 Accent 3"/>
    <w:basedOn w:val="a1"/>
    <w:uiPriority w:val="48"/>
    <w:rsid w:val="00A01A61"/>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7-1">
    <w:name w:val="List Table 7 Colorful Accent 1"/>
    <w:basedOn w:val="a1"/>
    <w:uiPriority w:val="52"/>
    <w:rsid w:val="00FA6EE9"/>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6-5">
    <w:name w:val="Grid Table 6 Colorful Accent 5"/>
    <w:basedOn w:val="a1"/>
    <w:uiPriority w:val="51"/>
    <w:rsid w:val="00584D2E"/>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f0">
    <w:name w:val="Date"/>
    <w:basedOn w:val="a"/>
    <w:next w:val="a"/>
    <w:link w:val="af1"/>
    <w:uiPriority w:val="99"/>
    <w:semiHidden/>
    <w:unhideWhenUsed/>
    <w:rsid w:val="00AC7A53"/>
    <w:pPr>
      <w:ind w:leftChars="2500" w:left="100"/>
    </w:pPr>
  </w:style>
  <w:style w:type="character" w:customStyle="1" w:styleId="af1">
    <w:name w:val="日期 字符"/>
    <w:basedOn w:val="a0"/>
    <w:link w:val="af0"/>
    <w:uiPriority w:val="99"/>
    <w:semiHidden/>
    <w:rsid w:val="00AC7A53"/>
  </w:style>
  <w:style w:type="character" w:styleId="af2">
    <w:name w:val="annotation reference"/>
    <w:basedOn w:val="a0"/>
    <w:uiPriority w:val="99"/>
    <w:semiHidden/>
    <w:unhideWhenUsed/>
    <w:rsid w:val="008F2637"/>
    <w:rPr>
      <w:sz w:val="21"/>
      <w:szCs w:val="21"/>
    </w:rPr>
  </w:style>
  <w:style w:type="paragraph" w:styleId="af3">
    <w:name w:val="annotation text"/>
    <w:basedOn w:val="a"/>
    <w:link w:val="af4"/>
    <w:uiPriority w:val="99"/>
    <w:semiHidden/>
    <w:unhideWhenUsed/>
    <w:rsid w:val="008F2637"/>
    <w:pPr>
      <w:jc w:val="left"/>
    </w:pPr>
  </w:style>
  <w:style w:type="character" w:customStyle="1" w:styleId="af4">
    <w:name w:val="批注文字 字符"/>
    <w:basedOn w:val="a0"/>
    <w:link w:val="af3"/>
    <w:uiPriority w:val="99"/>
    <w:semiHidden/>
    <w:rsid w:val="008F2637"/>
  </w:style>
  <w:style w:type="paragraph" w:styleId="af5">
    <w:name w:val="annotation subject"/>
    <w:basedOn w:val="af3"/>
    <w:next w:val="af3"/>
    <w:link w:val="af6"/>
    <w:uiPriority w:val="99"/>
    <w:semiHidden/>
    <w:unhideWhenUsed/>
    <w:rsid w:val="008F2637"/>
    <w:rPr>
      <w:b/>
      <w:bCs/>
    </w:rPr>
  </w:style>
  <w:style w:type="character" w:customStyle="1" w:styleId="af6">
    <w:name w:val="批注主题 字符"/>
    <w:basedOn w:val="af4"/>
    <w:link w:val="af5"/>
    <w:uiPriority w:val="99"/>
    <w:semiHidden/>
    <w:rsid w:val="008F2637"/>
    <w:rPr>
      <w:b/>
      <w:bCs/>
    </w:rPr>
  </w:style>
  <w:style w:type="paragraph" w:styleId="af7">
    <w:name w:val="Balloon Text"/>
    <w:basedOn w:val="a"/>
    <w:link w:val="af8"/>
    <w:uiPriority w:val="99"/>
    <w:semiHidden/>
    <w:unhideWhenUsed/>
    <w:rsid w:val="008F2637"/>
    <w:rPr>
      <w:sz w:val="18"/>
      <w:szCs w:val="18"/>
    </w:rPr>
  </w:style>
  <w:style w:type="character" w:customStyle="1" w:styleId="af8">
    <w:name w:val="批注框文本 字符"/>
    <w:basedOn w:val="a0"/>
    <w:link w:val="af7"/>
    <w:uiPriority w:val="99"/>
    <w:semiHidden/>
    <w:rsid w:val="008F2637"/>
    <w:rPr>
      <w:sz w:val="18"/>
      <w:szCs w:val="18"/>
    </w:rPr>
  </w:style>
  <w:style w:type="character" w:styleId="af9">
    <w:name w:val="Placeholder Text"/>
    <w:basedOn w:val="a0"/>
    <w:uiPriority w:val="99"/>
    <w:semiHidden/>
    <w:rsid w:val="00B5153E"/>
    <w:rPr>
      <w:color w:val="808080"/>
    </w:rPr>
  </w:style>
  <w:style w:type="paragraph" w:customStyle="1" w:styleId="ds-markdown-paragraph">
    <w:name w:val="ds-markdown-paragraph"/>
    <w:basedOn w:val="a"/>
    <w:rsid w:val="00E968CF"/>
    <w:pPr>
      <w:widowControl/>
      <w:spacing w:before="100" w:beforeAutospacing="1" w:after="100" w:afterAutospacing="1"/>
      <w:jc w:val="left"/>
    </w:pPr>
    <w:rPr>
      <w:rFonts w:ascii="宋体" w:eastAsia="宋体" w:hAnsi="宋体" w:cs="宋体"/>
      <w:kern w:val="0"/>
      <w:sz w:val="24"/>
      <w:szCs w:val="24"/>
    </w:rPr>
  </w:style>
  <w:style w:type="character" w:styleId="afa">
    <w:name w:val="Strong"/>
    <w:basedOn w:val="a0"/>
    <w:uiPriority w:val="22"/>
    <w:qFormat/>
    <w:rsid w:val="00E968CF"/>
    <w:rPr>
      <w:b/>
      <w:bCs/>
    </w:rPr>
  </w:style>
  <w:style w:type="character" w:customStyle="1" w:styleId="40">
    <w:name w:val="标题 4 字符"/>
    <w:basedOn w:val="a0"/>
    <w:link w:val="4"/>
    <w:uiPriority w:val="9"/>
    <w:semiHidden/>
    <w:rsid w:val="00D4399D"/>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F2E1F"/>
    <w:rPr>
      <w:b/>
      <w:bCs/>
      <w:sz w:val="28"/>
      <w:szCs w:val="28"/>
    </w:rPr>
  </w:style>
  <w:style w:type="paragraph" w:styleId="afb">
    <w:name w:val="List Paragraph"/>
    <w:basedOn w:val="a"/>
    <w:uiPriority w:val="34"/>
    <w:qFormat/>
    <w:rsid w:val="000420F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2742540">
      <w:bodyDiv w:val="1"/>
      <w:marLeft w:val="0"/>
      <w:marRight w:val="0"/>
      <w:marTop w:val="0"/>
      <w:marBottom w:val="0"/>
      <w:divBdr>
        <w:top w:val="none" w:sz="0" w:space="0" w:color="auto"/>
        <w:left w:val="none" w:sz="0" w:space="0" w:color="auto"/>
        <w:bottom w:val="none" w:sz="0" w:space="0" w:color="auto"/>
        <w:right w:val="none" w:sz="0" w:space="0" w:color="auto"/>
      </w:divBdr>
    </w:div>
    <w:div w:id="1267617676">
      <w:bodyDiv w:val="1"/>
      <w:marLeft w:val="0"/>
      <w:marRight w:val="0"/>
      <w:marTop w:val="0"/>
      <w:marBottom w:val="0"/>
      <w:divBdr>
        <w:top w:val="none" w:sz="0" w:space="0" w:color="auto"/>
        <w:left w:val="none" w:sz="0" w:space="0" w:color="auto"/>
        <w:bottom w:val="none" w:sz="0" w:space="0" w:color="auto"/>
        <w:right w:val="none" w:sz="0" w:space="0" w:color="auto"/>
      </w:divBdr>
    </w:div>
    <w:div w:id="1657607501">
      <w:bodyDiv w:val="1"/>
      <w:marLeft w:val="0"/>
      <w:marRight w:val="0"/>
      <w:marTop w:val="0"/>
      <w:marBottom w:val="0"/>
      <w:divBdr>
        <w:top w:val="none" w:sz="0" w:space="0" w:color="auto"/>
        <w:left w:val="none" w:sz="0" w:space="0" w:color="auto"/>
        <w:bottom w:val="none" w:sz="0" w:space="0" w:color="auto"/>
        <w:right w:val="none" w:sz="0" w:space="0" w:color="auto"/>
      </w:divBdr>
    </w:div>
    <w:div w:id="1702507409">
      <w:bodyDiv w:val="1"/>
      <w:marLeft w:val="0"/>
      <w:marRight w:val="0"/>
      <w:marTop w:val="0"/>
      <w:marBottom w:val="0"/>
      <w:divBdr>
        <w:top w:val="none" w:sz="0" w:space="0" w:color="auto"/>
        <w:left w:val="none" w:sz="0" w:space="0" w:color="auto"/>
        <w:bottom w:val="none" w:sz="0" w:space="0" w:color="auto"/>
        <w:right w:val="none" w:sz="0" w:space="0" w:color="auto"/>
      </w:divBdr>
    </w:div>
    <w:div w:id="2132898279">
      <w:bodyDiv w:val="1"/>
      <w:marLeft w:val="0"/>
      <w:marRight w:val="0"/>
      <w:marTop w:val="0"/>
      <w:marBottom w:val="0"/>
      <w:divBdr>
        <w:top w:val="none" w:sz="0" w:space="0" w:color="auto"/>
        <w:left w:val="none" w:sz="0" w:space="0" w:color="auto"/>
        <w:bottom w:val="none" w:sz="0" w:space="0" w:color="auto"/>
        <w:right w:val="none" w:sz="0" w:space="0" w:color="auto"/>
      </w:divBdr>
      <w:divsChild>
        <w:div w:id="952396964">
          <w:marLeft w:val="0"/>
          <w:marRight w:val="0"/>
          <w:marTop w:val="0"/>
          <w:marBottom w:val="0"/>
          <w:divBdr>
            <w:top w:val="none" w:sz="0" w:space="0" w:color="auto"/>
            <w:left w:val="none" w:sz="0" w:space="0" w:color="auto"/>
            <w:bottom w:val="none" w:sz="0" w:space="0" w:color="auto"/>
            <w:right w:val="none" w:sz="0" w:space="0" w:color="auto"/>
          </w:divBdr>
          <w:divsChild>
            <w:div w:id="84968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eader" Target="header6.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gif"/><Relationship Id="rId40" Type="http://schemas.openxmlformats.org/officeDocument/2006/relationships/image" Target="media/image26.pn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gif"/><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gif"/><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8.xm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C9BFEF5-4B76-4099-AAAA-B18636384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10</TotalTime>
  <Pages>42</Pages>
  <Words>3249</Words>
  <Characters>18525</Characters>
  <Application>Microsoft Office Word</Application>
  <DocSecurity>0</DocSecurity>
  <Lines>154</Lines>
  <Paragraphs>43</Paragraphs>
  <ScaleCrop>false</ScaleCrop>
  <Company/>
  <LinksUpToDate>false</LinksUpToDate>
  <CharactersWithSpaces>2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r</dc:creator>
  <cp:keywords/>
  <dc:description/>
  <cp:lastModifiedBy>轶 张</cp:lastModifiedBy>
  <cp:revision>561</cp:revision>
  <cp:lastPrinted>2020-04-28T11:26:00Z</cp:lastPrinted>
  <dcterms:created xsi:type="dcterms:W3CDTF">2020-03-12T16:40:00Z</dcterms:created>
  <dcterms:modified xsi:type="dcterms:W3CDTF">2025-12-2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a National Standard GB/T 7714-200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ce1ed5-d135-305a-92cb-dc50518f9735</vt:lpwstr>
  </property>
  <property fmtid="{D5CDD505-2E9C-101B-9397-08002B2CF9AE}" pid="24" name="Mendeley Citation Style_1">
    <vt:lpwstr>http://www.zotero.org/styles/chinese-gb7714-2005-numeric</vt:lpwstr>
  </property>
</Properties>
</file>